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6E59402D"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Ch</w:t>
      </w:r>
      <w:r w:rsidR="00A26B98">
        <w:t>E</w:t>
      </w:r>
      <w:r>
        <w:t xml:space="preserve">MBL, </w:t>
      </w:r>
      <w:r w:rsidR="001B4F08">
        <w:t>EupathDB</w:t>
      </w:r>
      <w:r>
        <w:t xml:space="preserve">) and open source software to find measures of sequence </w:t>
      </w:r>
      <w:r w:rsidR="00FC67F0">
        <w:t>similarity</w:t>
      </w:r>
      <w:r>
        <w:t xml:space="preserve"> with existing targets</w:t>
      </w:r>
      <w:r w:rsidR="00851B2E">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rsidR="00851B2E">
        <w:instrText xml:space="preserve"> ADDIN EN.CITE </w:instrText>
      </w:r>
      <w:r w:rsidR="00851B2E">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rsidR="00851B2E">
        <w:instrText xml:space="preserve"> ADDIN EN.CITE.DATA </w:instrText>
      </w:r>
      <w:r w:rsidR="00851B2E">
        <w:fldChar w:fldCharType="end"/>
      </w:r>
      <w:r w:rsidR="00851B2E">
        <w:fldChar w:fldCharType="separate"/>
      </w:r>
      <w:r w:rsidR="00851B2E">
        <w:rPr>
          <w:noProof/>
        </w:rPr>
        <w:t>[1, 2]</w:t>
      </w:r>
      <w:r w:rsidR="00851B2E">
        <w:fldChar w:fldCharType="end"/>
      </w:r>
      <w:r w:rsidR="00991C23">
        <w:t>,</w:t>
      </w:r>
      <w:r w:rsidR="00851B2E">
        <w:fldChar w:fldCharType="begin">
          <w:fldData xml:space="preserve">PEVuZE5vdGU+PENpdGU+PEF1dGhvcj5BdXJyZWNvZWNoZWE8L0F1dGhvcj48WWVhcj4yMDE3PC9Z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</w:fldData>
        </w:fldChar>
      </w:r>
      <w:r w:rsidR="00851B2E">
        <w:instrText xml:space="preserve"> ADDIN EN.CITE </w:instrText>
      </w:r>
      <w:r w:rsidR="00851B2E">
        <w:fldChar w:fldCharType="begin">
          <w:fldData xml:space="preserve">PEVuZE5vdGU+PENpdGU+PEF1dGhvcj5BdXJyZWNvZWNoZWE8L0F1dGhvcj48WWVhcj4yMDE3PC9Z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</w:fldData>
        </w:fldChar>
      </w:r>
      <w:r w:rsidR="00851B2E">
        <w:instrText xml:space="preserve"> ADDIN EN.CITE.DATA </w:instrText>
      </w:r>
      <w:r w:rsidR="00851B2E">
        <w:fldChar w:fldCharType="end"/>
      </w:r>
      <w:r w:rsidR="00851B2E">
        <w:fldChar w:fldCharType="separate"/>
      </w:r>
      <w:r w:rsidR="00851B2E">
        <w:rPr>
          <w:noProof/>
        </w:rPr>
        <w:t>[3]</w:t>
      </w:r>
      <w:r w:rsidR="00851B2E">
        <w:fldChar w:fldCharType="end"/>
      </w:r>
      <w:r>
        <w:t>.</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w:t>
      </w:r>
      <w:r w:rsidRPr="00851B2E">
        <w:t xml:space="preserve">.)   </w:t>
      </w:r>
      <w:r w:rsidRPr="00851B2E">
        <w:rPr>
          <w:rPrChange w:id="0" w:author="Jeremy Singer" w:date="2020-03-19T11:29:00Z">
            <w:rPr>
              <w:i/>
              <w:iCs/>
            </w:rPr>
          </w:rPrChange>
        </w:rPr>
        <w:t>N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sidRPr="00851B2E">
        <w:rPr>
          <w:iCs/>
          <w:sz w:val="23"/>
          <w:szCs w:val="23"/>
          <w:rPrChange w:id="1" w:author="Jeremy Singer" w:date="2020-03-19T11:29:00Z">
            <w:rPr>
              <w:i/>
              <w:sz w:val="23"/>
              <w:szCs w:val="23"/>
            </w:rPr>
          </w:rPrChange>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3EADE97F" w:rsidR="00F36F3D" w:rsidRDefault="00EA49D3" w:rsidP="00F36F3D">
      <w:pPr>
        <w:spacing w:line="480" w:lineRule="auto"/>
        <w:rPr>
          <w:sz w:val="23"/>
          <w:szCs w:val="23"/>
        </w:rPr>
      </w:pPr>
      <w:r>
        <w:t>ChEMBL provides a PostgreSQL database that contains a list of thousands of targets and target protein sequences as well as ligands for those targets</w:t>
      </w:r>
      <w:r w:rsidR="00BF20A0">
        <w:fldChar w:fldCharType="begin"/>
      </w:r>
      <w:r w:rsidR="00CD7750">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BF20A0">
        <w:fldChar w:fldCharType="separate"/>
      </w:r>
      <w:r w:rsidR="00CD7750">
        <w:rPr>
          <w:noProof/>
        </w:rPr>
        <w:t>[2]</w:t>
      </w:r>
      <w:r w:rsidR="00BF20A0">
        <w:fldChar w:fldCharType="end"/>
      </w:r>
      <w:r>
        <w:t xml:space="preserve">.  </w:t>
      </w:r>
      <w:r w:rsidR="00F36F3D">
        <w:t xml:space="preserve">Using this database and open source software, </w:t>
      </w:r>
      <w:r w:rsidR="00F36F3D">
        <w:rPr>
          <w:sz w:val="23"/>
          <w:szCs w:val="23"/>
        </w:rPr>
        <w:t xml:space="preserve">this paper identified </w:t>
      </w:r>
      <w:del w:id="2" w:author="Jeremy Singer" w:date="2020-03-21T17:27:00Z">
        <w:r w:rsidR="00ED5F43" w:rsidDel="003E783A">
          <w:rPr>
            <w:i/>
            <w:iCs/>
            <w:sz w:val="23"/>
            <w:szCs w:val="23"/>
          </w:rPr>
          <w:delText>5</w:delText>
        </w:r>
        <w:r w:rsidR="00A219E7" w:rsidDel="003E783A">
          <w:rPr>
            <w:i/>
            <w:iCs/>
            <w:sz w:val="23"/>
            <w:szCs w:val="23"/>
          </w:rPr>
          <w:delText xml:space="preserve">08 </w:delText>
        </w:r>
      </w:del>
      <w:commentRangeStart w:id="3"/>
      <w:ins w:id="4" w:author="Jeremy Singer" w:date="2020-03-21T17:27:00Z">
        <w:r w:rsidR="003E783A">
          <w:rPr>
            <w:i/>
            <w:iCs/>
            <w:sz w:val="23"/>
            <w:szCs w:val="23"/>
          </w:rPr>
          <w:t>726</w:t>
        </w:r>
      </w:ins>
      <w:commentRangeEnd w:id="3"/>
      <w:ins w:id="5" w:author="Jeremy Singer" w:date="2020-03-21T18:42:00Z">
        <w:r w:rsidR="001D47B2">
          <w:rPr>
            <w:rStyle w:val="CommentReference"/>
          </w:rPr>
          <w:commentReference w:id="3"/>
        </w:r>
      </w:ins>
      <w:ins w:id="6" w:author="Jeremy Singer" w:date="2020-03-21T17:27:00Z">
        <w:r w:rsidR="003E783A">
          <w:rPr>
            <w:i/>
            <w:iCs/>
            <w:sz w:val="23"/>
            <w:szCs w:val="23"/>
          </w:rPr>
          <w:t xml:space="preserve"> </w:t>
        </w:r>
      </w:ins>
      <w:r w:rsidR="00F36F3D">
        <w:rPr>
          <w:sz w:val="23"/>
          <w:szCs w:val="23"/>
        </w:rPr>
        <w:t>distinct</w:t>
      </w:r>
      <w:r w:rsidR="00A219E7">
        <w:rPr>
          <w:sz w:val="23"/>
          <w:szCs w:val="23"/>
        </w:rPr>
        <w:t xml:space="preserve"> approved</w:t>
      </w:r>
      <w:r w:rsidR="00F36F3D">
        <w:rPr>
          <w:sz w:val="23"/>
          <w:szCs w:val="23"/>
        </w:rPr>
        <w:t xml:space="preserve"> drugs </w:t>
      </w:r>
      <w:r w:rsidR="00ED5F43">
        <w:rPr>
          <w:sz w:val="23"/>
          <w:szCs w:val="23"/>
        </w:rPr>
        <w:t xml:space="preserve">with </w:t>
      </w:r>
      <w:r w:rsidR="00B67256">
        <w:rPr>
          <w:sz w:val="23"/>
          <w:szCs w:val="23"/>
        </w:rPr>
        <w:t>their associated</w:t>
      </w:r>
      <w:r w:rsidR="00F36F3D">
        <w:rPr>
          <w:sz w:val="23"/>
          <w:szCs w:val="23"/>
        </w:rPr>
        <w:t xml:space="preserve"> targets validating this approach.</w:t>
      </w:r>
    </w:p>
    <w:p w14:paraId="1D17A10E" w14:textId="5579D052" w:rsidR="00F36F3D" w:rsidRDefault="00E225C6" w:rsidP="00F36F3D">
      <w:pPr>
        <w:spacing w:line="480" w:lineRule="auto"/>
        <w:rPr>
          <w:sz w:val="23"/>
          <w:szCs w:val="23"/>
        </w:rPr>
      </w:pPr>
      <w:del w:id="7" w:author="Jeremy Singer" w:date="2020-03-19T11:30:00Z">
        <w:r w:rsidDel="00851B2E">
          <w:rPr>
            <w:sz w:val="23"/>
            <w:szCs w:val="23"/>
          </w:rPr>
          <w:delText>6</w:delText>
        </w:r>
        <w:r w:rsidR="00F36F3D" w:rsidDel="00851B2E">
          <w:rPr>
            <w:sz w:val="23"/>
            <w:szCs w:val="23"/>
          </w:rPr>
          <w:delText xml:space="preserve"> </w:delText>
        </w:r>
      </w:del>
      <w:ins w:id="8" w:author="Jeremy Singer" w:date="2020-03-19T11:30:00Z">
        <w:r w:rsidR="00851B2E">
          <w:rPr>
            <w:sz w:val="23"/>
            <w:szCs w:val="23"/>
          </w:rPr>
          <w:t xml:space="preserve">5 </w:t>
        </w:r>
      </w:ins>
      <w:r w:rsidR="00F36F3D">
        <w:rPr>
          <w:sz w:val="23"/>
          <w:szCs w:val="23"/>
        </w:rPr>
        <w:t>other pathogens (</w:t>
      </w:r>
      <w:r w:rsidR="003C4590" w:rsidRPr="003F79B9">
        <w:rPr>
          <w:sz w:val="23"/>
          <w:szCs w:val="23"/>
        </w:rPr>
        <w:t xml:space="preserve">Plasmodium </w:t>
      </w:r>
      <w:r w:rsidR="006D6A49" w:rsidRPr="003F79B9">
        <w:rPr>
          <w:sz w:val="23"/>
          <w:szCs w:val="23"/>
        </w:rPr>
        <w:t>v</w:t>
      </w:r>
      <w:r w:rsidR="003C4590" w:rsidRPr="003F79B9">
        <w:rPr>
          <w:sz w:val="23"/>
          <w:szCs w:val="23"/>
        </w:rPr>
        <w:t xml:space="preserve">ivax, </w:t>
      </w:r>
      <w:r w:rsidR="004071C9">
        <w:rPr>
          <w:sz w:val="23"/>
          <w:szCs w:val="23"/>
        </w:rPr>
        <w:t>Cryptosporid</w:t>
      </w:r>
      <w:r w:rsidR="00637CC4">
        <w:rPr>
          <w:sz w:val="23"/>
          <w:szCs w:val="23"/>
        </w:rPr>
        <w:t>i</w:t>
      </w:r>
      <w:r w:rsidR="004071C9">
        <w:rPr>
          <w:sz w:val="23"/>
          <w:szCs w:val="23"/>
        </w:rPr>
        <w:t xml:space="preserve">um parvum, </w:t>
      </w:r>
      <w:commentRangeStart w:id="9"/>
      <w:del w:id="10" w:author="Jeremy Singer" w:date="2020-03-19T11:30:00Z">
        <w:r w:rsidR="003C4590" w:rsidRPr="003F79B9" w:rsidDel="00851B2E">
          <w:rPr>
            <w:sz w:val="23"/>
            <w:szCs w:val="23"/>
          </w:rPr>
          <w:delText xml:space="preserve">Toxoplasma </w:delText>
        </w:r>
        <w:r w:rsidR="006D6A49" w:rsidRPr="003F79B9" w:rsidDel="00851B2E">
          <w:rPr>
            <w:sz w:val="23"/>
            <w:szCs w:val="23"/>
          </w:rPr>
          <w:delText>g</w:delText>
        </w:r>
        <w:r w:rsidR="003C4590" w:rsidRPr="003F79B9" w:rsidDel="00851B2E">
          <w:rPr>
            <w:sz w:val="23"/>
            <w:szCs w:val="23"/>
          </w:rPr>
          <w:delText>ondii</w:delText>
        </w:r>
      </w:del>
      <w:commentRangeEnd w:id="9"/>
      <w:r w:rsidR="00851B2E">
        <w:rPr>
          <w:rStyle w:val="CommentReference"/>
        </w:rPr>
        <w:commentReference w:id="9"/>
      </w:r>
      <w:del w:id="11" w:author="Jeremy Singer" w:date="2020-03-19T11:30:00Z">
        <w:r w:rsidR="003C4590" w:rsidRPr="003F79B9" w:rsidDel="00851B2E">
          <w:rPr>
            <w:sz w:val="23"/>
            <w:szCs w:val="23"/>
          </w:rPr>
          <w:delText xml:space="preserve">, </w:delText>
        </w:r>
      </w:del>
      <w:r w:rsidR="00F36F3D" w:rsidRPr="003F79B9">
        <w:rPr>
          <w:sz w:val="23"/>
          <w:szCs w:val="23"/>
        </w:rPr>
        <w:t xml:space="preserve">Trypanosoma </w:t>
      </w:r>
      <w:r w:rsidR="006D6A49" w:rsidRPr="003F79B9">
        <w:rPr>
          <w:sz w:val="23"/>
          <w:szCs w:val="23"/>
        </w:rPr>
        <w:t>b</w:t>
      </w:r>
      <w:r w:rsidR="00F36F3D" w:rsidRPr="003F79B9">
        <w:rPr>
          <w:sz w:val="23"/>
          <w:szCs w:val="23"/>
        </w:rPr>
        <w:t xml:space="preserve">rucei, Trypanosoma </w:t>
      </w:r>
      <w:r w:rsidR="006D6A49" w:rsidRPr="003F79B9">
        <w:rPr>
          <w:sz w:val="23"/>
          <w:szCs w:val="23"/>
        </w:rPr>
        <w:t>c</w:t>
      </w:r>
      <w:r w:rsidR="00F36F3D" w:rsidRPr="003F79B9">
        <w:rPr>
          <w:sz w:val="23"/>
          <w:szCs w:val="23"/>
        </w:rPr>
        <w:t xml:space="preserve">ruzi, Leishmania </w:t>
      </w:r>
      <w:commentRangeStart w:id="12"/>
      <w:r w:rsidR="00F009AE">
        <w:rPr>
          <w:sz w:val="23"/>
          <w:szCs w:val="23"/>
        </w:rPr>
        <w:t>donovani</w:t>
      </w:r>
      <w:commentRangeEnd w:id="12"/>
      <w:r w:rsidR="00E72CF1">
        <w:rPr>
          <w:rStyle w:val="CommentReference"/>
        </w:rPr>
        <w:commentReference w:id="12"/>
      </w:r>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2EE96A2C" w:rsidR="00EB5DDE" w:rsidRDefault="00EB5DDE" w:rsidP="00EB5DDE">
      <w:pPr>
        <w:spacing w:line="480" w:lineRule="auto"/>
      </w:pPr>
      <w:r w:rsidRPr="00EE45F7">
        <w:t xml:space="preserve">Neglected </w:t>
      </w:r>
      <w:r w:rsidR="00EE45F7" w:rsidRPr="00EE45F7">
        <w:t>t</w:t>
      </w:r>
      <w:r w:rsidRPr="00EE45F7">
        <w:t xml:space="preserve">ropical </w:t>
      </w:r>
      <w:r w:rsidR="00EE45F7" w:rsidRPr="00EE45F7">
        <w:t>d</w:t>
      </w:r>
      <w:r w:rsidRPr="00EE45F7">
        <w:t>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2B5513">
        <w:fldChar w:fldCharType="begin"/>
      </w:r>
      <w:r w:rsidR="002B5513">
        <w:instrText xml:space="preserve"> ADDIN EN.CITE &lt;EndNote&gt;&lt;Cite&gt;&lt;Author&gt;WHO&lt;/Author&gt;&lt;Year&gt;2019&lt;/Year&gt;&lt;RecNum&gt;28&lt;/RecNum&gt;&lt;DisplayText&gt;[4]&lt;/DisplayText&gt;&lt;record&gt;&lt;rec-number&gt;28&lt;/rec-number&gt;&lt;foreign-keys&gt;&lt;key app="EN" db-id="s55a2z5drd9zfle9a0uxsse802tr5s9rdxsp" timestamp="1584730163"&gt;28&lt;/key&gt;&lt;/foreign-keys&gt;&lt;ref-type name="Web Page"&gt;12&lt;/ref-type&gt;&lt;contributors&gt;&lt;authors&gt;&lt;author&gt;WHO&lt;/author&gt;&lt;/authors&gt;&lt;/contributors&gt;&lt;titles&gt;&lt;title&gt;World malaria report 2019&lt;/title&gt;&lt;/titles&gt;&lt;pages&gt;Regional and global trends in burden of malaria cases and deaths&lt;/pages&gt;&lt;dates&gt;&lt;year&gt;2019&lt;/year&gt;&lt;/dates&gt;&lt;pub-location&gt;WHO web page&lt;/pub-location&gt;&lt;publisher&gt;WHO&lt;/publisher&gt;&lt;urls&gt;&lt;related-urls&gt;&lt;url&gt;https://www.who.int/news-room/feature-stories/detail/world-malaria-report-2019&lt;/url&gt;&lt;/related-urls&gt;&lt;/urls&gt;&lt;/record&gt;&lt;/Cite&gt;&lt;/EndNote&gt;</w:instrText>
      </w:r>
      <w:r w:rsidR="002B5513">
        <w:fldChar w:fldCharType="separate"/>
      </w:r>
      <w:r w:rsidR="002B5513">
        <w:rPr>
          <w:noProof/>
        </w:rPr>
        <w:t>[4]</w:t>
      </w:r>
      <w:r w:rsidR="002B5513">
        <w:fldChar w:fldCharType="end"/>
      </w:r>
      <w:r w:rsidR="002B5513">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211B649B" w:rsidR="00D021BF" w:rsidRPr="005D7314" w:rsidRDefault="00D021BF" w:rsidP="00EB5DDE">
      <w:pPr>
        <w:spacing w:line="480" w:lineRule="auto"/>
      </w:pPr>
      <w:r>
        <w:t xml:space="preserve">This paper describes a method for </w:t>
      </w:r>
      <w:r w:rsidR="00703C63">
        <w:t>d</w:t>
      </w:r>
      <w:r w:rsidR="00535448" w:rsidRPr="00703C63">
        <w:t>rug</w:t>
      </w:r>
      <w:r w:rsidRPr="00703C63">
        <w:t xml:space="preserve"> </w:t>
      </w:r>
      <w:r w:rsidR="00703C63">
        <w:t>r</w:t>
      </w:r>
      <w:r w:rsidRPr="00703C63">
        <w:t>epurposing</w:t>
      </w:r>
      <w:r>
        <w:t xml:space="preserve"> and </w:t>
      </w:r>
      <w:r w:rsidR="00703C63">
        <w:t>t</w:t>
      </w:r>
      <w:r w:rsidR="00535448" w:rsidRPr="00703C63">
        <w:t>arget</w:t>
      </w:r>
      <w:r w:rsidRPr="00703C63">
        <w:t xml:space="preserve"> </w:t>
      </w:r>
      <w:r w:rsidR="00703C63">
        <w:t>r</w:t>
      </w:r>
      <w:r w:rsidRPr="00703C63">
        <w:t>epurposing</w:t>
      </w:r>
      <w:r w:rsidR="005D7314">
        <w:t xml:space="preserve"> based on discovering similarities between existing targets and pathogen genomes.</w:t>
      </w:r>
    </w:p>
    <w:p w14:paraId="2E21CC9D" w14:textId="29A28DEC" w:rsidR="00EA43B9" w:rsidRDefault="00EA43B9" w:rsidP="00EB5DDE">
      <w:pPr>
        <w:spacing w:line="480" w:lineRule="auto"/>
      </w:pPr>
      <w:r>
        <w:t>ChEMBL provides a downloadable database that includes drug targets and drug information for those targets, as well as amino acid sequences of the protein targets</w:t>
      </w:r>
      <w:commentRangeStart w:id="13"/>
      <w:r w:rsidR="00BF20A0">
        <w:fldChar w:fldCharType="begin"/>
      </w:r>
      <w:r w:rsidR="00CD7750">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BF20A0">
        <w:fldChar w:fldCharType="separate"/>
      </w:r>
      <w:r w:rsidR="00CD7750">
        <w:rPr>
          <w:noProof/>
        </w:rPr>
        <w:t>[2]</w:t>
      </w:r>
      <w:r w:rsidR="00BF20A0">
        <w:fldChar w:fldCharType="end"/>
      </w:r>
      <w:commentRangeEnd w:id="13"/>
      <w:r w:rsidR="00E72CF1">
        <w:rPr>
          <w:rStyle w:val="CommentReference"/>
        </w:rPr>
        <w:commentReference w:id="13"/>
      </w:r>
      <w:r w:rsidR="00CB5C2C">
        <w:t>.</w:t>
      </w:r>
      <w:r>
        <w:t xml:space="preserve">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108B0847" w14:textId="055818CE" w:rsidR="00207EFF" w:rsidRDefault="00F8549F" w:rsidP="00EB5DDE">
      <w:pPr>
        <w:spacing w:line="480" w:lineRule="auto"/>
      </w:pPr>
      <w:r>
        <w:t xml:space="preserve">The analysis pipeline uses </w:t>
      </w:r>
      <w:r w:rsidRPr="006D4E6C">
        <w:rPr>
          <w:b/>
          <w:bCs/>
        </w:rPr>
        <w:t>BLASTP</w:t>
      </w:r>
      <w:r w:rsidR="00187AA8">
        <w:rPr>
          <w:b/>
          <w:bCs/>
        </w:rPr>
        <w:t xml:space="preserve"> </w:t>
      </w:r>
      <w:r w:rsidR="00CB5C2C">
        <w:rPr>
          <w:b/>
          <w:bCs/>
        </w:rPr>
        <w:t xml:space="preserve"> </w:t>
      </w:r>
      <w:r>
        <w:t xml:space="preserve">or </w:t>
      </w:r>
      <w:r w:rsidR="006D4E6C">
        <w:rPr>
          <w:b/>
          <w:bCs/>
        </w:rPr>
        <w:t>jackhmmer</w:t>
      </w:r>
      <w:r>
        <w:t xml:space="preserve"> to produce similarity reports, parse the results, and upload to supplementary tables in the PostgreSQL database</w:t>
      </w:r>
      <w:r w:rsidR="00E7678D">
        <w:fldChar w:fldCharType="begin"/>
      </w:r>
      <w:r w:rsidR="002B5513">
        <w:instrText xml:space="preserve"> ADDIN EN.CITE &lt;EndNote&gt;&lt;Cite&gt;&lt;Author&gt;Altschul&lt;/Author&gt;&lt;Year&gt;1997&lt;/Year&gt;&lt;RecNum&gt;11&lt;/RecNum&gt;&lt;DisplayText&gt;[5]&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E7678D">
        <w:fldChar w:fldCharType="separate"/>
      </w:r>
      <w:r w:rsidR="002B5513">
        <w:rPr>
          <w:noProof/>
        </w:rPr>
        <w:t>[5]</w:t>
      </w:r>
      <w:r w:rsidR="00E7678D">
        <w:fldChar w:fldCharType="end"/>
      </w:r>
      <w:r w:rsidR="00916A73">
        <w:t>,</w:t>
      </w:r>
      <w:r w:rsidR="00916A73">
        <w:fldChar w:fldCharType="begin"/>
      </w:r>
      <w:r w:rsidR="002B5513">
        <w:instrText xml:space="preserve"> ADDIN EN.CITE &lt;EndNote&gt;&lt;Cite&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16A73">
        <w:fldChar w:fldCharType="separate"/>
      </w:r>
      <w:r w:rsidR="002B5513">
        <w:rPr>
          <w:noProof/>
        </w:rPr>
        <w:t>[6]</w:t>
      </w:r>
      <w:r w:rsidR="00916A73">
        <w:fldChar w:fldCharType="end"/>
      </w:r>
      <w:r>
        <w:t>.</w:t>
      </w:r>
      <w:r w:rsidR="005806D4">
        <w:t xml:space="preserve"> </w:t>
      </w:r>
      <w:r w:rsidR="00207EFF">
        <w:t xml:space="preserve">This analysis pipeline was first applied to the genome of </w:t>
      </w:r>
      <w:r w:rsidR="00207EFF" w:rsidRPr="00C31281">
        <w:t>Plasmodium falciparum</w:t>
      </w:r>
      <w:r w:rsidR="00207EFF">
        <w:t xml:space="preserve"> using both BLASTP and HMMER to generate similarity statistics</w:t>
      </w:r>
      <w:r w:rsidR="00836F88">
        <w:t>, and custom scripts included in the Appendix</w:t>
      </w:r>
      <w:r w:rsidR="00207EFF">
        <w:t>.  The scores returned from these two different programs were compared to evaluate which could provide better discrimination criteria of useful targets and drugs.</w:t>
      </w:r>
      <w:r w:rsidR="006D4E6C">
        <w:t xml:space="preserve">  </w:t>
      </w:r>
    </w:p>
    <w:p w14:paraId="4FFA9BFD" w14:textId="6CA15A14" w:rsidR="006D4E6C" w:rsidRPr="006D4E6C" w:rsidRDefault="006D4E6C" w:rsidP="00EB5DDE">
      <w:pPr>
        <w:spacing w:line="480" w:lineRule="auto"/>
      </w:pPr>
      <w:r w:rsidRPr="00C31281">
        <w:lastRenderedPageBreak/>
        <w:t>Plasmodium falciparum</w:t>
      </w:r>
      <w:r>
        <w:t xml:space="preserve"> was chosen for this evaluation because it is the most significant of these neglected </w:t>
      </w:r>
      <w:ins w:id="14" w:author="Jeremy Singer" w:date="2020-03-19T11:58:00Z">
        <w:r w:rsidR="00FD2720">
          <w:t xml:space="preserve">tropical </w:t>
        </w:r>
      </w:ins>
      <w:r>
        <w:t xml:space="preserve">diseases.  </w:t>
      </w:r>
      <w:r w:rsidR="008C0C84">
        <w:t>In 2018, there were over 228 million cases of malaria worldwide, causing over 408 thousand deaths</w:t>
      </w:r>
      <w:r w:rsidR="00A92137">
        <w:t xml:space="preserve"> </w:t>
      </w:r>
      <w:r w:rsidR="00F42119">
        <w:fldChar w:fldCharType="begin"/>
      </w:r>
      <w:r w:rsidR="00F42119">
        <w:instrText xml:space="preserve"> ADDIN ZOTERO_ITEM CSL_CITATION {"citationID":"IsQ8ov8x","properties":{"formattedCitation":"[5]","plainCitation":"[5]","noteIndex":0},"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rsidR="00F42119">
        <w:fldChar w:fldCharType="separate"/>
      </w:r>
      <w:r w:rsidR="00F42119" w:rsidRPr="00F42119">
        <w:rPr>
          <w:rFonts w:ascii="Calibri" w:hAnsi="Calibri" w:cs="Calibri"/>
        </w:rPr>
        <w:t>[5]</w:t>
      </w:r>
      <w:r w:rsidR="00F42119">
        <w:fldChar w:fldCharType="end"/>
      </w:r>
      <w:r w:rsidR="00A92137">
        <w:t>.</w:t>
      </w:r>
      <w:r w:rsidR="008C0C84">
        <w:t xml:space="preserve">   Emerging drug resistance to existing drugs such as choloroquin and sulfadoxine-pyrimethamine, as well as quinine increase demand for new drugs that are more effective</w:t>
      </w:r>
      <w:r w:rsidR="00A92137">
        <w:t xml:space="preserve"> </w:t>
      </w:r>
      <w:ins w:id="15" w:author="Jeremy Singer" w:date="2020-03-19T11:59:00Z">
        <w:r w:rsidR="00FD2720">
          <w:t>or have fewer adverse effeccts</w:t>
        </w:r>
      </w:ins>
      <w:r w:rsidR="00E91BD5">
        <w:fldChar w:fldCharType="begin">
          <w:fldData xml:space="preserve">PEVuZE5vdGU+PENpdGUgRXhjbHVkZUF1dGg9IjEiPjxZZWFyPjIwMTg8L1llYXI+PFJlY051bT44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</w:fldData>
        </w:fldChar>
      </w:r>
      <w:r w:rsidR="002B5513">
        <w:instrText xml:space="preserve"> ADDIN EN.CITE </w:instrText>
      </w:r>
      <w:r w:rsidR="002B5513">
        <w:fldChar w:fldCharType="begin">
          <w:fldData xml:space="preserve">PEVuZE5vdGU+PENpdGUgRXhjbHVkZUF1dGg9IjEiPjxZZWFyPjIwMTg8L1llYXI+PFJlY051bT44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</w:fldData>
        </w:fldChar>
      </w:r>
      <w:r w:rsidR="002B5513">
        <w:instrText xml:space="preserve"> ADDIN EN.CITE.DATA </w:instrText>
      </w:r>
      <w:r w:rsidR="002B5513">
        <w:fldChar w:fldCharType="end"/>
      </w:r>
      <w:r w:rsidR="00E91BD5">
        <w:fldChar w:fldCharType="separate"/>
      </w:r>
      <w:r w:rsidR="002B5513">
        <w:rPr>
          <w:noProof/>
        </w:rPr>
        <w:t>[7, 8]</w:t>
      </w:r>
      <w:r w:rsidR="00E91BD5">
        <w:fldChar w:fldCharType="end"/>
      </w:r>
      <w:r w:rsidR="00E91BD5">
        <w:t>.</w:t>
      </w:r>
    </w:p>
    <w:p w14:paraId="12CD8884" w14:textId="648202E9" w:rsidR="001E123E" w:rsidRDefault="00CB0620" w:rsidP="00EB5DDE">
      <w:pPr>
        <w:spacing w:line="480" w:lineRule="auto"/>
      </w:pPr>
      <w:r>
        <w:t xml:space="preserve">In addition to </w:t>
      </w:r>
      <w:r w:rsidR="002874B4" w:rsidRPr="00851B2E">
        <w:rPr>
          <w:rPrChange w:id="16" w:author="Jeremy Singer" w:date="2020-03-19T11:32:00Z">
            <w:rPr>
              <w:i/>
              <w:iCs/>
            </w:rPr>
          </w:rPrChange>
        </w:rPr>
        <w:t>P</w:t>
      </w:r>
      <w:r w:rsidR="001E123E" w:rsidRPr="00851B2E">
        <w:rPr>
          <w:rPrChange w:id="17" w:author="Jeremy Singer" w:date="2020-03-19T11:32:00Z">
            <w:rPr>
              <w:i/>
              <w:iCs/>
            </w:rPr>
          </w:rPrChange>
        </w:rPr>
        <w:t>. falciparum</w:t>
      </w:r>
      <w:r w:rsidR="001E123E">
        <w:t xml:space="preserve">, we processed the following additional </w:t>
      </w:r>
      <w:r w:rsidR="001E123E" w:rsidRPr="006C1348">
        <w:t>pathogens</w:t>
      </w:r>
      <w:ins w:id="18" w:author="Jeremy Singer" w:date="2020-03-19T11:41:00Z">
        <w:r w:rsidR="00881033">
          <w:t>:</w:t>
        </w:r>
      </w:ins>
      <w:r w:rsidR="00D52D3D" w:rsidRPr="00D52D3D">
        <w:rPr>
          <w:sz w:val="23"/>
          <w:szCs w:val="23"/>
        </w:rPr>
        <w:t xml:space="preserve"> </w:t>
      </w:r>
      <w:r w:rsidR="00D52D3D" w:rsidRPr="003F79B9">
        <w:rPr>
          <w:sz w:val="23"/>
          <w:szCs w:val="23"/>
        </w:rPr>
        <w:t xml:space="preserve">Plasmodium vivax, </w:t>
      </w:r>
      <w:r w:rsidR="00D52D3D">
        <w:rPr>
          <w:sz w:val="23"/>
          <w:szCs w:val="23"/>
        </w:rPr>
        <w:t xml:space="preserve">Cryptosporidium parvum, </w:t>
      </w:r>
      <w:del w:id="19" w:author="Jeremy Singer" w:date="2020-03-19T11:41:00Z">
        <w:r w:rsidR="00D52D3D" w:rsidRPr="003F79B9" w:rsidDel="00881033">
          <w:rPr>
            <w:sz w:val="23"/>
            <w:szCs w:val="23"/>
          </w:rPr>
          <w:delText>Toxoplasma gondi</w:delText>
        </w:r>
        <w:r w:rsidR="00D52D3D" w:rsidDel="00881033">
          <w:rPr>
            <w:sz w:val="23"/>
            <w:szCs w:val="23"/>
          </w:rPr>
          <w:delText>i</w:delText>
        </w:r>
        <w:r w:rsidR="00D52D3D" w:rsidRPr="003F79B9" w:rsidDel="00881033">
          <w:rPr>
            <w:sz w:val="23"/>
            <w:szCs w:val="23"/>
          </w:rPr>
          <w:delText xml:space="preserve">, </w:delText>
        </w:r>
      </w:del>
      <w:r w:rsidR="00D52D3D" w:rsidRPr="003F79B9">
        <w:rPr>
          <w:sz w:val="23"/>
          <w:szCs w:val="23"/>
        </w:rPr>
        <w:t xml:space="preserve">Trypanosoma brucei, Trypanosoma cruzi, Leishmania </w:t>
      </w:r>
      <w:r w:rsidR="00D52D3D">
        <w:rPr>
          <w:sz w:val="23"/>
          <w:szCs w:val="23"/>
        </w:rPr>
        <w:t>donovani</w:t>
      </w:r>
      <w:r w:rsidR="00D52D3D">
        <w:rPr>
          <w:i/>
          <w:iCs/>
        </w:rPr>
        <w:t>.</w:t>
      </w:r>
      <w:r w:rsidR="006C1348">
        <w:t xml:space="preserve"> </w:t>
      </w:r>
      <w:r w:rsidR="00D52D3D">
        <w:t xml:space="preserve">Using </w:t>
      </w:r>
      <w:r w:rsidR="00703C63">
        <w:rPr>
          <w:b/>
          <w:bCs/>
        </w:rPr>
        <w:t>jackhmmer</w:t>
      </w:r>
      <w:r w:rsidR="00703C63">
        <w:t xml:space="preserve"> to measure similarity statistics to targets in the CHEMBL_25 database </w:t>
      </w:r>
      <w:r w:rsidR="00D52D3D">
        <w:t xml:space="preserve">we </w:t>
      </w:r>
      <w:r w:rsidR="00703C63">
        <w:t>loaded these statistics into supplementary tables in the CHEMBL_25 database that we created for that purpose.</w:t>
      </w:r>
    </w:p>
    <w:p w14:paraId="6E945495" w14:textId="7A638F47"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r w:rsidR="008C37DE">
        <w:t xml:space="preserve"> based on similarity thresholds computed using kmeans clustering.</w:t>
      </w:r>
      <w:r w:rsidR="00BD6398">
        <w:t xml:space="preserve"> </w:t>
      </w:r>
      <w:del w:id="20" w:author="Jeremy Singer" w:date="2020-03-19T12:00:00Z">
        <w:r w:rsidR="00BD6398" w:rsidRPr="00BD6398" w:rsidDel="00FD2720">
          <w:rPr>
            <w:highlight w:val="yellow"/>
          </w:rPr>
          <w:delText>One more sentence here to summarize findings</w:delText>
        </w:r>
      </w:del>
      <w:ins w:id="21" w:author="Jeremy Singer" w:date="2020-03-19T12:00:00Z">
        <w:r w:rsidR="00FD2720">
          <w:rPr>
            <w:highlight w:val="yellow"/>
          </w:rPr>
          <w:t xml:space="preserve">We were able to find </w:t>
        </w:r>
      </w:ins>
      <w:ins w:id="22" w:author="Jeremy Singer" w:date="2020-03-19T12:01:00Z">
        <w:r w:rsidR="00FD2720">
          <w:rPr>
            <w:highlight w:val="yellow"/>
          </w:rPr>
          <w:t>putative targets and drugs for each of these organisms and produce reports</w:t>
        </w:r>
      </w:ins>
      <w:ins w:id="23" w:author="Jeremy Singer" w:date="2020-03-19T12:02:00Z">
        <w:r w:rsidR="00FD2720">
          <w:rPr>
            <w:highlight w:val="yellow"/>
          </w:rPr>
          <w:t xml:space="preserve"> listing studies and approvals for drugs, where available</w:t>
        </w:r>
      </w:ins>
      <w:r w:rsidR="00BD6398" w:rsidRPr="00BD6398">
        <w:rPr>
          <w:highlight w:val="yellow"/>
        </w:rPr>
        <w:t>.</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6491B22E" w:rsidR="0066354D" w:rsidRDefault="0066354D" w:rsidP="0066354D">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1</w:t>
      </w:r>
      <w:r w:rsidR="005A4FC3">
        <w:rPr>
          <w:noProof/>
        </w:rPr>
        <w:fldChar w:fldCharType="end"/>
      </w:r>
      <w:r>
        <w:t>: Processing overview</w:t>
      </w:r>
    </w:p>
    <w:p w14:paraId="79D4A9C4" w14:textId="6C78C0FB" w:rsidR="0066354D" w:rsidRDefault="0066354D" w:rsidP="0066354D">
      <w:r>
        <w:t>PlasmoDB and Chembl provide the data that are analyzed in this process flow.</w:t>
      </w:r>
    </w:p>
    <w:p w14:paraId="6F90421C" w14:textId="77777777" w:rsidR="0066354D" w:rsidRPr="0066354D" w:rsidRDefault="0066354D" w:rsidP="0066354D"/>
    <w:p w14:paraId="364D7663" w14:textId="3B3A5806"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sidRPr="00851B2E">
        <w:rPr>
          <w:rPrChange w:id="24" w:author="Jeremy Singer" w:date="2020-03-19T11:33:00Z">
            <w:rPr>
              <w:i/>
              <w:iCs/>
            </w:rPr>
          </w:rPrChange>
        </w:rPr>
        <w:t>Plasmodium falciparum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3B6CB7">
        <w:rPr>
          <w:rStyle w:val="CommentReference"/>
        </w:rPr>
        <w:t xml:space="preserve"> </w:t>
      </w:r>
      <w:r w:rsidR="003B6CB7">
        <w:rPr>
          <w:rStyle w:val="CommentReference"/>
        </w:rPr>
        <w:fldChar w:fldCharType="begin">
          <w:fldData xml:space="preserve">PEVuZE5vdGU+PENpdGU+PEF1dGhvcj5BdXJyZWNvZWNoZWE8L0F1dGhvcj48WWVhcj4yMDE3PC9Z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</w:fldData>
        </w:fldChar>
      </w:r>
      <w:r w:rsidR="002B5513">
        <w:rPr>
          <w:rStyle w:val="CommentReference"/>
        </w:rPr>
        <w:instrText xml:space="preserve"> ADDIN EN.CITE </w:instrText>
      </w:r>
      <w:r w:rsidR="002B5513">
        <w:rPr>
          <w:rStyle w:val="CommentReference"/>
        </w:rPr>
        <w:fldChar w:fldCharType="begin">
          <w:fldData xml:space="preserve">PEVuZE5vdGU+PENpdGU+PEF1dGhvcj5BdXJyZWNvZWNoZWE8L0F1dGhvcj48WWVhcj4yMDE3PC9Z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</w:fldData>
        </w:fldChar>
      </w:r>
      <w:r w:rsidR="002B5513">
        <w:rPr>
          <w:rStyle w:val="CommentReference"/>
        </w:rPr>
        <w:instrText xml:space="preserve"> ADDIN EN.CITE.DATA </w:instrText>
      </w:r>
      <w:r w:rsidR="002B5513">
        <w:rPr>
          <w:rStyle w:val="CommentReference"/>
        </w:rPr>
      </w:r>
      <w:r w:rsidR="002B5513">
        <w:rPr>
          <w:rStyle w:val="CommentReference"/>
        </w:rPr>
        <w:fldChar w:fldCharType="end"/>
      </w:r>
      <w:r w:rsidR="003B6CB7">
        <w:rPr>
          <w:rStyle w:val="CommentReference"/>
        </w:rPr>
      </w:r>
      <w:r w:rsidR="003B6CB7">
        <w:rPr>
          <w:rStyle w:val="CommentReference"/>
        </w:rPr>
        <w:fldChar w:fldCharType="separate"/>
      </w:r>
      <w:r w:rsidR="002B5513">
        <w:rPr>
          <w:rStyle w:val="CommentReference"/>
          <w:noProof/>
        </w:rPr>
        <w:t>[3, 9]</w:t>
      </w:r>
      <w:r w:rsidR="003B6CB7">
        <w:rPr>
          <w:rStyle w:val="CommentReference"/>
        </w:rPr>
        <w:fldChar w:fldCharType="end"/>
      </w:r>
      <w:r w:rsidR="003B6CB7">
        <w:rPr>
          <w:rStyle w:val="CommentReference"/>
        </w:rPr>
        <w:t>.</w:t>
      </w:r>
    </w:p>
    <w:p w14:paraId="399A86B9" w14:textId="7B97FE23" w:rsidR="007F1137" w:rsidRPr="00684B58" w:rsidRDefault="007F1137" w:rsidP="008E05BC">
      <w:pPr>
        <w:spacing w:line="480" w:lineRule="auto"/>
        <w:rPr>
          <w:rFonts w:cstheme="minorHAnsi"/>
        </w:rPr>
      </w:pPr>
      <w:r w:rsidRPr="00684B58">
        <w:rPr>
          <w:rFonts w:cstheme="minorHAnsi"/>
        </w:rPr>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sidRPr="00684B58">
        <w:rPr>
          <w:rFonts w:cstheme="minorHAnsi"/>
        </w:rPr>
        <w:lastRenderedPageBreak/>
        <w:t>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w:t>
      </w:r>
      <w:r>
        <w:rPr>
          <w:rFonts w:ascii="Lucida Console" w:hAnsi="Lucida Console" w:cs="Lucida Console"/>
          <w:sz w:val="18"/>
          <w:szCs w:val="18"/>
        </w:rPr>
        <w:t xml:space="preserv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7.2.1. fan_out_</w:t>
      </w:r>
      <w:proofErr w:type="gramStart"/>
      <w:r>
        <w:t>fasta.R</w:t>
      </w:r>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26E6F9B6" w:rsidR="00383494" w:rsidRDefault="004B3448" w:rsidP="004B3448">
      <w:pPr>
        <w:pStyle w:val="Caption"/>
        <w:rPr>
          <w:noProof/>
        </w:rPr>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2</w:t>
      </w:r>
      <w:r w:rsidR="005A4FC3">
        <w:rPr>
          <w:noProof/>
        </w:rPr>
        <w:fldChar w:fldCharType="end"/>
      </w:r>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r w:rsidR="001005D7" w:rsidRPr="001005D7">
        <w:rPr>
          <w:b/>
          <w:bCs/>
        </w:rPr>
        <w:t>component_sequences.fa</w:t>
      </w:r>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6739A314" w:rsidR="00050091" w:rsidRDefault="00050091" w:rsidP="007F5AA4">
      <w:pPr>
        <w:spacing w:line="480" w:lineRule="auto"/>
      </w:pPr>
      <w:r>
        <w:t xml:space="preserve">The </w:t>
      </w:r>
      <w:r>
        <w:rPr>
          <w:b/>
          <w:bCs/>
        </w:rPr>
        <w:t>makeblastdb</w:t>
      </w:r>
      <w:r>
        <w:t xml:space="preserve"> utility convert</w:t>
      </w:r>
      <w:ins w:id="25" w:author="Jeremy Singer" w:date="2020-03-19T11:34:00Z">
        <w:r w:rsidR="003B7CC8">
          <w:t>ed</w:t>
        </w:r>
      </w:ins>
      <w:del w:id="26" w:author="Jeremy Singer" w:date="2020-03-19T11:34:00Z">
        <w:r w:rsidDel="003B7CC8">
          <w:delText>s</w:delText>
        </w:r>
      </w:del>
      <w:r>
        <w:t xml:space="preserve"> the FASTA formatted file of targets to a </w:t>
      </w:r>
      <w:r>
        <w:rPr>
          <w:b/>
          <w:bCs/>
        </w:rPr>
        <w:t>BLASTP</w:t>
      </w:r>
      <w:r>
        <w:t xml:space="preserve"> searchable database.</w:t>
      </w:r>
      <w:r w:rsidR="00DB5B51">
        <w:t xml:space="preserve">  The command </w:t>
      </w:r>
      <w:del w:id="27" w:author="Jeremy Singer" w:date="2020-03-19T11:34:00Z">
        <w:r w:rsidR="00DB5B51" w:rsidDel="003B7CC8">
          <w:delText xml:space="preserve">is </w:delText>
        </w:r>
      </w:del>
      <w:ins w:id="28" w:author="Jeremy Singer" w:date="2020-03-19T11:34:00Z">
        <w:r w:rsidR="003B7CC8">
          <w:t xml:space="preserve">was </w:t>
        </w:r>
      </w:ins>
      <w:r w:rsidR="00DB5B51">
        <w:t xml:space="preserve">run in </w:t>
      </w:r>
      <w:r w:rsidR="00292E14">
        <w:t>director</w:t>
      </w:r>
      <w:r w:rsidR="00BD6398">
        <w:t>y</w:t>
      </w:r>
      <w:r w:rsidR="00292E14">
        <w:t xml:space="preserve"> </w:t>
      </w:r>
      <w:r w:rsidR="00292E14">
        <w:rPr>
          <w:rFonts w:ascii="Courier New" w:hAnsi="Courier New" w:cs="Courier New"/>
          <w:b/>
          <w:bCs/>
        </w:rPr>
        <w:t>~/blast_</w:t>
      </w:r>
      <w:proofErr w:type="gramStart"/>
      <w:r w:rsidR="00292E14">
        <w:rPr>
          <w:rFonts w:ascii="Courier New" w:hAnsi="Courier New" w:cs="Courier New"/>
          <w:b/>
          <w:bCs/>
        </w:rPr>
        <w:t xml:space="preserve">targets </w:t>
      </w:r>
      <w:r w:rsidR="00DB5B51">
        <w:t>:</w:t>
      </w:r>
      <w:proofErr w:type="gramEnd"/>
    </w:p>
    <w:p w14:paraId="1EDB1511" w14:textId="036529F3" w:rsidR="00DB5B51" w:rsidRPr="00DB5B51" w:rsidRDefault="00DB5B51" w:rsidP="007F5AA4">
      <w:pPr>
        <w:spacing w:line="480" w:lineRule="auto"/>
        <w:rPr>
          <w:rFonts w:ascii="Courier New" w:hAnsi="Courier New" w:cs="Courier New"/>
          <w:b/>
          <w:bCs/>
        </w:rPr>
      </w:pPr>
      <w:del w:id="29" w:author="Jeremy Singer" w:date="2020-03-19T11:34:00Z">
        <w:r w:rsidRPr="00DB5B51" w:rsidDel="003B7CC8">
          <w:rPr>
            <w:rFonts w:ascii="Courier New" w:hAnsi="Courier New" w:cs="Courier New"/>
            <w:b/>
            <w:bCs/>
          </w:rPr>
          <w:delText xml:space="preserve">Makeblastdb </w:delText>
        </w:r>
      </w:del>
      <w:ins w:id="30" w:author="Jeremy Singer" w:date="2020-03-19T11:34:00Z">
        <w:r w:rsidR="003B7CC8">
          <w:rPr>
            <w:rFonts w:ascii="Courier New" w:hAnsi="Courier New" w:cs="Courier New"/>
            <w:b/>
            <w:bCs/>
          </w:rPr>
          <w:t>m</w:t>
        </w:r>
        <w:r w:rsidR="003B7CC8" w:rsidRPr="00DB5B51">
          <w:rPr>
            <w:rFonts w:ascii="Courier New" w:hAnsi="Courier New" w:cs="Courier New"/>
            <w:b/>
            <w:bCs/>
          </w:rPr>
          <w:t xml:space="preserve">akeblastdb </w:t>
        </w:r>
      </w:ins>
      <w:r w:rsidRPr="00DB5B51">
        <w:rPr>
          <w:rFonts w:ascii="Courier New" w:hAnsi="Courier New" w:cs="Courier New"/>
          <w:b/>
          <w:bCs/>
        </w:rPr>
        <w:t>-in component_</w:t>
      </w:r>
      <w:proofErr w:type="gramStart"/>
      <w:r w:rsidRPr="00DB5B51">
        <w:rPr>
          <w:rFonts w:ascii="Courier New" w:hAnsi="Courier New" w:cs="Courier New"/>
          <w:b/>
          <w:bCs/>
        </w:rPr>
        <w:t>squences.fa</w:t>
      </w:r>
      <w:proofErr w:type="gramEnd"/>
      <w:r w:rsidRPr="00DB5B51">
        <w:rPr>
          <w:rFonts w:ascii="Courier New" w:hAnsi="Courier New" w:cs="Courier New"/>
          <w:b/>
          <w:bCs/>
        </w:rPr>
        <w:t xml:space="preserve"> -out chembl_25_targets</w:t>
      </w:r>
    </w:p>
    <w:p w14:paraId="1AF29780" w14:textId="77777777" w:rsidR="00DB5B51" w:rsidRDefault="00DB5B51" w:rsidP="007F5AA4">
      <w:pPr>
        <w:spacing w:line="480" w:lineRule="auto"/>
      </w:pPr>
    </w:p>
    <w:p w14:paraId="771C9914" w14:textId="4778EAB1" w:rsidR="00050091" w:rsidRDefault="00967723" w:rsidP="007F5AA4">
      <w:pPr>
        <w:spacing w:line="480" w:lineRule="auto"/>
      </w:pPr>
      <w:ins w:id="31" w:author="Jeremy Singer" w:date="2020-03-19T12:05:00Z">
        <w:r>
          <w:t>Custom bash</w:t>
        </w:r>
      </w:ins>
      <w:ins w:id="32" w:author="Jeremy Singer" w:date="2020-03-19T12:06:00Z">
        <w:r>
          <w:t xml:space="preserve"> scripts were used for further processing, including </w:t>
        </w:r>
      </w:ins>
      <w:del w:id="33" w:author="Jeremy Singer" w:date="2020-03-19T12:06:00Z">
        <w:r w:rsidR="00050091" w:rsidDel="00967723">
          <w:delText xml:space="preserve">A </w:delText>
        </w:r>
      </w:del>
      <w:ins w:id="34" w:author="Jeremy Singer" w:date="2020-03-19T12:06:00Z">
        <w:r>
          <w:t xml:space="preserve">a </w:t>
        </w:r>
      </w:ins>
      <w:r w:rsidR="00050091">
        <w:t xml:space="preserve">script </w:t>
      </w:r>
      <w:ins w:id="35" w:author="Jeremy Singer" w:date="2020-03-19T12:06:00Z">
        <w:r>
          <w:t xml:space="preserve">that </w:t>
        </w:r>
      </w:ins>
      <w:del w:id="36" w:author="Jeremy Singer" w:date="2020-03-19T11:34:00Z">
        <w:r w:rsidR="00050091" w:rsidDel="003B7CC8">
          <w:delText xml:space="preserve">applies </w:delText>
        </w:r>
      </w:del>
      <w:ins w:id="37" w:author="Jeremy Singer" w:date="2020-03-19T11:34:00Z">
        <w:r w:rsidR="003B7CC8">
          <w:t xml:space="preserve">applied </w:t>
        </w:r>
      </w:ins>
      <w:r w:rsidR="00050091">
        <w:t xml:space="preserve">the </w:t>
      </w:r>
      <w:r w:rsidR="00050091">
        <w:rPr>
          <w:b/>
          <w:bCs/>
        </w:rPr>
        <w:t>BLASTP</w:t>
      </w:r>
      <w:r w:rsidR="00050091">
        <w:t xml:space="preserve"> utility to each of the ORFs for the </w:t>
      </w:r>
      <w:r w:rsidR="00050091" w:rsidRPr="003B7CC8">
        <w:rPr>
          <w:rPrChange w:id="38" w:author="Jeremy Singer" w:date="2020-03-19T11:35:00Z">
            <w:rPr>
              <w:i/>
              <w:iCs/>
            </w:rPr>
          </w:rPrChange>
        </w:rPr>
        <w:t>P. falciparum</w:t>
      </w:r>
      <w:r w:rsidR="00050091">
        <w:rPr>
          <w:i/>
          <w:iCs/>
        </w:rPr>
        <w:t xml:space="preserve"> </w:t>
      </w:r>
      <w:r w:rsidR="00050091">
        <w:t xml:space="preserve">organism against the BLAST database (see </w:t>
      </w:r>
      <w:r w:rsidR="00050091">
        <w:fldChar w:fldCharType="begin"/>
      </w:r>
      <w:r w:rsidR="00050091">
        <w:instrText xml:space="preserve"> REF _Ref32524465 \h </w:instrText>
      </w:r>
      <w:r w:rsidR="00050091">
        <w:fldChar w:fldCharType="separate"/>
      </w:r>
      <w:r w:rsidR="00050091">
        <w:t>7.2.2. do_all_blast.sh</w:t>
      </w:r>
      <w:r w:rsidR="00050091">
        <w:fldChar w:fldCharType="end"/>
      </w:r>
      <w:r w:rsidR="00050091">
        <w:t>).</w:t>
      </w:r>
      <w:r w:rsidR="00DB5B51">
        <w:t xml:space="preserve">  The script calls blast with these parameters:</w:t>
      </w:r>
    </w:p>
    <w:p w14:paraId="4C28800B" w14:textId="3927EC54" w:rsidR="00DB5B51" w:rsidRDefault="00DB5B51" w:rsidP="007F5AA4">
      <w:pPr>
        <w:spacing w:line="480" w:lineRule="auto"/>
        <w:rPr>
          <w:rFonts w:ascii="Courier New" w:hAnsi="Courier New" w:cs="Courier New"/>
          <w:b/>
          <w:bCs/>
          <w:sz w:val="16"/>
          <w:szCs w:val="16"/>
        </w:rPr>
      </w:pPr>
      <w:r w:rsidRPr="00DB5B51">
        <w:rPr>
          <w:rFonts w:ascii="Courier New" w:hAnsi="Courier New" w:cs="Courier New"/>
          <w:b/>
          <w:bCs/>
          <w:sz w:val="16"/>
          <w:szCs w:val="16"/>
        </w:rPr>
        <w:t>blastp -db ~/blast_targets/chembl_25_targets -query $orf -num_alignments 10 -out</w:t>
      </w:r>
      <w:r w:rsidR="002E2432">
        <w:rPr>
          <w:rFonts w:ascii="Courier New" w:hAnsi="Courier New" w:cs="Courier New"/>
          <w:b/>
          <w:bCs/>
          <w:sz w:val="16"/>
          <w:szCs w:val="16"/>
        </w:rPr>
        <w:t xml:space="preserve"> </w:t>
      </w:r>
    </w:p>
    <w:p w14:paraId="5ECAB0C0" w14:textId="6CFD77F9" w:rsidR="002E2432" w:rsidRPr="002E2432" w:rsidRDefault="00DB5B51" w:rsidP="002E2432">
      <w:pPr>
        <w:spacing w:after="0" w:line="480" w:lineRule="auto"/>
        <w:rPr>
          <w:rFonts w:cstheme="minorHAnsi"/>
        </w:rPr>
      </w:pPr>
      <w:r w:rsidRPr="00DB5B51">
        <w:rPr>
          <w:rFonts w:cstheme="minorHAnsi"/>
        </w:rPr>
        <w:t xml:space="preserve">The </w:t>
      </w:r>
      <w:r>
        <w:rPr>
          <w:rFonts w:cstheme="minorHAnsi"/>
        </w:rPr>
        <w:t xml:space="preserve">$orf parameter is replaced in turn by each ORF in the genome to query the target database.  The </w:t>
      </w:r>
      <w:r w:rsidR="002E2432" w:rsidRPr="00356329">
        <w:rPr>
          <w:rFonts w:ascii="Courier New" w:hAnsi="Courier New" w:cs="Courier New"/>
          <w:sz w:val="16"/>
          <w:szCs w:val="16"/>
        </w:rPr>
        <w:t>$</w:t>
      </w:r>
      <w:r w:rsidR="00916A73">
        <w:rPr>
          <w:rFonts w:ascii="Courier New" w:hAnsi="Courier New" w:cs="Courier New"/>
          <w:sz w:val="16"/>
          <w:szCs w:val="16"/>
        </w:rPr>
        <w:fldChar w:fldCharType="begin"/>
      </w:r>
      <w:r w:rsidR="002B5513">
        <w:rPr>
          <w:rFonts w:ascii="Courier New" w:hAnsi="Courier New" w:cs="Courier New"/>
          <w:sz w:val="16"/>
          <w:szCs w:val="16"/>
        </w:rPr>
        <w:instrText xml:space="preserve"> ADDIN EN.CITE &lt;EndNote&gt;&lt;Cite ExcludeYear="1"&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16A73">
        <w:rPr>
          <w:rFonts w:ascii="Courier New" w:hAnsi="Courier New" w:cs="Courier New"/>
          <w:sz w:val="16"/>
          <w:szCs w:val="16"/>
        </w:rPr>
        <w:fldChar w:fldCharType="separate"/>
      </w:r>
      <w:r w:rsidR="002B5513">
        <w:rPr>
          <w:rFonts w:ascii="Courier New" w:hAnsi="Courier New" w:cs="Courier New"/>
          <w:noProof/>
          <w:sz w:val="16"/>
          <w:szCs w:val="16"/>
        </w:rPr>
        <w:t>[6]</w:t>
      </w:r>
      <w:r w:rsidR="00916A73">
        <w:rPr>
          <w:rFonts w:ascii="Courier New" w:hAnsi="Courier New" w:cs="Courier New"/>
          <w:sz w:val="16"/>
          <w:szCs w:val="16"/>
        </w:rPr>
        <w:fldChar w:fldCharType="end"/>
      </w:r>
      <w:r w:rsidR="002E2432" w:rsidRPr="00356329">
        <w:rPr>
          <w:rFonts w:ascii="Courier New" w:hAnsi="Courier New" w:cs="Courier New"/>
          <w:sz w:val="16"/>
          <w:szCs w:val="16"/>
        </w:rPr>
        <w:t>.blastp.txt</w:t>
      </w:r>
      <w:r w:rsidR="002E2432">
        <w:rPr>
          <w:rFonts w:ascii="Courier New" w:hAnsi="Courier New" w:cs="Courier New"/>
          <w:sz w:val="16"/>
          <w:szCs w:val="16"/>
        </w:rPr>
        <w:t xml:space="preserve"> </w:t>
      </w:r>
      <w:r w:rsidR="002E2432">
        <w:rPr>
          <w:rFonts w:cstheme="minorHAnsi"/>
        </w:rPr>
        <w:t>parameter specifies where the output of each query will go.</w:t>
      </w:r>
    </w:p>
    <w:p w14:paraId="57BA89C2" w14:textId="20EBAADD" w:rsidR="00DB5B51" w:rsidRPr="00DB5B51" w:rsidRDefault="00DB5B51" w:rsidP="002E2432">
      <w:pPr>
        <w:spacing w:line="480" w:lineRule="auto"/>
        <w:rPr>
          <w:rFonts w:cstheme="minorHAnsi"/>
        </w:rPr>
      </w:pPr>
      <w:r>
        <w:rPr>
          <w:rFonts w:cstheme="minorHAnsi"/>
        </w:rPr>
        <w:t>num_alignments parameter specifies the maximum number of alignments that will be performed for each query.</w:t>
      </w:r>
      <w:r w:rsidR="002E2432">
        <w:rPr>
          <w:rFonts w:cstheme="minorHAnsi"/>
        </w:rPr>
        <w:t xml:space="preserve">  The rest of the parameters are defaulted for the </w:t>
      </w:r>
      <w:r w:rsidR="002E2432" w:rsidRPr="003B7CC8">
        <w:rPr>
          <w:rFonts w:cstheme="minorHAnsi"/>
        </w:rPr>
        <w:t>program</w:t>
      </w:r>
      <w:commentRangeStart w:id="39"/>
      <w:r w:rsidR="002E2432" w:rsidRPr="003B7CC8">
        <w:rPr>
          <w:rFonts w:cstheme="minorHAnsi"/>
        </w:rPr>
        <w:t xml:space="preserve"> (</w:t>
      </w:r>
      <w:r w:rsidR="002E2432" w:rsidRPr="003B7CC8">
        <w:rPr>
          <w:rFonts w:cstheme="minorHAnsi"/>
          <w:sz w:val="18"/>
          <w:szCs w:val="18"/>
          <w:rPrChange w:id="40" w:author="Jeremy Singer" w:date="2020-03-19T11:35:00Z">
            <w:rPr>
              <w:rFonts w:ascii="Lucida Console" w:hAnsi="Lucida Console" w:cs="Lucida Console"/>
              <w:sz w:val="18"/>
              <w:szCs w:val="18"/>
            </w:rPr>
          </w:rPrChange>
        </w:rPr>
        <w:t>Protein-Protein BLAST 2.10.0+).</w:t>
      </w:r>
      <w:commentRangeEnd w:id="39"/>
      <w:r w:rsidR="00383C36" w:rsidRPr="003B7CC8">
        <w:rPr>
          <w:rStyle w:val="CommentReference"/>
          <w:rFonts w:cstheme="minorHAnsi"/>
        </w:rPr>
        <w:commentReference w:id="39"/>
      </w:r>
    </w:p>
    <w:p w14:paraId="01FA47FD" w14:textId="5BCE6327" w:rsidR="00644E8D" w:rsidRDefault="00292E14" w:rsidP="007F5AA4">
      <w:pPr>
        <w:spacing w:line="480" w:lineRule="auto"/>
      </w:pPr>
      <w:r>
        <w:t>B</w:t>
      </w:r>
      <w:r w:rsidR="00644E8D" w:rsidRPr="00292E14">
        <w:t xml:space="preserve">ash </w:t>
      </w:r>
      <w:r w:rsidR="00644E8D">
        <w:t xml:space="preserve">script ( </w:t>
      </w:r>
      <w:r w:rsidR="00644E8D">
        <w:fldChar w:fldCharType="begin"/>
      </w:r>
      <w:r w:rsidR="00644E8D">
        <w:instrText xml:space="preserve"> REF _Ref33009279 \h </w:instrText>
      </w:r>
      <w:r w:rsidR="00644E8D">
        <w:fldChar w:fldCharType="separate"/>
      </w:r>
      <w:r w:rsidR="00644E8D">
        <w:t>7.2.5. do_all_blast_stats.sh</w:t>
      </w:r>
      <w:r w:rsidR="00644E8D">
        <w:fldChar w:fldCharType="end"/>
      </w:r>
      <w:r w:rsidR="00644E8D">
        <w:t>) applie</w:t>
      </w:r>
      <w:r>
        <w:t>d</w:t>
      </w:r>
      <w:r w:rsidR="00644E8D">
        <w:t xml:space="preserve"> Perl script (</w:t>
      </w:r>
      <w:r w:rsidR="00644E8D">
        <w:fldChar w:fldCharType="begin"/>
      </w:r>
      <w:r w:rsidR="00644E8D">
        <w:instrText xml:space="preserve"> REF _Ref33009314 \h </w:instrText>
      </w:r>
      <w:r w:rsidR="00644E8D">
        <w:fldChar w:fldCharType="separate"/>
      </w:r>
      <w:r w:rsidR="00644E8D">
        <w:t>7.2.3. extract_header.pl</w:t>
      </w:r>
      <w:r w:rsidR="00644E8D">
        <w:fldChar w:fldCharType="end"/>
      </w:r>
      <w:r w:rsidR="00644E8D">
        <w:t xml:space="preserve">) </w:t>
      </w:r>
      <w:r>
        <w:t>to parse</w:t>
      </w:r>
      <w:r w:rsidR="00644E8D">
        <w:t xml:space="preserve"> each BLAST report into </w:t>
      </w:r>
      <w:proofErr w:type="gramStart"/>
      <w:r w:rsidR="00644E8D">
        <w:t xml:space="preserve">a </w:t>
      </w:r>
      <w:r w:rsidR="00644E8D">
        <w:rPr>
          <w:i/>
          <w:iCs/>
        </w:rPr>
        <w:t>.stats</w:t>
      </w:r>
      <w:proofErr w:type="gramEnd"/>
      <w:r w:rsidR="00644E8D">
        <w:t xml:space="preserve"> file for each ORF.</w:t>
      </w:r>
    </w:p>
    <w:p w14:paraId="2E031B9D" w14:textId="72118535" w:rsidR="00076A10" w:rsidRDefault="00292E14" w:rsidP="007F5AA4">
      <w:pPr>
        <w:spacing w:line="480" w:lineRule="auto"/>
      </w:pPr>
      <w:r>
        <w:t>B</w:t>
      </w:r>
      <w:r w:rsidR="00DB3710">
        <w:t xml:space="preserve">ash script ( </w:t>
      </w:r>
      <w:r w:rsidR="00DB3710">
        <w:fldChar w:fldCharType="begin"/>
      </w:r>
      <w:r w:rsidR="00DB3710">
        <w:instrText xml:space="preserve"> REF _Ref33017007 \h </w:instrText>
      </w:r>
      <w:r w:rsidR="00DB3710">
        <w:fldChar w:fldCharType="separate"/>
      </w:r>
      <w:r w:rsidR="00DB3710">
        <w:t>7.2.4. make_blast_statistics.sh</w:t>
      </w:r>
      <w:r w:rsidR="00DB3710">
        <w:fldChar w:fldCharType="end"/>
      </w:r>
      <w:r w:rsidR="00DB3710">
        <w:t xml:space="preserve"> ) consolidate</w:t>
      </w:r>
      <w:r>
        <w:t>d</w:t>
      </w:r>
      <w:r w:rsidR="00DB3710">
        <w:t xml:space="preserve"> all the </w:t>
      </w:r>
      <w:proofErr w:type="gramStart"/>
      <w:r w:rsidR="00DB3710">
        <w:t>&lt;ORF&gt;.</w:t>
      </w:r>
      <w:r w:rsidR="00DB3710">
        <w:rPr>
          <w:i/>
          <w:iCs/>
        </w:rPr>
        <w:t>blastp.txt.stats</w:t>
      </w:r>
      <w:proofErr w:type="gramEnd"/>
      <w:r w:rsidR="00DB3710">
        <w:t xml:space="preserve"> files into a tab delimited text file, </w:t>
      </w:r>
      <w:r w:rsidR="00DB3710">
        <w:rPr>
          <w:b/>
          <w:bCs/>
        </w:rPr>
        <w:t>blast_statistics.txt</w:t>
      </w:r>
      <w:r w:rsidR="00DB3710">
        <w:t>.</w:t>
      </w:r>
    </w:p>
    <w:p w14:paraId="70F829C1" w14:textId="655EF287" w:rsidR="00DB3710" w:rsidRPr="00DB3710" w:rsidRDefault="00DB3710" w:rsidP="007F5AA4">
      <w:pPr>
        <w:spacing w:line="480" w:lineRule="auto"/>
      </w:pPr>
      <w:r>
        <w:t xml:space="preserve">The </w:t>
      </w:r>
      <w:r>
        <w:rPr>
          <w:b/>
          <w:bCs/>
        </w:rPr>
        <w:t>blast_statistics</w:t>
      </w:r>
      <w:r>
        <w:t xml:space="preserve"> </w:t>
      </w:r>
      <w:proofErr w:type="gramStart"/>
      <w:r>
        <w:t>table,  which</w:t>
      </w:r>
      <w:proofErr w:type="gramEnd"/>
      <w:r>
        <w:t xml:space="preserve"> </w:t>
      </w:r>
      <w:r w:rsidR="00292E14">
        <w:t>was</w:t>
      </w:r>
      <w:r>
        <w:t xml:space="preserve"> created previously</w:t>
      </w:r>
      <w:r w:rsidR="00292E14">
        <w:t xml:space="preserve">, </w:t>
      </w:r>
      <w:r>
        <w:t xml:space="preserve"> (</w:t>
      </w:r>
      <w:r>
        <w:fldChar w:fldCharType="begin"/>
      </w:r>
      <w:r>
        <w:instrText xml:space="preserve"> REF _Ref33017391 \h </w:instrText>
      </w:r>
      <w:r>
        <w:fldChar w:fldCharType="separate"/>
      </w:r>
      <w:r>
        <w:t>7.2.6. create_blast_statistics_tbl.sql</w:t>
      </w:r>
      <w:r>
        <w:fldChar w:fldCharType="end"/>
      </w:r>
      <w:r>
        <w:t xml:space="preserve">), </w:t>
      </w:r>
      <w:r w:rsidR="00292E14">
        <w:t xml:space="preserve">was </w:t>
      </w:r>
      <w:r>
        <w:t>populated by SQL script (</w:t>
      </w:r>
      <w:r>
        <w:fldChar w:fldCharType="begin"/>
      </w:r>
      <w:r>
        <w:instrText xml:space="preserve"> REF _Ref33017448 \h </w:instrText>
      </w:r>
      <w:r>
        <w:fldChar w:fldCharType="separate"/>
      </w:r>
      <w:r>
        <w:t>7.2.7. import_p_falciparum.sql</w:t>
      </w:r>
      <w:r>
        <w:fldChar w:fldCharType="end"/>
      </w:r>
      <w:r>
        <w:t>).</w:t>
      </w:r>
    </w:p>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132E7997" w:rsidR="00644E8D" w:rsidRDefault="00292E14" w:rsidP="007F5AA4">
      <w:pPr>
        <w:spacing w:line="480" w:lineRule="auto"/>
      </w:pPr>
      <w:del w:id="41" w:author="Jeremy Singer" w:date="2020-03-19T12:07:00Z">
        <w:r w:rsidDel="00697642">
          <w:delText>Bash s</w:delText>
        </w:r>
      </w:del>
      <w:ins w:id="42" w:author="Jeremy Singer" w:date="2020-03-19T12:07:00Z">
        <w:r w:rsidR="00697642">
          <w:t>S</w:t>
        </w:r>
      </w:ins>
      <w:r>
        <w:t xml:space="preserve">cript </w:t>
      </w:r>
      <w:r>
        <w:rPr>
          <w:b/>
          <w:bCs/>
        </w:rPr>
        <w:t>do_all_jackhmmer</w:t>
      </w:r>
      <w:ins w:id="43" w:author="Jeremy Singer" w:date="2020-03-21T18:44:00Z">
        <w:r w:rsidR="001D47B2">
          <w:rPr>
            <w:b/>
            <w:bCs/>
          </w:rPr>
          <w:t>.sh</w:t>
        </w:r>
      </w:ins>
      <w:r w:rsidR="00644E8D">
        <w:t xml:space="preserve"> applie</w:t>
      </w:r>
      <w:r>
        <w:t>d</w:t>
      </w:r>
      <w:r w:rsidR="00644E8D">
        <w:t xml:space="preserve"> the </w:t>
      </w:r>
      <w:r w:rsidR="00644E8D">
        <w:rPr>
          <w:b/>
          <w:bCs/>
        </w:rPr>
        <w:t>jackhammer</w:t>
      </w:r>
      <w:r w:rsidR="00644E8D">
        <w:t xml:space="preserve"> utility to each of the ORFs of the </w:t>
      </w:r>
      <w:r w:rsidR="002874B4" w:rsidRPr="00274EC0">
        <w:rPr>
          <w:rPrChange w:id="44" w:author="Jeremy Singer" w:date="2020-03-19T11:47:00Z">
            <w:rPr>
              <w:i/>
              <w:iCs/>
            </w:rPr>
          </w:rPrChange>
        </w:rPr>
        <w:t>P</w:t>
      </w:r>
      <w:r w:rsidR="00644E8D" w:rsidRPr="00274EC0">
        <w:rPr>
          <w:rPrChange w:id="45" w:author="Jeremy Singer" w:date="2020-03-19T11:47:00Z">
            <w:rPr>
              <w:i/>
              <w:iCs/>
            </w:rPr>
          </w:rPrChange>
        </w:rPr>
        <w:t>. falciparum</w:t>
      </w:r>
      <w:r w:rsidR="00644E8D">
        <w:t xml:space="preserve"> </w:t>
      </w:r>
      <w:del w:id="46" w:author="Jeremy Singer" w:date="2020-03-19T12:08:00Z">
        <w:r w:rsidR="00644E8D" w:rsidDel="00697642">
          <w:delText>organism</w:delText>
        </w:r>
      </w:del>
      <w:ins w:id="47" w:author="Jeremy Singer" w:date="2020-03-19T12:08:00Z">
        <w:r w:rsidR="00697642">
          <w:t>genome</w:t>
        </w:r>
      </w:ins>
      <w:r w:rsidR="00644E8D">
        <w:t xml:space="preserve">, generating a report and a summary file for each (see </w:t>
      </w:r>
      <w:r w:rsidR="00644E8D">
        <w:fldChar w:fldCharType="begin"/>
      </w:r>
      <w:r w:rsidR="00644E8D">
        <w:instrText xml:space="preserve"> REF _Ref33008995 \h </w:instrText>
      </w:r>
      <w:r w:rsidR="00644E8D">
        <w:fldChar w:fldCharType="separate"/>
      </w:r>
      <w:r w:rsidR="00644E8D">
        <w:t>7.3.1. do_all_jackhmmer.sh</w:t>
      </w:r>
      <w:r w:rsidR="00644E8D">
        <w:fldChar w:fldCharType="end"/>
      </w:r>
      <w:r w:rsidR="00644E8D">
        <w:t>).</w:t>
      </w:r>
    </w:p>
    <w:p w14:paraId="5005134E" w14:textId="3BBEE5EB" w:rsidR="00806515" w:rsidRDefault="00274EC0" w:rsidP="007F5AA4">
      <w:pPr>
        <w:spacing w:line="480" w:lineRule="auto"/>
      </w:pPr>
      <w:ins w:id="48" w:author="Jeremy Singer" w:date="2020-03-19T11:48:00Z">
        <w:r>
          <w:t xml:space="preserve">A </w:t>
        </w:r>
      </w:ins>
      <w:r w:rsidR="00292E14">
        <w:t>Bash</w:t>
      </w:r>
      <w:r w:rsidR="00806515">
        <w:rPr>
          <w:i/>
          <w:iCs/>
        </w:rPr>
        <w:t xml:space="preserve"> </w:t>
      </w:r>
      <w:r w:rsidR="00806515" w:rsidRPr="00806515">
        <w:t>script</w:t>
      </w:r>
      <w:r w:rsidR="00806515">
        <w:t xml:space="preserve"> ( </w:t>
      </w:r>
      <w:r w:rsidR="00806515">
        <w:fldChar w:fldCharType="begin"/>
      </w:r>
      <w:r w:rsidR="00806515">
        <w:instrText xml:space="preserve"> REF _Ref33025020 \h </w:instrText>
      </w:r>
      <w:r w:rsidR="00806515">
        <w:fldChar w:fldCharType="separate"/>
      </w:r>
      <w:r w:rsidR="00806515">
        <w:t>7.3.3. do_all_hmmer_stats.sh</w:t>
      </w:r>
      <w:r w:rsidR="00806515">
        <w:fldChar w:fldCharType="end"/>
      </w:r>
      <w:r w:rsidR="00806515">
        <w:t>) applie</w:t>
      </w:r>
      <w:r w:rsidR="00292E14">
        <w:t>d</w:t>
      </w:r>
      <w:r w:rsidR="00806515">
        <w:t xml:space="preserve"> a Perl script ( </w:t>
      </w:r>
      <w:r w:rsidR="00806515">
        <w:fldChar w:fldCharType="begin"/>
      </w:r>
      <w:r w:rsidR="00806515">
        <w:instrText xml:space="preserve"> REF _Ref33024967 \h </w:instrText>
      </w:r>
      <w:r w:rsidR="00806515">
        <w:fldChar w:fldCharType="separate"/>
      </w:r>
      <w:r w:rsidR="00806515">
        <w:t>7.3.2. extract_hmm_summary.pl</w:t>
      </w:r>
      <w:r w:rsidR="00806515">
        <w:fldChar w:fldCharType="end"/>
      </w:r>
      <w:r w:rsidR="00806515">
        <w:t>) that extract</w:t>
      </w:r>
      <w:r w:rsidR="00292E14">
        <w:t>ed</w:t>
      </w:r>
      <w:r w:rsidR="00806515">
        <w:t xml:space="preserve"> the </w:t>
      </w:r>
      <w:r w:rsidR="00806515">
        <w:rPr>
          <w:b/>
          <w:bCs/>
        </w:rPr>
        <w:t xml:space="preserve">jackhmmer </w:t>
      </w:r>
      <w:r w:rsidR="00806515">
        <w:t>statistics from the reports and summaries and produce</w:t>
      </w:r>
      <w:r w:rsidR="00292E14">
        <w:t>d</w:t>
      </w:r>
      <w:r w:rsidR="00806515">
        <w:t xml:space="preserve"> a consolidated tab delimited file for all ORFs called </w:t>
      </w:r>
      <w:r w:rsidR="00806515">
        <w:rPr>
          <w:b/>
          <w:bCs/>
        </w:rPr>
        <w:t>hmm_stats.txt</w:t>
      </w:r>
      <w:r w:rsidR="00806515">
        <w:t>.</w:t>
      </w:r>
    </w:p>
    <w:p w14:paraId="4011094C" w14:textId="4F4D3CBD" w:rsidR="00806515" w:rsidRDefault="00292E14" w:rsidP="007F5AA4">
      <w:pPr>
        <w:spacing w:line="480" w:lineRule="auto"/>
        <w:rPr>
          <w:ins w:id="49" w:author="Jeremy Singer" w:date="2020-03-19T12:12:00Z"/>
        </w:rPr>
      </w:pPr>
      <w:r>
        <w:lastRenderedPageBreak/>
        <w:t>Import</w:t>
      </w:r>
      <w:r w:rsidR="00806515">
        <w:t xml:space="preserve"> SQL script (</w:t>
      </w:r>
      <w:r w:rsidR="00806515">
        <w:fldChar w:fldCharType="begin"/>
      </w:r>
      <w:r w:rsidR="00806515">
        <w:instrText xml:space="preserve"> REF _Ref33025252 \h </w:instrText>
      </w:r>
      <w:r w:rsidR="00806515">
        <w:fldChar w:fldCharType="separate"/>
      </w:r>
      <w:r w:rsidR="00806515">
        <w:t>7.3.5. import_hmmer_statistics.sql</w:t>
      </w:r>
      <w:r w:rsidR="00806515">
        <w:fldChar w:fldCharType="end"/>
      </w:r>
      <w:r w:rsidR="00806515">
        <w:t>) import</w:t>
      </w:r>
      <w:r>
        <w:t>ed</w:t>
      </w:r>
      <w:r w:rsidR="00806515">
        <w:t xml:space="preserve"> these statistics into previously created tables (see </w:t>
      </w:r>
      <w:r w:rsidR="00806515">
        <w:fldChar w:fldCharType="begin"/>
      </w:r>
      <w:r w:rsidR="00806515">
        <w:instrText xml:space="preserve"> REF _Ref33025307 \h </w:instrText>
      </w:r>
      <w:r w:rsidR="00806515">
        <w:fldChar w:fldCharType="separate"/>
      </w:r>
      <w:r w:rsidR="00806515">
        <w:t xml:space="preserve">7.3.4. </w:t>
      </w:r>
      <w:r w:rsidR="00806515">
        <w:rPr>
          <w:rFonts w:ascii="Lucida Console" w:hAnsi="Lucida Console" w:cs="Lucida Console"/>
          <w:sz w:val="18"/>
          <w:szCs w:val="18"/>
        </w:rPr>
        <w:t>create_hmmer_stats_tbls.sql</w:t>
      </w:r>
      <w:r w:rsidR="00806515">
        <w:fldChar w:fldCharType="end"/>
      </w:r>
      <w:r w:rsidR="00806515">
        <w:t>).</w:t>
      </w:r>
    </w:p>
    <w:p w14:paraId="611FF952" w14:textId="2F37C071" w:rsidR="00697642" w:rsidRDefault="00697642" w:rsidP="007F5AA4">
      <w:pPr>
        <w:spacing w:line="480" w:lineRule="auto"/>
        <w:rPr>
          <w:ins w:id="50" w:author="Jeremy Singer" w:date="2020-03-19T12:13:00Z"/>
        </w:rPr>
      </w:pPr>
      <w:ins w:id="51" w:author="Jeremy Singer" w:date="2020-03-19T12:12:00Z">
        <w:r>
          <w:t xml:space="preserve">An update statement set the tax_id and organism fields in the </w:t>
        </w:r>
        <w:r>
          <w:rPr>
            <w:b/>
            <w:bCs/>
          </w:rPr>
          <w:t>hmmer_stat</w:t>
        </w:r>
      </w:ins>
      <w:ins w:id="52" w:author="Jeremy Singer" w:date="2020-03-19T12:13:00Z">
        <w:r>
          <w:rPr>
            <w:b/>
            <w:bCs/>
          </w:rPr>
          <w:t>istics</w:t>
        </w:r>
        <w:r>
          <w:t xml:space="preserve"> table to the appropriate values:</w:t>
        </w:r>
      </w:ins>
    </w:p>
    <w:p w14:paraId="08DE6D3F" w14:textId="50C5236F" w:rsidR="00697642" w:rsidRPr="00697642" w:rsidRDefault="00697642" w:rsidP="007F5AA4">
      <w:pPr>
        <w:spacing w:line="480" w:lineRule="auto"/>
        <w:rPr>
          <w:rFonts w:ascii="Courier New" w:hAnsi="Courier New" w:cs="Courier New"/>
          <w:sz w:val="16"/>
          <w:szCs w:val="16"/>
          <w:rPrChange w:id="53" w:author="Jeremy Singer" w:date="2020-03-19T12:13:00Z">
            <w:rPr/>
          </w:rPrChange>
        </w:rPr>
      </w:pPr>
      <w:ins w:id="54" w:author="Jeremy Singer" w:date="2020-03-19T12:13:00Z">
        <w:r>
          <w:rPr>
            <w:rFonts w:ascii="Courier New" w:hAnsi="Courier New" w:cs="Courier New"/>
            <w:sz w:val="16"/>
            <w:szCs w:val="16"/>
          </w:rPr>
          <w:t>UPDATE hmmer_statistics set tax_id = 3</w:t>
        </w:r>
      </w:ins>
      <w:ins w:id="55" w:author="Jeremy Singer" w:date="2020-03-19T12:14:00Z">
        <w:r>
          <w:rPr>
            <w:rFonts w:ascii="Courier New" w:hAnsi="Courier New" w:cs="Courier New"/>
            <w:sz w:val="16"/>
            <w:szCs w:val="16"/>
          </w:rPr>
          <w:t>6329, organism = ‘Plasmodium falciparum 3D7’ where tax_id is null;</w:t>
        </w:r>
      </w:ins>
    </w:p>
    <w:p w14:paraId="7FFA2EA5" w14:textId="407B6BAB" w:rsidR="00412DE9" w:rsidRDefault="00412DE9" w:rsidP="007F5AA4">
      <w:pPr>
        <w:spacing w:line="480" w:lineRule="auto"/>
      </w:pPr>
      <w:r>
        <w:t xml:space="preserve">Consolidated statistics records having the same ORF/target were downloaded using this join: </w:t>
      </w:r>
    </w:p>
    <w:p w14:paraId="51907BBD" w14:textId="77777777" w:rsidR="006D0C69" w:rsidRDefault="006D0C69" w:rsidP="006D0C69">
      <w:pPr>
        <w:spacing w:after="0" w:line="240" w:lineRule="auto"/>
        <w:rPr>
          <w:rFonts w:ascii="Courier New" w:hAnsi="Courier New" w:cs="Courier New"/>
          <w:sz w:val="16"/>
          <w:szCs w:val="16"/>
        </w:rPr>
      </w:pPr>
      <w:r>
        <w:rPr>
          <w:rFonts w:ascii="Courier New" w:hAnsi="Courier New" w:cs="Courier New"/>
          <w:sz w:val="16"/>
          <w:szCs w:val="16"/>
        </w:rPr>
        <w:t xml:space="preserve">\copy </w:t>
      </w:r>
      <w:proofErr w:type="gramStart"/>
      <w:r>
        <w:rPr>
          <w:rFonts w:ascii="Courier New" w:hAnsi="Courier New" w:cs="Courier New"/>
          <w:sz w:val="16"/>
          <w:szCs w:val="16"/>
        </w:rPr>
        <w:t>( select</w:t>
      </w:r>
      <w:proofErr w:type="gramEnd"/>
      <w:r>
        <w:rPr>
          <w:rFonts w:ascii="Courier New" w:hAnsi="Courier New" w:cs="Courier New"/>
          <w:sz w:val="16"/>
          <w:szCs w:val="16"/>
        </w:rPr>
        <w:t xml:space="preserve"> h.orf </w:t>
      </w:r>
    </w:p>
    <w:p w14:paraId="2EE7D85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gramStart"/>
      <w:r>
        <w:rPr>
          <w:rFonts w:ascii="Courier New" w:hAnsi="Courier New" w:cs="Courier New"/>
          <w:sz w:val="16"/>
          <w:szCs w:val="16"/>
        </w:rPr>
        <w:t>b.target</w:t>
      </w:r>
      <w:proofErr w:type="gramEnd"/>
      <w:r>
        <w:rPr>
          <w:rFonts w:ascii="Courier New" w:hAnsi="Courier New" w:cs="Courier New"/>
          <w:sz w:val="16"/>
          <w:szCs w:val="16"/>
        </w:rPr>
        <w:t>,b.score as blast_score</w:t>
      </w:r>
    </w:p>
    <w:p w14:paraId="0F63D49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gramStart"/>
      <w:r>
        <w:rPr>
          <w:rFonts w:ascii="Courier New" w:hAnsi="Courier New" w:cs="Courier New"/>
          <w:sz w:val="16"/>
          <w:szCs w:val="16"/>
        </w:rPr>
        <w:t>h.score</w:t>
      </w:r>
      <w:proofErr w:type="gramEnd"/>
      <w:r>
        <w:rPr>
          <w:rFonts w:ascii="Courier New" w:hAnsi="Courier New" w:cs="Courier New"/>
          <w:sz w:val="16"/>
          <w:szCs w:val="16"/>
        </w:rPr>
        <w:t xml:space="preserve"> as hmmer_score</w:t>
      </w:r>
    </w:p>
    <w:p w14:paraId="03E004F8"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gramStart"/>
      <w:r>
        <w:rPr>
          <w:rFonts w:ascii="Courier New" w:hAnsi="Courier New" w:cs="Courier New"/>
          <w:sz w:val="16"/>
          <w:szCs w:val="16"/>
        </w:rPr>
        <w:t>b.expect</w:t>
      </w:r>
      <w:proofErr w:type="gramEnd"/>
      <w:r>
        <w:rPr>
          <w:rFonts w:ascii="Courier New" w:hAnsi="Courier New" w:cs="Courier New"/>
          <w:sz w:val="16"/>
          <w:szCs w:val="16"/>
        </w:rPr>
        <w:t xml:space="preserve"> as blast_expect, h.evalue </w:t>
      </w:r>
    </w:p>
    <w:p w14:paraId="442B5C96"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FROM blast_statistics b </w:t>
      </w:r>
    </w:p>
    <w:p w14:paraId="4E8BACB3"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join hmmer_statistics h </w:t>
      </w:r>
    </w:p>
    <w:p w14:paraId="5F6D306F"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on b.orf_id = h.orf and </w:t>
      </w:r>
      <w:proofErr w:type="gramStart"/>
      <w:r>
        <w:rPr>
          <w:rFonts w:ascii="Courier New" w:hAnsi="Courier New" w:cs="Courier New"/>
          <w:sz w:val="16"/>
          <w:szCs w:val="16"/>
        </w:rPr>
        <w:t>b.target</w:t>
      </w:r>
      <w:proofErr w:type="gramEnd"/>
      <w:r>
        <w:rPr>
          <w:rFonts w:ascii="Courier New" w:hAnsi="Courier New" w:cs="Courier New"/>
          <w:sz w:val="16"/>
          <w:szCs w:val="16"/>
        </w:rPr>
        <w:t xml:space="preserve"> = h.target)</w:t>
      </w:r>
    </w:p>
    <w:p w14:paraId="7AE7F141" w14:textId="55FB9FAF"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commentRangeStart w:id="56"/>
      <w:r>
        <w:rPr>
          <w:rFonts w:ascii="Courier New" w:hAnsi="Courier New" w:cs="Courier New"/>
          <w:sz w:val="16"/>
          <w:szCs w:val="16"/>
        </w:rPr>
        <w:t xml:space="preserve">to </w:t>
      </w:r>
      <w:del w:id="57" w:author="Jeremy Singer" w:date="2020-03-19T11:37:00Z">
        <w:r w:rsidDel="003B7CC8">
          <w:rPr>
            <w:rFonts w:ascii="Courier New" w:hAnsi="Courier New" w:cs="Courier New"/>
            <w:sz w:val="16"/>
            <w:szCs w:val="16"/>
          </w:rPr>
          <w:delText>C:\Users\Jeremy-satellite</w:delText>
        </w:r>
      </w:del>
      <w:ins w:id="58" w:author="Jeremy Singer" w:date="2020-03-19T11:37:00Z">
        <w:r w:rsidR="003B7CC8">
          <w:rPr>
            <w:rFonts w:ascii="Courier New" w:hAnsi="Courier New" w:cs="Courier New"/>
            <w:sz w:val="16"/>
            <w:szCs w:val="16"/>
          </w:rPr>
          <w:t>~</w:t>
        </w:r>
      </w:ins>
      <w:r>
        <w:rPr>
          <w:rFonts w:ascii="Courier New" w:hAnsi="Courier New" w:cs="Courier New"/>
          <w:sz w:val="16"/>
          <w:szCs w:val="16"/>
        </w:rPr>
        <w:t>\Documents\RBIF120\consolidated_stats.txt CSV delimiter ' ‘</w:t>
      </w:r>
      <w:commentRangeEnd w:id="56"/>
      <w:r w:rsidR="003B7CC8">
        <w:rPr>
          <w:rStyle w:val="CommentReference"/>
        </w:rPr>
        <w:commentReference w:id="56"/>
      </w:r>
    </w:p>
    <w:p w14:paraId="59DE46E7" w14:textId="10CE2424" w:rsidR="006D0C69" w:rsidRPr="00806515" w:rsidRDefault="006D0C69" w:rsidP="007F5AA4">
      <w:pPr>
        <w:spacing w:line="480" w:lineRule="auto"/>
      </w:pPr>
    </w:p>
    <w:p w14:paraId="4EC878DC" w14:textId="14D6352E" w:rsidR="004B3448" w:rsidRPr="004B3448" w:rsidRDefault="00697642" w:rsidP="004B3448">
      <w:ins w:id="59" w:author="Jeremy Singer" w:date="2020-03-19T12:15:00Z">
        <w:r>
          <w:t>After the similarity statistics were uploaded through these ETL processes, they were analyzed using R graphical and statistical tools</w:t>
        </w:r>
      </w:ins>
      <w:ins w:id="60" w:author="Jeremy Singer" w:date="2020-03-19T12:16:00Z">
        <w:r>
          <w:t xml:space="preserve"> incl</w:t>
        </w:r>
        <w:r w:rsidR="009831EB">
          <w:t xml:space="preserve">uded here in the Results and Discussion section, and queries using criteria we will discuss, to produce </w:t>
        </w:r>
      </w:ins>
      <w:ins w:id="61" w:author="Jeremy Singer" w:date="2020-03-19T12:17:00Z">
        <w:r w:rsidR="009831EB">
          <w:t xml:space="preserve">spreadsheet reports of </w:t>
        </w:r>
      </w:ins>
      <w:ins w:id="62" w:author="Jeremy Singer" w:date="2020-03-19T12:16:00Z">
        <w:r w:rsidR="009831EB">
          <w:t>putative targets and drugs.</w:t>
        </w:r>
      </w:ins>
    </w:p>
    <w:p w14:paraId="7A1B1CB6" w14:textId="7D29716B" w:rsidR="00AD20D2" w:rsidRDefault="00AD20D2" w:rsidP="00AD20D2"/>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554E465C" w14:textId="6ED3447C" w:rsidR="00AA7C6A" w:rsidRDefault="00D33ADE" w:rsidP="00D33ADE">
      <w:pPr>
        <w:spacing w:line="480" w:lineRule="auto"/>
      </w:pPr>
      <w:r>
        <w:t>The “targetness” of a protein has to do with how indispensable its function is to the disease organism</w:t>
      </w:r>
      <w:r w:rsidR="00AA7C6A">
        <w:t xml:space="preserve"> in question</w:t>
      </w:r>
      <w:r w:rsidR="003A0E08">
        <w:t xml:space="preserve"> </w:t>
      </w:r>
      <w:r w:rsidR="003A0E08" w:rsidRPr="003A0E08">
        <w:rPr>
          <w:highlight w:val="yellow"/>
        </w:rPr>
        <w:t>(cite)</w:t>
      </w:r>
      <w:r>
        <w:t>.</w:t>
      </w:r>
      <w:r w:rsidR="00AA7C6A">
        <w:t xml:space="preserve"> We are interested in protein targets that are highly conserved, because this indicates that the protein, in its conserved form, is necessary for the success of the disease organism</w:t>
      </w:r>
      <w:r w:rsidR="003A0E08">
        <w:t xml:space="preserve"> </w:t>
      </w:r>
      <w:r w:rsidR="003A0E08" w:rsidRPr="003A0E08">
        <w:rPr>
          <w:highlight w:val="yellow"/>
        </w:rPr>
        <w:t>(cite)</w:t>
      </w:r>
      <w:r w:rsidR="00AA7C6A">
        <w:t xml:space="preserve">.  We do not know specifically whether it is necessary for its infectious ability, its metabolic role, ability to transcribe DNA, translate proteins, or participate in the structure or outer integument of the organism. In addition, </w:t>
      </w:r>
      <w:r w:rsidR="003A0E08">
        <w:t>it will not be known</w:t>
      </w:r>
      <w:r w:rsidR="00AA7C6A">
        <w:t xml:space="preserve"> whether the binding properties of the protein to any particular ligand has been preserved, even if the target is still useful as a target.  </w:t>
      </w:r>
    </w:p>
    <w:p w14:paraId="04EDFF81" w14:textId="39CB8C09" w:rsidR="00D33ADE" w:rsidRDefault="00AA7C6A" w:rsidP="00D33ADE">
      <w:pPr>
        <w:spacing w:line="480" w:lineRule="auto"/>
        <w:rPr>
          <w:ins w:id="63" w:author="Jeremy Singer" w:date="2020-03-19T12:18:00Z"/>
        </w:rPr>
      </w:pPr>
      <w:r>
        <w:t>T</w:t>
      </w:r>
      <w:r w:rsidR="00D33ADE">
        <w: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w:t>
      </w:r>
      <w:r w:rsidR="003A0E08">
        <w:t xml:space="preserve"> </w:t>
      </w:r>
      <w:r w:rsidR="003A0E08" w:rsidRPr="003A0E08">
        <w:rPr>
          <w:highlight w:val="yellow"/>
        </w:rPr>
        <w:t>(cite)</w:t>
      </w:r>
      <w:r w:rsidR="00252AA8">
        <w:t>.  At the same time, we are searching exactly for those critically necessary proteins as targets for drugs that can impair them.</w:t>
      </w:r>
    </w:p>
    <w:p w14:paraId="50C81075" w14:textId="19946AED" w:rsidR="00685215" w:rsidRDefault="00685215" w:rsidP="00D33ADE">
      <w:pPr>
        <w:spacing w:line="480" w:lineRule="auto"/>
      </w:pPr>
      <w:ins w:id="64" w:author="Jeremy Singer" w:date="2020-03-19T12:18:00Z">
        <w:r>
          <w:t>Api</w:t>
        </w:r>
      </w:ins>
      <w:ins w:id="65" w:author="Jeremy Singer" w:date="2020-03-19T12:19:00Z">
        <w:r>
          <w:t>coplexan parasites such as the Plasmodium species preserve ribosomal targets in the apicoplast and mitochondrial gen</w:t>
        </w:r>
      </w:ins>
      <w:ins w:id="66" w:author="Jeremy Singer" w:date="2020-03-19T12:20:00Z">
        <w:r>
          <w:t xml:space="preserve">ome that have conserved similarity </w:t>
        </w:r>
      </w:ins>
      <w:ins w:id="67" w:author="Jeremy Singer" w:date="2020-03-19T12:21:00Z">
        <w:r>
          <w:t>due to their presumed origin in previous endosymbiotic events which give ris</w:t>
        </w:r>
      </w:ins>
      <w:ins w:id="68" w:author="Jeremy Singer" w:date="2020-03-19T12:22:00Z">
        <w:r>
          <w:t>e to the</w:t>
        </w:r>
      </w:ins>
      <w:ins w:id="69" w:author="Jeremy Singer" w:date="2020-03-19T13:36:00Z">
        <w:r w:rsidR="00B6629E">
          <w:t>ir</w:t>
        </w:r>
      </w:ins>
      <w:ins w:id="70" w:author="Jeremy Singer" w:date="2020-03-19T12:22:00Z">
        <w:r>
          <w:t xml:space="preserve"> eukaryotic ancestors</w:t>
        </w:r>
      </w:ins>
      <w:ins w:id="71" w:author="Jeremy Singer" w:date="2020-03-19T13:36:00Z">
        <w:r w:rsidR="00B6629E">
          <w:t xml:space="preserve"> </w:t>
        </w:r>
      </w:ins>
      <w:r w:rsidR="00A92F4D">
        <w:fldChar w:fldCharType="begin"/>
      </w:r>
      <w:r w:rsidR="002B5513">
        <w:instrText xml:space="preserve"> ADDIN EN.CITE &lt;EndNote&gt;&lt;Cite&gt;&lt;Author&gt;Gupta&lt;/Author&gt;&lt;Year&gt;2014&lt;/Year&gt;&lt;RecNum&gt;21&lt;/RecNum&gt;&lt;DisplayText&gt;[10]&lt;/DisplayText&gt;&lt;record&gt;&lt;rec-number&gt;21&lt;/rec-number&gt;&lt;foreign-keys&gt;&lt;key app="EN" db-id="s55a2z5drd9zfle9a0uxsse802tr5s9rdxsp" timestamp="1584652156"&gt;21&lt;/key&gt;&lt;/foreign-keys&gt;&lt;ref-type name="Book Section"&gt;5&lt;/ref-type&gt;&lt;contributors&gt;&lt;authors&gt;&lt;author&gt;Gupta, A.&lt;/author&gt;&lt;author&gt;Shah, P.&lt;/author&gt;&lt;author&gt;Haider, A.&lt;/author&gt;&lt;author&gt;Gupta, K.&lt;/author&gt;&lt;author&gt;Siddiqi, M. I.&lt;/author&gt;&lt;author&gt;Ralph, S. A.&lt;/author&gt;&lt;author&gt;Habib, S.&lt;/author&gt;&lt;/authors&gt;&lt;/contributors&gt;&lt;auth-address&gt;Division of Molecular and Structural Biology, CSIR-Central Drug Research Institute, Lucknow, IndiaDepartment of Biochemistry and Molecular Biology, Bio21 Molecular Science and Biotechnology Institute, The University of Melbourne, Victoria 3010, Australia&lt;/auth-address&gt;&lt;titles&gt;&lt;title&gt;Reduced ribosomes of the apicoplast and mitochondrion of Plasmodium spp. and predicted interactions with antibiotics&lt;/title&gt;&lt;secondary-title&gt;Open Biol&lt;/secondary-title&gt;&lt;/titles&gt;&lt;volume&gt;4&lt;/volume&gt;&lt;number&gt;5&lt;/number&gt;&lt;dates&gt;&lt;year&gt;2014&lt;/year&gt;&lt;/dates&gt;&lt;isbn&gt;2046-2441 (Electronic)&lt;/isbn&gt;&lt;accession-num&gt;24850912&lt;/accession-num&gt;&lt;urls&gt;&lt;related-urls&gt;&lt;url&gt;http://dx.doi.org/10.1098/rsob.140045&lt;/url&gt;&lt;/related-urls&gt;&lt;/urls&gt;&lt;electronic-resource-num&gt;10.1098/rsob.140045&lt;/electronic-resource-num&gt;&lt;language&gt;eng&lt;/language&gt;&lt;/record&gt;&lt;/Cite&gt;&lt;/EndNote&gt;</w:instrText>
      </w:r>
      <w:r w:rsidR="00A92F4D">
        <w:fldChar w:fldCharType="separate"/>
      </w:r>
      <w:r w:rsidR="002B5513">
        <w:rPr>
          <w:noProof/>
        </w:rPr>
        <w:t>[10]</w:t>
      </w:r>
      <w:r w:rsidR="00A92F4D">
        <w:fldChar w:fldCharType="end"/>
      </w:r>
      <w:r w:rsidR="00A92F4D">
        <w:t>.</w:t>
      </w:r>
    </w:p>
    <w:p w14:paraId="1EDBD12C" w14:textId="0D3A4B20" w:rsidR="00252AA8" w:rsidRDefault="003A0E08" w:rsidP="00D33ADE">
      <w:pPr>
        <w:spacing w:line="480" w:lineRule="auto"/>
      </w:pPr>
      <w:r>
        <w:t>U</w:t>
      </w:r>
      <w:r w:rsidR="009D17F5">
        <w:t xml:space="preserve">ncertainty about whether existing drugs will effectively bind or interfere with the target proteins we identify </w:t>
      </w:r>
      <w:del w:id="72" w:author="Jeremy Singer" w:date="2020-03-19T12:23:00Z">
        <w:r w:rsidR="006624D5" w:rsidDel="00685215">
          <w:delText xml:space="preserve">is </w:delText>
        </w:r>
      </w:del>
      <w:ins w:id="73" w:author="Jeremy Singer" w:date="2020-03-19T12:23:00Z">
        <w:r w:rsidR="00685215">
          <w:t xml:space="preserve">are </w:t>
        </w:r>
      </w:ins>
      <w:r w:rsidR="009D17F5">
        <w:t xml:space="preserve">somewhat compensated for by the improvements of convenience  and cost </w:t>
      </w:r>
      <w:del w:id="74" w:author="Jeremy Singer" w:date="2020-03-19T12:24:00Z">
        <w:r w:rsidR="009D17F5" w:rsidDel="00685215">
          <w:delText>from the</w:delText>
        </w:r>
      </w:del>
      <w:ins w:id="75" w:author="Jeremy Singer" w:date="2020-03-19T12:24:00Z">
        <w:r w:rsidR="00685215">
          <w:t>due to</w:t>
        </w:r>
      </w:ins>
      <w:r w:rsidR="009D17F5">
        <w:t xml:space="preserve"> availability of the  existing drugs</w:t>
      </w:r>
      <w:ins w:id="76" w:author="Jeremy Singer" w:date="2020-03-19T12:24:00Z">
        <w:r w:rsidR="00685215">
          <w:t>,</w:t>
        </w:r>
      </w:ins>
      <w:r w:rsidR="009D17F5">
        <w:t xml:space="preserve"> </w:t>
      </w:r>
      <w:del w:id="77" w:author="Jeremy Singer" w:date="2020-03-21T17:20:00Z">
        <w:r w:rsidR="009D17F5" w:rsidDel="000C53CF">
          <w:delText xml:space="preserve">and </w:delText>
        </w:r>
      </w:del>
      <w:r w:rsidR="009D17F5">
        <w:t>understanding of their dosage</w:t>
      </w:r>
      <w:ins w:id="78" w:author="Jeremy Singer" w:date="2020-03-19T12:24:00Z">
        <w:r w:rsidR="00685215">
          <w:t>,</w:t>
        </w:r>
      </w:ins>
      <w:r w:rsidR="009D17F5">
        <w:t xml:space="preserve"> and safety from existing studies</w:t>
      </w:r>
      <w:r w:rsidR="006624D5">
        <w:t xml:space="preserve"> </w:t>
      </w:r>
      <w:r w:rsidR="006624D5" w:rsidRPr="003A0E08">
        <w:rPr>
          <w:highlight w:val="yellow"/>
        </w:rPr>
        <w:t>(cite)</w:t>
      </w:r>
      <w:r w:rsidR="009D17F5">
        <w:t>.</w:t>
      </w:r>
      <w:r w:rsidR="001A6E21">
        <w:t xml:space="preserve"> </w:t>
      </w:r>
      <w:r w:rsidR="00252AA8">
        <w:t xml:space="preserve">To find likely targets in the genome, we need to measure similarity between ORFs from its </w:t>
      </w:r>
      <w:r w:rsidR="00252AA8">
        <w:lastRenderedPageBreak/>
        <w:t>genome and our target database.  When we have computed these similarities, we need to cho</w:t>
      </w:r>
      <w:r w:rsidR="00CB5C2C">
        <w:t>o</w:t>
      </w:r>
      <w:r w:rsidR="00252AA8">
        <w:t>se threshold criteria for filtering the most promising candidates.</w:t>
      </w:r>
    </w:p>
    <w:p w14:paraId="317CD312" w14:textId="0072E0B3" w:rsidR="00AD20D2" w:rsidRPr="00543760" w:rsidRDefault="001B4F08" w:rsidP="00504F2F">
      <w:pPr>
        <w:spacing w:line="480" w:lineRule="auto"/>
      </w:pPr>
      <w:r>
        <w:t xml:space="preserve">Both </w:t>
      </w:r>
      <w:r>
        <w:rPr>
          <w:b/>
          <w:bCs/>
        </w:rPr>
        <w:t xml:space="preserve">BLASTP </w:t>
      </w:r>
      <w:r>
        <w:t xml:space="preserve">and </w:t>
      </w:r>
      <w:r w:rsidR="00D33ADE">
        <w:rPr>
          <w:b/>
          <w:bCs/>
        </w:rPr>
        <w:t>jackhmmer</w:t>
      </w:r>
      <w:r>
        <w:t xml:space="preserve"> score similarity between amino acid sequences by aligning query and target sequences</w:t>
      </w:r>
      <w:r w:rsidR="00E1003F">
        <w:t xml:space="preserve"> </w:t>
      </w:r>
      <w:r w:rsidR="001A6E21" w:rsidRPr="001A6E21">
        <w:fldChar w:fldCharType="begin"/>
      </w:r>
      <w:r w:rsidR="002B5513">
        <w:instrText xml:space="preserve"> ADDIN EN.CITE &lt;EndNote&gt;&lt;Cite&gt;&lt;Author&gt;Altschul&lt;/Author&gt;&lt;Year&gt;1997&lt;/Year&gt;&lt;RecNum&gt;11&lt;/RecNum&gt;&lt;DisplayText&gt;[5]&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1A6E21" w:rsidRPr="001A6E21">
        <w:fldChar w:fldCharType="separate"/>
      </w:r>
      <w:r w:rsidR="002B5513">
        <w:rPr>
          <w:noProof/>
        </w:rPr>
        <w:t>[5]</w:t>
      </w:r>
      <w:r w:rsidR="001A6E21" w:rsidRPr="001A6E21">
        <w:fldChar w:fldCharType="end"/>
      </w:r>
      <w:r w:rsidR="001A6E21">
        <w:t>,</w:t>
      </w:r>
      <w:r w:rsidR="001A6E21">
        <w:fldChar w:fldCharType="begin"/>
      </w:r>
      <w:r w:rsidR="002B5513">
        <w:instrText xml:space="preserve"> ADDIN EN.CITE &lt;EndNote&gt;&lt;Cite&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1A6E21">
        <w:fldChar w:fldCharType="separate"/>
      </w:r>
      <w:r w:rsidR="002B5513">
        <w:rPr>
          <w:noProof/>
        </w:rPr>
        <w:t>[6]</w:t>
      </w:r>
      <w:r w:rsidR="001A6E21">
        <w:fldChar w:fldCharType="end"/>
      </w:r>
      <w:r>
        <w:t xml:space="preserve">.  Their approach to scoring, however, differs.  </w:t>
      </w:r>
      <w:r>
        <w:rPr>
          <w:b/>
          <w:bCs/>
        </w:rPr>
        <w:t xml:space="preserve">BLASTP </w:t>
      </w:r>
      <w:r>
        <w:t>detects similarities by scoring the likelihood of successive letters of the amino acid being the same in query and target sequences in comparison to chance</w:t>
      </w:r>
      <w:r w:rsidR="00E1003F" w:rsidRPr="00F154EF">
        <w:t xml:space="preserve"> </w:t>
      </w:r>
      <w:r w:rsidR="001A6E21" w:rsidRPr="00F154EF">
        <w:rPr>
          <w:highlight w:val="yellow"/>
        </w:rPr>
        <w:fldChar w:fldCharType="begin"/>
      </w:r>
      <w:r w:rsidR="002B5513">
        <w:rPr>
          <w:highlight w:val="yellow"/>
        </w:rPr>
        <w:instrText xml:space="preserve"> ADDIN EN.CITE &lt;EndNote&gt;&lt;Cite&gt;&lt;Author&gt;Altschul&lt;/Author&gt;&lt;Year&gt;1997&lt;/Year&gt;&lt;RecNum&gt;11&lt;/RecNum&gt;&lt;DisplayText&gt;[5]&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1A6E21" w:rsidRPr="00F154EF">
        <w:rPr>
          <w:highlight w:val="yellow"/>
        </w:rPr>
        <w:fldChar w:fldCharType="separate"/>
      </w:r>
      <w:r w:rsidR="002B5513">
        <w:rPr>
          <w:noProof/>
          <w:highlight w:val="yellow"/>
        </w:rPr>
        <w:t>[5]</w:t>
      </w:r>
      <w:r w:rsidR="001A6E21" w:rsidRPr="00F154EF">
        <w:rPr>
          <w:highlight w:val="yellow"/>
        </w:rPr>
        <w:fldChar w:fldCharType="end"/>
      </w:r>
      <w:r w:rsidRPr="001A6E21">
        <w:t>.</w:t>
      </w:r>
      <w:r w:rsidR="00D33ADE" w:rsidRPr="001A6E21">
        <w:t xml:space="preserve">  </w:t>
      </w:r>
      <w:r w:rsidR="00D33ADE">
        <w:t xml:space="preserve">By contrast, </w:t>
      </w:r>
      <w:r w:rsidR="00D33ADE">
        <w:rPr>
          <w:b/>
          <w:bCs/>
        </w:rPr>
        <w:t>jackhmmer</w:t>
      </w:r>
      <w:r w:rsidR="00D33ADE">
        <w:t xml:space="preserve"> uses hidden Markoff models (HMM) that assess patterns by looking for larger domains</w:t>
      </w:r>
      <w:r w:rsidR="00E1003F">
        <w:t xml:space="preserve"> </w:t>
      </w:r>
      <w:r w:rsidR="00F154EF">
        <w:rPr>
          <w:highlight w:val="yellow"/>
        </w:rPr>
        <w:fldChar w:fldCharType="begin"/>
      </w:r>
      <w:r w:rsidR="002B5513">
        <w:rPr>
          <w:highlight w:val="yellow"/>
        </w:rPr>
        <w:instrText xml:space="preserve"> ADDIN EN.CITE &lt;EndNote&gt;&lt;Cite&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F154EF">
        <w:rPr>
          <w:highlight w:val="yellow"/>
        </w:rPr>
        <w:fldChar w:fldCharType="separate"/>
      </w:r>
      <w:r w:rsidR="002B5513">
        <w:rPr>
          <w:noProof/>
          <w:highlight w:val="yellow"/>
        </w:rPr>
        <w:t>[6]</w:t>
      </w:r>
      <w:r w:rsidR="00F154EF">
        <w:rPr>
          <w:highlight w:val="yellow"/>
        </w:rPr>
        <w:fldChar w:fldCharType="end"/>
      </w:r>
      <w:r w:rsidR="00D33ADE">
        <w:t>.  We might therefore expect that this approach might be more discriminating, as it takes into account similarities at the level of protein domains</w:t>
      </w:r>
      <w:r w:rsidR="008B5D91">
        <w:t xml:space="preserve">.  </w:t>
      </w:r>
      <w:del w:id="79" w:author="Jeremy Singer" w:date="2020-03-19T13:39:00Z">
        <w:r w:rsidR="008B5D91" w:rsidDel="00543760">
          <w:delText xml:space="preserve">We examined the differences in results between </w:delText>
        </w:r>
        <w:r w:rsidR="008B5D91" w:rsidDel="00543760">
          <w:rPr>
            <w:b/>
            <w:bCs/>
          </w:rPr>
          <w:delText>BLASTP</w:delText>
        </w:r>
        <w:r w:rsidR="008B5D91" w:rsidDel="00543760">
          <w:delText xml:space="preserve"> and </w:delText>
        </w:r>
        <w:r w:rsidR="008B5D91" w:rsidDel="00543760">
          <w:rPr>
            <w:b/>
            <w:bCs/>
          </w:rPr>
          <w:delText>jackhmmer</w:delText>
        </w:r>
        <w:r w:rsidR="008B5D91" w:rsidDel="00543760">
          <w:delText xml:space="preserve"> to assess which approach would measure similarity in a way that would best identify the conservation we are looking for</w:delText>
        </w:r>
        <w:r w:rsidR="00E1003F" w:rsidDel="00543760">
          <w:delText xml:space="preserve"> and</w:delText>
        </w:r>
        <w:r w:rsidR="009D17F5" w:rsidDel="00543760">
          <w:delText xml:space="preserve"> hypothesize that these similarity scores can be stratified into a group whose similarity is due only to evolutionary relationship, and a second group that is much more similar due to conserved similarity due to necessity to maintain conserved function</w:delText>
        </w:r>
      </w:del>
      <w:ins w:id="80" w:author="Jeremy Singer" w:date="2020-03-19T13:39:00Z">
        <w:r w:rsidR="00543760">
          <w:t>We might therefore e</w:t>
        </w:r>
      </w:ins>
      <w:ins w:id="81" w:author="Jeremy Singer" w:date="2020-03-19T13:40:00Z">
        <w:r w:rsidR="00543760">
          <w:t>xpect that this approach might be more discriminating, as it takes into account similarities at the level of protein domains</w:t>
        </w:r>
      </w:ins>
      <w:r w:rsidR="009D17F5">
        <w:t>.</w:t>
      </w:r>
      <w:ins w:id="82" w:author="Jeremy Singer" w:date="2020-03-19T13:40:00Z">
        <w:r w:rsidR="00543760">
          <w:t xml:space="preserve"> We examined the differences </w:t>
        </w:r>
      </w:ins>
      <w:ins w:id="83" w:author="Jeremy Singer" w:date="2020-03-19T13:41:00Z">
        <w:r w:rsidR="00543760">
          <w:t xml:space="preserve">in results between </w:t>
        </w:r>
        <w:r w:rsidR="00543760" w:rsidRPr="00543760">
          <w:rPr>
            <w:b/>
            <w:bCs/>
            <w:rPrChange w:id="84" w:author="Jeremy Singer" w:date="2020-03-19T13:41:00Z">
              <w:rPr/>
            </w:rPrChange>
          </w:rPr>
          <w:t>BLASTP</w:t>
        </w:r>
        <w:r w:rsidR="00543760">
          <w:rPr>
            <w:b/>
            <w:bCs/>
          </w:rPr>
          <w:t xml:space="preserve"> </w:t>
        </w:r>
        <w:r w:rsidR="00543760">
          <w:t xml:space="preserve">and </w:t>
        </w:r>
        <w:r w:rsidR="00543760" w:rsidRPr="00543760">
          <w:rPr>
            <w:b/>
            <w:bCs/>
            <w:rPrChange w:id="85" w:author="Jeremy Singer" w:date="2020-03-19T13:43:00Z">
              <w:rPr/>
            </w:rPrChange>
          </w:rPr>
          <w:t>jackhmmer</w:t>
        </w:r>
        <w:r w:rsidR="00543760">
          <w:t xml:space="preserve"> to assess which </w:t>
        </w:r>
      </w:ins>
      <w:ins w:id="86" w:author="Jeremy Singer" w:date="2020-03-19T13:42:00Z">
        <w:r w:rsidR="00543760">
          <w:t>approach would measure similarity in a way that would best identify the conservation we are looking for.  We hypothesize that these similarity scores can be stratif</w:t>
        </w:r>
      </w:ins>
      <w:ins w:id="87" w:author="Jeremy Singer" w:date="2020-03-19T13:43:00Z">
        <w:r w:rsidR="00543760">
          <w:t>ied into a group that is much more similar due to necessity to maintain conserved function.</w:t>
        </w:r>
      </w:ins>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4">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11B17AC" w:rsidR="009E6B31" w:rsidRDefault="009E6B31" w:rsidP="009E6B31">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3</w:t>
      </w:r>
      <w:r w:rsidR="005A4FC3">
        <w:rPr>
          <w:noProof/>
        </w:rPr>
        <w:fldChar w:fldCharType="end"/>
      </w:r>
      <w:r>
        <w:t>: Understanding BLAST statistics</w:t>
      </w:r>
    </w:p>
    <w:p w14:paraId="6AF6CA67" w14:textId="670923E8" w:rsidR="00BE55D0" w:rsidRPr="003D527C" w:rsidRDefault="004E1D20" w:rsidP="00BE55D0">
      <w:pPr>
        <w:pStyle w:val="TableFigure"/>
        <w:spacing w:before="0"/>
        <w:rPr>
          <w:rFonts w:cstheme="minorHAnsi"/>
          <w:sz w:val="22"/>
          <w:szCs w:val="22"/>
        </w:rPr>
      </w:pPr>
      <w:r>
        <w:rPr>
          <w:rFonts w:cstheme="minorHAnsi"/>
          <w:b/>
          <w:bCs/>
          <w:sz w:val="22"/>
          <w:szCs w:val="22"/>
        </w:rPr>
        <w:t>BLASTP</w:t>
      </w:r>
      <w:r>
        <w:rPr>
          <w:rFonts w:cstheme="minorHAnsi"/>
          <w:sz w:val="22"/>
          <w:szCs w:val="22"/>
        </w:rPr>
        <w:t xml:space="preserve"> produces alignment reports containing the similarity statistics we are looking for (See </w:t>
      </w:r>
      <w:r>
        <w:rPr>
          <w:rFonts w:cstheme="minorHAnsi"/>
          <w:sz w:val="22"/>
          <w:szCs w:val="22"/>
        </w:rPr>
        <w:fldChar w:fldCharType="begin"/>
      </w:r>
      <w:r>
        <w:rPr>
          <w:rFonts w:cstheme="minorHAnsi"/>
          <w:sz w:val="22"/>
          <w:szCs w:val="22"/>
        </w:rPr>
        <w:instrText xml:space="preserve"> REF _Ref32524465 \h </w:instrText>
      </w:r>
      <w:r>
        <w:rPr>
          <w:rFonts w:cstheme="minorHAnsi"/>
          <w:sz w:val="22"/>
          <w:szCs w:val="22"/>
        </w:rPr>
      </w:r>
      <w:r>
        <w:rPr>
          <w:rFonts w:cstheme="minorHAnsi"/>
          <w:sz w:val="22"/>
          <w:szCs w:val="22"/>
        </w:rPr>
        <w:fldChar w:fldCharType="separate"/>
      </w:r>
      <w:r>
        <w:t>6.2.2. do_all_blast.sh</w:t>
      </w:r>
      <w:r>
        <w:rPr>
          <w:rFonts w:cstheme="minorHAnsi"/>
          <w:sz w:val="22"/>
          <w:szCs w:val="22"/>
        </w:rPr>
        <w:fldChar w:fldCharType="end"/>
      </w:r>
      <w:r>
        <w:rPr>
          <w:rFonts w:cstheme="minorHAnsi"/>
          <w:sz w:val="22"/>
          <w:szCs w:val="22"/>
        </w:rPr>
        <w:t xml:space="preserve">).  We extracted these in an ETL process and imported them into the </w:t>
      </w:r>
      <w:r>
        <w:rPr>
          <w:rFonts w:cstheme="minorHAnsi"/>
          <w:b/>
          <w:bCs/>
          <w:sz w:val="22"/>
          <w:szCs w:val="22"/>
        </w:rPr>
        <w:t xml:space="preserve">CHEMBL_25 </w:t>
      </w:r>
      <w:r>
        <w:rPr>
          <w:rFonts w:cstheme="minorHAnsi"/>
          <w:sz w:val="22"/>
          <w:szCs w:val="22"/>
        </w:rPr>
        <w:t xml:space="preserve">database. (See </w:t>
      </w:r>
      <w:r>
        <w:rPr>
          <w:rFonts w:cstheme="minorHAnsi"/>
          <w:sz w:val="22"/>
          <w:szCs w:val="22"/>
        </w:rPr>
        <w:fldChar w:fldCharType="begin"/>
      </w:r>
      <w:r>
        <w:rPr>
          <w:rFonts w:cstheme="minorHAnsi"/>
          <w:sz w:val="22"/>
          <w:szCs w:val="22"/>
        </w:rPr>
        <w:instrText xml:space="preserve"> REF _Ref33009314 \h </w:instrText>
      </w:r>
      <w:r>
        <w:rPr>
          <w:rFonts w:cstheme="minorHAnsi"/>
          <w:sz w:val="22"/>
          <w:szCs w:val="22"/>
        </w:rPr>
      </w:r>
      <w:r>
        <w:rPr>
          <w:rFonts w:cstheme="minorHAnsi"/>
          <w:sz w:val="22"/>
          <w:szCs w:val="22"/>
        </w:rPr>
        <w:fldChar w:fldCharType="separate"/>
      </w:r>
      <w:r>
        <w:t>6.2.3. extract_header.pl</w:t>
      </w:r>
      <w:r>
        <w:rPr>
          <w:rFonts w:cstheme="minorHAnsi"/>
          <w:sz w:val="22"/>
          <w:szCs w:val="22"/>
        </w:rPr>
        <w:fldChar w:fldCharType="end"/>
      </w:r>
      <w:r>
        <w:rPr>
          <w:rFonts w:cstheme="minorHAnsi"/>
          <w:sz w:val="22"/>
          <w:szCs w:val="22"/>
        </w:rPr>
        <w:t xml:space="preserve">, </w:t>
      </w:r>
      <w:r w:rsidR="003C70AC">
        <w:rPr>
          <w:rFonts w:cstheme="minorHAnsi"/>
          <w:sz w:val="22"/>
          <w:szCs w:val="22"/>
        </w:rPr>
        <w:t xml:space="preserve">  </w:t>
      </w:r>
      <w:r>
        <w:rPr>
          <w:rFonts w:cstheme="minorHAnsi"/>
          <w:sz w:val="22"/>
          <w:szCs w:val="22"/>
        </w:rPr>
        <w:fldChar w:fldCharType="begin"/>
      </w:r>
      <w:r>
        <w:rPr>
          <w:rFonts w:cstheme="minorHAnsi"/>
          <w:sz w:val="22"/>
          <w:szCs w:val="22"/>
        </w:rPr>
        <w:instrText xml:space="preserve"> REF _Ref33017007 \h </w:instrText>
      </w:r>
      <w:r>
        <w:rPr>
          <w:rFonts w:cstheme="minorHAnsi"/>
          <w:sz w:val="22"/>
          <w:szCs w:val="22"/>
        </w:rPr>
      </w:r>
      <w:r>
        <w:rPr>
          <w:rFonts w:cstheme="minorHAnsi"/>
          <w:sz w:val="22"/>
          <w:szCs w:val="22"/>
        </w:rPr>
        <w:fldChar w:fldCharType="separate"/>
      </w:r>
      <w:r>
        <w:t>6.2.4. make_blast_statistics.sh</w:t>
      </w:r>
      <w:r>
        <w:rPr>
          <w:rFonts w:cstheme="minorHAnsi"/>
          <w:sz w:val="22"/>
          <w:szCs w:val="22"/>
        </w:rPr>
        <w:fldChar w:fldCharType="end"/>
      </w:r>
      <w:r w:rsidR="00BE55D0" w:rsidRPr="003D527C">
        <w:rPr>
          <w:rFonts w:cstheme="minorHAnsi"/>
          <w:sz w:val="22"/>
          <w:szCs w:val="22"/>
        </w:rPr>
        <w:t xml:space="preserve">  </w:t>
      </w:r>
      <w:r>
        <w:rPr>
          <w:rFonts w:cstheme="minorHAnsi"/>
          <w:sz w:val="22"/>
          <w:szCs w:val="22"/>
        </w:rPr>
        <w:t>)</w:t>
      </w:r>
    </w:p>
    <w:p w14:paraId="450AFF98" w14:textId="5DBF9CA5"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4</w:t>
      </w:r>
      <w:r w:rsidR="005A4FC3">
        <w:rPr>
          <w:noProof/>
        </w:rPr>
        <w:fldChar w:fldCharType="end"/>
      </w:r>
      <w:r>
        <w:t xml:space="preserve">: </w:t>
      </w:r>
      <w:proofErr w:type="gramStart"/>
      <w:r>
        <w:t>ORF.FASTA.summary</w:t>
      </w:r>
      <w:proofErr w:type="gramEnd"/>
      <w:r>
        <w:t xml:space="preserve"> </w:t>
      </w:r>
      <w:r>
        <w:rPr>
          <w:i w:val="0"/>
          <w:iCs w:val="0"/>
        </w:rPr>
        <w:t>from jackhmmer</w:t>
      </w:r>
    </w:p>
    <w:p w14:paraId="5FA0F890" w14:textId="1EA6B27D" w:rsidR="00C65D12" w:rsidRDefault="00C65D12" w:rsidP="00C65D12">
      <w:pPr>
        <w:spacing w:line="480" w:lineRule="auto"/>
      </w:pPr>
      <w:r>
        <w:t xml:space="preserve">The summary for a query may hit multiple targets.  Each target record is repeated for each domain that </w:t>
      </w:r>
      <w:r>
        <w:rPr>
          <w:b/>
          <w:bCs/>
        </w:rPr>
        <w:t>jackhmmer</w:t>
      </w:r>
      <w:r>
        <w:t xml:space="preserve"> matches.  </w:t>
      </w:r>
      <w:commentRangeStart w:id="88"/>
      <w:commentRangeStart w:id="89"/>
      <w:r w:rsidRPr="00E1003F">
        <w:rPr>
          <w:highlight w:val="yellow"/>
        </w:rPr>
        <w:t>We</w:t>
      </w:r>
      <w:commentRangeEnd w:id="88"/>
      <w:r w:rsidR="00E1003F">
        <w:rPr>
          <w:rStyle w:val="CommentReference"/>
        </w:rPr>
        <w:commentReference w:id="88"/>
      </w:r>
      <w:commentRangeEnd w:id="89"/>
      <w:r w:rsidR="00621CF4">
        <w:rPr>
          <w:rStyle w:val="CommentReference"/>
        </w:rPr>
        <w:commentReference w:id="89"/>
      </w:r>
      <w:r w:rsidRPr="00E1003F">
        <w:rPr>
          <w:highlight w:val="yellow"/>
        </w:rPr>
        <w:t xml:space="preserve"> are only interested in the total score for the full sequence</w:t>
      </w:r>
      <w:ins w:id="90" w:author="Jeremy Singer" w:date="2020-03-19T12:29:00Z">
        <w:r w:rsidR="00A11867">
          <w:rPr>
            <w:highlight w:val="yellow"/>
          </w:rPr>
          <w:t>, as we are only using similarity as a measure of conservation</w:t>
        </w:r>
      </w:ins>
      <w:r w:rsidRPr="00E1003F">
        <w:rPr>
          <w:highlight w:val="yellow"/>
        </w:rPr>
        <w:t>.</w:t>
      </w:r>
      <w:r>
        <w:t xml:space="preserv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CB0B24">
      <w:pPr>
        <w:spacing w:after="0" w:line="480" w:lineRule="auto"/>
      </w:pPr>
      <w:r>
        <w:rPr>
          <w:b/>
          <w:bCs/>
        </w:rPr>
        <w:t>BLASTP</w:t>
      </w:r>
      <w:r>
        <w:t xml:space="preserve"> and </w:t>
      </w:r>
      <w:r>
        <w:rPr>
          <w:b/>
          <w:bCs/>
        </w:rPr>
        <w:t>jackhmmer</w:t>
      </w:r>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792A994F" w:rsidR="00CB0B24" w:rsidRPr="00041A60" w:rsidRDefault="00CB0B24" w:rsidP="00CB0B24">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5</w:t>
      </w:r>
      <w:r w:rsidR="005A4FC3">
        <w:rPr>
          <w:noProof/>
        </w:rPr>
        <w:fldChar w:fldCharType="end"/>
      </w:r>
      <w:r>
        <w:t>: Pairwise comparison of BLAST metrics</w:t>
      </w:r>
    </w:p>
    <w:p w14:paraId="78934A1C" w14:textId="1AE77144"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w:t>
      </w:r>
      <w:r w:rsidR="00A27765">
        <w:t xml:space="preserve"> </w:t>
      </w:r>
      <w:r w:rsidR="00A27765" w:rsidRPr="003A0E08">
        <w:rPr>
          <w:highlight w:val="yellow"/>
        </w:rPr>
        <w:t>(cite)</w:t>
      </w:r>
      <w:r>
        <w:t xml:space="preserve">.  Although </w:t>
      </w:r>
      <w:r>
        <w:rPr>
          <w:i/>
          <w:iCs/>
        </w:rPr>
        <w:t>expect</w:t>
      </w:r>
      <w:r>
        <w:t xml:space="preserve"> should follow (inversely) to score, the comparison here is uninformative because of loss of resolution at low values</w:t>
      </w:r>
      <w:commentRangeStart w:id="91"/>
      <w:ins w:id="92" w:author="Jeremy Singer" w:date="2020-03-19T12:31:00Z">
        <w:r w:rsidR="008F020F">
          <w:t>, which we see here causing overflow or underflow that shows no correlation at all (</w:t>
        </w:r>
      </w:ins>
      <w:ins w:id="93" w:author="Jeremy Singer" w:date="2020-03-19T12:32:00Z">
        <w:r w:rsidR="008F020F">
          <w:t>See figure above.)</w:t>
        </w:r>
      </w:ins>
      <w:commentRangeEnd w:id="91"/>
      <w:ins w:id="94" w:author="Jeremy Singer" w:date="2020-03-21T18:34:00Z">
        <w:r w:rsidR="00BD2921">
          <w:rPr>
            <w:rStyle w:val="CommentReference"/>
          </w:rPr>
          <w:commentReference w:id="91"/>
        </w:r>
      </w:ins>
      <w:r>
        <w:t xml:space="preserve">.  </w:t>
      </w:r>
      <w:r>
        <w:rPr>
          <w:i/>
          <w:iCs/>
        </w:rPr>
        <w:t>Positives</w:t>
      </w:r>
      <w:r>
        <w:t xml:space="preserve"> trend like </w:t>
      </w:r>
      <w:r>
        <w:rPr>
          <w:i/>
          <w:iCs/>
        </w:rPr>
        <w:t>identities</w:t>
      </w:r>
      <w:r>
        <w:t xml:space="preserve"> but show </w:t>
      </w:r>
      <w:r>
        <w:rPr>
          <w:i/>
          <w:iCs/>
        </w:rPr>
        <w:t xml:space="preserve">greater than or </w:t>
      </w:r>
      <w:proofErr w:type="gramStart"/>
      <w:r>
        <w:rPr>
          <w:i/>
          <w:iCs/>
        </w:rPr>
        <w:t xml:space="preserve">equal </w:t>
      </w:r>
      <w:r>
        <w:t xml:space="preserve"> relationship</w:t>
      </w:r>
      <w:proofErr w:type="gramEnd"/>
      <w:r>
        <w:t xml:space="preserve"> to them.  </w:t>
      </w:r>
      <w:r>
        <w:rPr>
          <w:i/>
          <w:iCs/>
        </w:rPr>
        <w:t>Score</w:t>
      </w:r>
      <w:r>
        <w:t xml:space="preserve"> also trends with </w:t>
      </w:r>
      <w:proofErr w:type="gramStart"/>
      <w:r>
        <w:rPr>
          <w:i/>
          <w:iCs/>
        </w:rPr>
        <w:t xml:space="preserve">positives, </w:t>
      </w:r>
      <w:r>
        <w:t xml:space="preserve"> showing</w:t>
      </w:r>
      <w:proofErr w:type="gramEnd"/>
      <w:r>
        <w:t xml:space="preserve"> greater detail.</w:t>
      </w:r>
    </w:p>
    <w:p w14:paraId="17525518" w14:textId="519BE654" w:rsidR="00F528B0" w:rsidRPr="006D501E" w:rsidRDefault="006D501E" w:rsidP="00C65D12">
      <w:pPr>
        <w:spacing w:line="480" w:lineRule="auto"/>
        <w:rPr>
          <w:i/>
        </w:rPr>
      </w:pPr>
      <w:r>
        <w:lastRenderedPageBreak/>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Pr>
          <w:i/>
        </w:rPr>
        <w:t>expect</w:t>
      </w:r>
      <w:r w:rsidR="00A27765">
        <w:rPr>
          <w:i/>
        </w:rPr>
        <w:t xml:space="preserve"> </w:t>
      </w:r>
      <w:r w:rsidR="00A27765" w:rsidRPr="003A0E08">
        <w:rPr>
          <w:highlight w:val="yellow"/>
        </w:rPr>
        <w:t>(cite)</w:t>
      </w:r>
      <w:r>
        <w:rPr>
          <w:i/>
        </w:rPr>
        <w:t>.</w:t>
      </w:r>
    </w:p>
    <w:p w14:paraId="30BAA541" w14:textId="6B114FA1" w:rsidR="00F528B0" w:rsidRDefault="00F528B0" w:rsidP="00F528B0">
      <w:pPr>
        <w:pStyle w:val="Heading2"/>
      </w:pPr>
      <w:r>
        <w:fldChar w:fldCharType="begin"/>
      </w:r>
      <w:r>
        <w:instrText xml:space="preserve"> autonumlgl </w:instrText>
      </w:r>
      <w:r>
        <w:fldChar w:fldCharType="end"/>
      </w:r>
      <w:r>
        <w:t xml:space="preserve"> Comparison of BLASTP and jackhmmer</w:t>
      </w:r>
      <w:r w:rsidR="002D33D1">
        <w:t xml:space="preserve"> scores</w:t>
      </w:r>
    </w:p>
    <w:p w14:paraId="03A9BED2" w14:textId="75AEB488" w:rsidR="00F16F01" w:rsidRDefault="00F16F01" w:rsidP="00C65D12">
      <w:pPr>
        <w:spacing w:line="480" w:lineRule="auto"/>
      </w:pPr>
      <w:r>
        <w:t xml:space="preserve">The default inclusion threshold for </w:t>
      </w:r>
      <w:r>
        <w:rPr>
          <w:b/>
          <w:bCs/>
        </w:rPr>
        <w:t>jackhmmer</w:t>
      </w:r>
      <w:r>
        <w:t xml:space="preserve"> is much more stringent than the default threshold for </w:t>
      </w:r>
      <w:r>
        <w:rPr>
          <w:b/>
          <w:bCs/>
        </w:rPr>
        <w:t>B</w:t>
      </w:r>
      <w:commentRangeStart w:id="95"/>
      <w:commentRangeStart w:id="96"/>
      <w:r>
        <w:rPr>
          <w:b/>
          <w:bCs/>
        </w:rPr>
        <w:t>LAST</w:t>
      </w:r>
      <w:commentRangeEnd w:id="95"/>
      <w:r w:rsidR="005A4FC3">
        <w:rPr>
          <w:rStyle w:val="CommentReference"/>
        </w:rPr>
        <w:commentReference w:id="95"/>
      </w:r>
      <w:commentRangeEnd w:id="96"/>
      <w:r w:rsidR="005226FB">
        <w:rPr>
          <w:rStyle w:val="CommentReference"/>
        </w:rPr>
        <w:commentReference w:id="96"/>
      </w:r>
      <w:r>
        <w:rPr>
          <w:b/>
          <w:bCs/>
        </w:rPr>
        <w:t>P</w:t>
      </w:r>
      <w:r>
        <w:t xml:space="preserve">.  </w:t>
      </w:r>
      <w:ins w:id="97" w:author="Jeremy Singer" w:date="2020-03-19T13:51:00Z">
        <w:r w:rsidR="002B6E70">
          <w:t>BLASTP defaults to an expect value of 10.0</w:t>
        </w:r>
      </w:ins>
      <w:ins w:id="98" w:author="Jeremy Singer" w:date="2020-03-19T13:52:00Z">
        <w:r w:rsidR="002B6E70">
          <w:t>, and initial</w:t>
        </w:r>
      </w:ins>
      <w:ins w:id="99" w:author="Jeremy Singer" w:date="2020-03-19T13:53:00Z">
        <w:r w:rsidR="002B6E70">
          <w:t xml:space="preserve"> word size match between query and target of 3. </w:t>
        </w:r>
      </w:ins>
      <w:ins w:id="100" w:author="Jeremy Singer" w:date="2020-03-19T13:54:00Z">
        <w:r w:rsidR="002B6E70">
          <w:t xml:space="preserve">  Up to 10 hits are included in results</w:t>
        </w:r>
      </w:ins>
      <w:r w:rsidR="00BD1E67">
        <w:fldChar w:fldCharType="begin">
          <w:fldData xml:space="preserve">PEVuZE5vdGU+PENpdGU+PEF1dGhvcj4oVEFJUik8L0F1dGhvcj48WWVhcj4yMDIwPC9ZZWFyPjxS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=
</w:fldData>
        </w:fldChar>
      </w:r>
      <w:r w:rsidR="002B5513">
        <w:instrText xml:space="preserve"> ADDIN EN.CITE </w:instrText>
      </w:r>
      <w:r w:rsidR="002B5513">
        <w:fldChar w:fldCharType="begin">
          <w:fldData xml:space="preserve">PEVuZE5vdGU+PENpdGU+PEF1dGhvcj4oVEFJUik8L0F1dGhvcj48WWVhcj4yMDIwPC9ZZWFyPjxS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=
</w:fldData>
        </w:fldChar>
      </w:r>
      <w:r w:rsidR="002B5513">
        <w:instrText xml:space="preserve"> ADDIN EN.CITE.DATA </w:instrText>
      </w:r>
      <w:r w:rsidR="002B5513">
        <w:fldChar w:fldCharType="end"/>
      </w:r>
      <w:r w:rsidR="00BD1E67">
        <w:fldChar w:fldCharType="separate"/>
      </w:r>
      <w:r w:rsidR="002B5513">
        <w:rPr>
          <w:noProof/>
        </w:rPr>
        <w:t>[11, 12]</w:t>
      </w:r>
      <w:r w:rsidR="00BD1E67">
        <w:fldChar w:fldCharType="end"/>
      </w:r>
      <w:ins w:id="101" w:author="Jeremy Singer" w:date="2020-03-19T13:54:00Z">
        <w:r w:rsidR="002B6E70">
          <w:t xml:space="preserve">. </w:t>
        </w:r>
      </w:ins>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r w:rsidR="002D33D1" w:rsidRPr="002D33D1">
        <w:rPr>
          <w:b/>
          <w:bCs/>
        </w:rPr>
        <w:t>hmmer_statistics</w:t>
      </w:r>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hmmer_statistics</w:t>
      </w:r>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6.4.1. consolidated_orf_target.sql</w:t>
      </w:r>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18840"/>
                    </a:xfrm>
                    <a:prstGeom prst="rect">
                      <a:avLst/>
                    </a:prstGeom>
                  </pic:spPr>
                </pic:pic>
              </a:graphicData>
            </a:graphic>
          </wp:inline>
        </w:drawing>
      </w:r>
    </w:p>
    <w:p w14:paraId="101C62DA" w14:textId="4006E836" w:rsidR="00226261" w:rsidRDefault="006C358E" w:rsidP="006C358E">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6</w:t>
      </w:r>
      <w:r w:rsidR="005A4FC3">
        <w:rPr>
          <w:noProof/>
        </w:rPr>
        <w:fldChar w:fldCharType="end"/>
      </w:r>
      <w:r>
        <w:t>: BLASTP vs HMM scoring comparison</w:t>
      </w:r>
    </w:p>
    <w:p w14:paraId="77035D5A" w14:textId="22C8162F" w:rsidR="006C358E" w:rsidRDefault="006C358E" w:rsidP="00304BA1">
      <w:pPr>
        <w:spacing w:line="480" w:lineRule="auto"/>
      </w:pPr>
      <w:r>
        <w:t xml:space="preserve">The figure shows that the two kinds of scores generally trend the same, but there are many excursions for </w:t>
      </w:r>
      <w:r w:rsidRPr="006C358E">
        <w:rPr>
          <w:i/>
          <w:iCs/>
        </w:rPr>
        <w:t>hmm_score</w:t>
      </w:r>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 xml:space="preserve">6.4.2. </w:t>
      </w:r>
      <w:r w:rsidR="00590772">
        <w:lastRenderedPageBreak/>
        <w:t>compare_</w:t>
      </w:r>
      <w:proofErr w:type="gramStart"/>
      <w:r w:rsidR="00590772">
        <w:t>scores.R</w:t>
      </w:r>
      <w:proofErr w:type="gramEnd"/>
      <w:r w:rsidR="00590772">
        <w:fldChar w:fldCharType="end"/>
      </w:r>
      <w:r w:rsidR="00590772">
        <w:t>)</w:t>
      </w:r>
      <w:r w:rsidR="00304BA1">
        <w:t xml:space="preserve">  </w:t>
      </w:r>
      <w:r w:rsidR="00304BA1" w:rsidRPr="00304BA1">
        <w:t>This</w:t>
      </w:r>
      <w:r w:rsidR="00304BA1">
        <w:rPr>
          <w:b/>
          <w:bCs/>
        </w:rPr>
        <w:t xml:space="preserve"> </w:t>
      </w:r>
      <w:r w:rsidR="00304BA1">
        <w:t xml:space="preserve">may be attributed to </w:t>
      </w:r>
      <w:r w:rsidR="00304BA1">
        <w:rPr>
          <w:b/>
          <w:bCs/>
        </w:rPr>
        <w:t>jackhmmers’</w:t>
      </w:r>
      <w:r w:rsidR="00304BA1" w:rsidRPr="00304BA1">
        <w:t>s</w:t>
      </w:r>
      <w:r w:rsidR="00304BA1">
        <w:t xml:space="preserve"> increased sensitivity to structure over  </w:t>
      </w:r>
      <w:r w:rsidR="00304BA1">
        <w:rPr>
          <w:b/>
          <w:bCs/>
        </w:rPr>
        <w:t>BLASTP</w:t>
      </w:r>
      <w:r w:rsidR="00304BA1">
        <w:t>.</w:t>
      </w:r>
    </w:p>
    <w:p w14:paraId="7107C384" w14:textId="16A08C74" w:rsidR="00E205D6" w:rsidRPr="006103BA" w:rsidRDefault="00E205D6" w:rsidP="00304BA1">
      <w:pPr>
        <w:spacing w:line="480" w:lineRule="auto"/>
      </w:pPr>
      <w:r>
        <w:t xml:space="preserve">The </w:t>
      </w:r>
      <w:r w:rsidR="006103BA">
        <w:t xml:space="preserve">scale of </w:t>
      </w:r>
      <w:r w:rsidR="006103BA">
        <w:rPr>
          <w:i/>
          <w:iCs/>
        </w:rPr>
        <w:t>hmmer_score</w:t>
      </w:r>
      <w:r w:rsidR="006103BA">
        <w:rPr>
          <w:b/>
          <w:bCs/>
          <w:i/>
          <w:iCs/>
        </w:rPr>
        <w:t xml:space="preserve"> </w:t>
      </w:r>
      <w:r w:rsidR="006103BA">
        <w:t xml:space="preserve">to </w:t>
      </w:r>
      <w:r w:rsidR="006103BA">
        <w:rPr>
          <w:i/>
          <w:iCs/>
        </w:rPr>
        <w:t>blast_score</w:t>
      </w:r>
      <w:r w:rsidR="006103BA">
        <w:t xml:space="preserve"> is </w:t>
      </w:r>
      <w:r w:rsidR="006103BA" w:rsidRPr="006103BA">
        <w:rPr>
          <w:b/>
          <w:bCs/>
        </w:rPr>
        <w:t>0.5523</w:t>
      </w:r>
      <w:r w:rsidR="006103BA">
        <w:t>.</w:t>
      </w:r>
      <w:r w:rsidR="006103BA">
        <w:rPr>
          <w:b/>
          <w:bCs/>
        </w:rPr>
        <w:t xml:space="preserve"> </w:t>
      </w:r>
      <w:r w:rsidR="006103BA">
        <w:t xml:space="preserve">We can use this later to estimate the appropriate selection threshold for </w:t>
      </w:r>
      <w:proofErr w:type="gramStart"/>
      <w:r w:rsidR="006103BA">
        <w:rPr>
          <w:i/>
          <w:iCs/>
        </w:rPr>
        <w:t>hmmer</w:t>
      </w:r>
      <w:r w:rsidR="006103BA">
        <w:rPr>
          <w:b/>
          <w:bCs/>
          <w:i/>
          <w:iCs/>
        </w:rPr>
        <w:t xml:space="preserve"> </w:t>
      </w:r>
      <w:r w:rsidR="006103BA">
        <w:t xml:space="preserve"> statistics</w:t>
      </w:r>
      <w:proofErr w:type="gramEnd"/>
      <w:r w:rsidR="006103BA">
        <w:t>.</w:t>
      </w:r>
    </w:p>
    <w:p w14:paraId="5DD61289" w14:textId="01B8D4A2" w:rsidR="00F528B0" w:rsidRDefault="00113982" w:rsidP="00C65D12">
      <w:pPr>
        <w:spacing w:line="480" w:lineRule="auto"/>
      </w:pPr>
      <w:r>
        <w:t xml:space="preserve">While the </w:t>
      </w:r>
      <w:r>
        <w:rPr>
          <w:b/>
          <w:bCs/>
        </w:rPr>
        <w:t xml:space="preserve">jackhmmer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r w:rsidR="00CB0B24">
        <w:rPr>
          <w:i/>
          <w:iCs/>
        </w:rPr>
        <w:t>jackhmmer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35BC838" w:rsidR="001175D8" w:rsidRDefault="00E24D3E" w:rsidP="001175D8">
      <w:pPr>
        <w:keepNext/>
      </w:pPr>
      <w:r>
        <w:rPr>
          <w:noProof/>
        </w:rPr>
        <w:drawing>
          <wp:inline distT="0" distB="0" distL="0" distR="0" wp14:anchorId="39B63267" wp14:editId="2CBD7108">
            <wp:extent cx="4524375" cy="3933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24375" cy="3933825"/>
                    </a:xfrm>
                    <a:prstGeom prst="rect">
                      <a:avLst/>
                    </a:prstGeom>
                    <a:noFill/>
                    <a:ln>
                      <a:noFill/>
                    </a:ln>
                  </pic:spPr>
                </pic:pic>
              </a:graphicData>
            </a:graphic>
          </wp:inline>
        </w:drawing>
      </w:r>
    </w:p>
    <w:p w14:paraId="1D549F20" w14:textId="6A7635DF" w:rsidR="001175D8" w:rsidRDefault="001175D8" w:rsidP="001175D8">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7</w:t>
      </w:r>
      <w:r w:rsidR="005A4FC3">
        <w:rPr>
          <w:noProof/>
        </w:rPr>
        <w:fldChar w:fldCharType="end"/>
      </w:r>
      <w:r>
        <w:t>: Histogram of log(score) for P. falciparum 3D7</w:t>
      </w:r>
    </w:p>
    <w:p w14:paraId="51B8B119" w14:textId="03301E5B" w:rsidR="001175D8" w:rsidRDefault="001175D8" w:rsidP="001175D8">
      <w:r>
        <w:t>Histogram of log BLASTP scores, showing superimposed normal plot in red.</w:t>
      </w:r>
    </w:p>
    <w:p w14:paraId="356EF834" w14:textId="0313EEFF" w:rsidR="001175D8" w:rsidRDefault="001175D8" w:rsidP="001175D8">
      <w:r>
        <w:t>Vertical blue lines show thresholds that are 1, 2, 3, 4</w:t>
      </w:r>
      <w:r w:rsidR="00E24D3E">
        <w:t>, and 5</w:t>
      </w:r>
      <w:r>
        <w:t xml:space="preserve"> median absolute deviations from the median.</w:t>
      </w:r>
    </w:p>
    <w:p w14:paraId="7D34C0D9" w14:textId="4320B29E" w:rsidR="001175D8" w:rsidRPr="00C23A2F" w:rsidRDefault="001175D8" w:rsidP="00C23A2F">
      <w:pPr>
        <w:spacing w:after="0" w:line="480" w:lineRule="auto"/>
      </w:pPr>
      <w:r>
        <w:lastRenderedPageBreak/>
        <w:t xml:space="preserve">Normal curve was calculated using </w:t>
      </w:r>
      <w:r w:rsidRPr="00A530C4">
        <w:rPr>
          <w:b/>
        </w:rPr>
        <w:t>R</w:t>
      </w:r>
      <w:r>
        <w:rPr>
          <w:b/>
        </w:rPr>
        <w:t xml:space="preserve"> dnorm</w:t>
      </w:r>
      <w:r>
        <w:t xml:space="preserve"> function, which expects a standard deviation parameter, corrected here</w:t>
      </w:r>
      <w:r w:rsidR="00C23A2F">
        <w:t xml:space="preserve"> by a factor using </w:t>
      </w:r>
      <w:r w:rsidR="00C23A2F">
        <w:rPr>
          <w:b/>
          <w:bCs/>
        </w:rPr>
        <w:t>mad</w:t>
      </w:r>
      <w:r w:rsidR="00C23A2F">
        <w:t xml:space="preserve"> function</w:t>
      </w:r>
      <w:r w:rsidR="000065F2">
        <w:fldChar w:fldCharType="begin"/>
      </w:r>
      <w:r w:rsidR="002B5513">
        <w:instrText xml:space="preserve"> ADDIN EN.CITE &lt;EndNote&gt;&lt;Cite&gt;&lt;Year&gt;2020&lt;/Year&gt;&lt;RecNum&gt;22&lt;/RecNum&gt;&lt;DisplayText&gt;[13]&lt;/DisplayText&gt;&lt;record&gt;&lt;rec-number&gt;22&lt;/rec-number&gt;&lt;foreign-keys&gt;&lt;key app="EN" db-id="s55a2z5drd9zfle9a0uxsse802tr5s9rdxsp" timestamp="1584653675"&gt;22&lt;/key&gt;&lt;/foreign-keys&gt;&lt;ref-type name="Web Page"&gt;12&lt;/ref-type&gt;&lt;contributors&gt;&lt;/contributors&gt;&lt;titles&gt;&lt;title&gt;Lognormal function | R Documentation&lt;/title&gt;&lt;/titles&gt;&lt;keywords&gt;&lt;keyword&gt;distribution&lt;/keyword&gt;&lt;/keywords&gt;&lt;dates&gt;&lt;year&gt;2020&lt;/year&gt;&lt;/dates&gt;&lt;urls&gt;&lt;related-urls&gt;&lt;url&gt;https://www.rdocumentation.org/packages/stats/versions/3.6.2/topics/Lognormal&lt;/url&gt;&lt;/related-urls&gt;&lt;/urls&gt;&lt;/record&gt;&lt;/Cite&gt;&lt;/EndNote&gt;</w:instrText>
      </w:r>
      <w:r w:rsidR="000065F2">
        <w:fldChar w:fldCharType="separate"/>
      </w:r>
      <w:r w:rsidR="002B5513">
        <w:rPr>
          <w:noProof/>
        </w:rPr>
        <w:t>[13]</w:t>
      </w:r>
      <w:r w:rsidR="000065F2">
        <w:fldChar w:fldCharType="end"/>
      </w:r>
      <w:r w:rsidR="000065F2">
        <w:t>,</w:t>
      </w:r>
      <w:r w:rsidR="000065F2">
        <w:fldChar w:fldCharType="begin"/>
      </w:r>
      <w:r w:rsidR="002B5513">
        <w:instrText xml:space="preserve"> ADDIN EN.CITE &lt;EndNote&gt;&lt;Cite&gt;&lt;Year&gt;2014&lt;/Year&gt;&lt;RecNum&gt;16&lt;/RecNum&gt;&lt;DisplayText&gt;[14, 15]&lt;/DisplayText&gt;&lt;record&gt;&lt;rec-number&gt;16&lt;/rec-number&gt;&lt;foreign-keys&gt;&lt;key app="EN" db-id="s55a2z5drd9zfle9a0uxsse802tr5s9rdxsp" timestamp="1584478411"&gt;16&lt;/key&gt;&lt;/foreign-keys&gt;&lt;ref-type name="Journal Article"&gt;17&lt;/ref-type&gt;&lt;contributors&gt;&lt;/contributors&gt;&lt;titles&gt;&lt;title&gt;MAd-package: Meta-Analysis with Mean Differences in MAd: Meta-Analysis with Mean Differences&lt;/title&gt;&lt;/titles&gt;&lt;dates&gt;&lt;year&gt;2014&lt;/year&gt;&lt;/dates&gt;&lt;urls&gt;&lt;related-urls&gt;&lt;url&gt;https://rdrr.io/cran/MAd/man/MAd-package.html&lt;/url&gt;&lt;/related-urls&gt;&lt;/urls&gt;&lt;/record&gt;&lt;/Cite&gt;&lt;Cite&gt;&lt;Author&gt;Pham-Gia&lt;/Author&gt;&lt;Year&gt;2000&lt;/Year&gt;&lt;RecNum&gt;13&lt;/RecNum&gt;&lt;record&gt;&lt;rec-number&gt;13&lt;/rec-number&gt;&lt;foreign-keys&gt;&lt;key app="EN" db-id="s55a2z5drd9zfle9a0uxsse802tr5s9rdxsp" timestamp="1584477509"&gt;13&lt;/key&gt;&lt;/foreign-keys&gt;&lt;ref-type name="Journal Article"&gt;17&lt;/ref-type&gt;&lt;contributors&gt;&lt;authors&gt;&lt;author&gt;Pham-Gia, T&lt;/author&gt;&lt;author&gt;Hung, T. L.&lt;/author&gt;&lt;/authors&gt;&lt;/contributors&gt;&lt;titles&gt;&lt;title&gt;PII: S0895-7177(01)00109-1 | Elsevier Enhanced Reader&lt;/title&gt;&lt;/titles&gt;&lt;dates&gt;&lt;year&gt;2000&lt;/year&gt;&lt;/dates&gt;&lt;urls&gt;&lt;related-urls&gt;&lt;url&gt;https://reader.elsevier.com/reader/sd/pii/S0895717701001091?token=1A9C51D7D68986AC6CDB13258B6ED706F08C855953B708F7E20796284AD408A508C74FB134BAF5A619BBD1A36E457C85&lt;/url&gt;&lt;/related-urls&gt;&lt;/urls&gt;&lt;electronic-resource-num&gt;10.1016/S0895-7177(01)00109-1&lt;/electronic-resource-num&gt;&lt;/record&gt;&lt;/Cite&gt;&lt;/EndNote&gt;</w:instrText>
      </w:r>
      <w:r w:rsidR="000065F2">
        <w:fldChar w:fldCharType="separate"/>
      </w:r>
      <w:r w:rsidR="002B5513">
        <w:rPr>
          <w:noProof/>
        </w:rPr>
        <w:t>[14, 15]</w:t>
      </w:r>
      <w:r w:rsidR="000065F2">
        <w:fldChar w:fldCharType="end"/>
      </w:r>
      <w:r w:rsidR="00C23A2F">
        <w:t>.</w:t>
      </w:r>
      <w:r w:rsidR="009275E2">
        <w:t xml:space="preserve"> Log scale was chosen to improve display of the curve.</w:t>
      </w:r>
    </w:p>
    <w:p w14:paraId="48EED4AF" w14:textId="77777777" w:rsidR="00864999" w:rsidRDefault="00864999" w:rsidP="00864999">
      <w:pPr>
        <w:spacing w:after="0" w:line="480" w:lineRule="auto"/>
      </w:pPr>
      <w:r>
        <w:t>Choosing a match metric and threshold is a conundrum.  What determines whether a match is sufficiently close to suggest that it is likely to be a target?</w:t>
      </w:r>
    </w:p>
    <w:p w14:paraId="0D621060" w14:textId="48457E4D"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w:t>
      </w:r>
      <w:del w:id="102" w:author="Jeremy Singer" w:date="2020-03-19T17:40:00Z">
        <w:r w:rsidDel="000065F2">
          <w:delText xml:space="preserve">a </w:delText>
        </w:r>
        <w:commentRangeStart w:id="103"/>
        <w:commentRangeStart w:id="104"/>
        <w:r w:rsidDel="000065F2">
          <w:delText>match</w:delText>
        </w:r>
        <w:commentRangeEnd w:id="103"/>
        <w:r w:rsidR="00F13F3B" w:rsidDel="000065F2">
          <w:rPr>
            <w:rStyle w:val="CommentReference"/>
          </w:rPr>
          <w:commentReference w:id="103"/>
        </w:r>
      </w:del>
      <w:commentRangeEnd w:id="104"/>
      <w:r w:rsidR="00792233">
        <w:rPr>
          <w:rStyle w:val="CommentReference"/>
        </w:rPr>
        <w:commentReference w:id="104"/>
      </w:r>
      <w:del w:id="105" w:author="Jeremy Singer" w:date="2020-03-19T17:40:00Z">
        <w:r w:rsidDel="000065F2">
          <w:delText xml:space="preserve"> </w:delText>
        </w:r>
      </w:del>
      <w:ins w:id="106" w:author="Jeremy Singer" w:date="2020-03-19T17:40:00Z">
        <w:r w:rsidR="000065F2">
          <w:t xml:space="preserve">“hit” </w:t>
        </w:r>
      </w:ins>
      <w:r>
        <w:t xml:space="preserve">as a much larger string with a lower </w:t>
      </w:r>
      <w:r>
        <w:rPr>
          <w:i/>
        </w:rPr>
        <w:t>positives</w:t>
      </w:r>
      <w:r>
        <w:t xml:space="preserve"> score and a much higher </w:t>
      </w:r>
      <w:r>
        <w:rPr>
          <w:i/>
        </w:rPr>
        <w:t>score</w:t>
      </w:r>
      <w:r>
        <w:t xml:space="preserve"> statistic, as the cumulative score takes into account the greater difficulty of achieving a high score for the larger string.</w:t>
      </w:r>
    </w:p>
    <w:p w14:paraId="4BE128BB" w14:textId="3168A48C" w:rsidR="001175D8" w:rsidRDefault="00864999" w:rsidP="00864999">
      <w:pPr>
        <w:spacing w:after="0" w:line="480" w:lineRule="auto"/>
      </w:pPr>
      <w:r>
        <w:t>The distribution of log(</w:t>
      </w:r>
      <w:r>
        <w:rPr>
          <w:i/>
        </w:rPr>
        <w:t xml:space="preserve">score) </w:t>
      </w:r>
      <w:r>
        <w:t xml:space="preserve">for all the matches in </w:t>
      </w:r>
      <w:r w:rsidR="002874B4" w:rsidRPr="000065F2">
        <w:rPr>
          <w:iCs/>
          <w:rPrChange w:id="107" w:author="Jeremy Singer" w:date="2020-03-19T17:39:00Z">
            <w:rPr>
              <w:i/>
            </w:rPr>
          </w:rPrChange>
        </w:rPr>
        <w:t>P</w:t>
      </w:r>
      <w:r w:rsidRPr="000065F2">
        <w:rPr>
          <w:iCs/>
          <w:rPrChange w:id="108" w:author="Jeremy Singer" w:date="2020-03-19T17:39:00Z">
            <w:rPr>
              <w:i/>
            </w:rPr>
          </w:rPrChange>
        </w:rPr>
        <w:t xml:space="preserve">. </w:t>
      </w:r>
      <w:proofErr w:type="gramStart"/>
      <w:r w:rsidRPr="000065F2">
        <w:rPr>
          <w:iCs/>
          <w:rPrChange w:id="109" w:author="Jeremy Singer" w:date="2020-03-19T17:39:00Z">
            <w:rPr>
              <w:i/>
            </w:rPr>
          </w:rPrChange>
        </w:rPr>
        <w:t>falciparum</w:t>
      </w:r>
      <w:r>
        <w:rPr>
          <w:i/>
        </w:rPr>
        <w:t xml:space="preserve"> </w:t>
      </w:r>
      <w:r>
        <w:t xml:space="preserve"> appears</w:t>
      </w:r>
      <w:proofErr w:type="gramEnd"/>
      <w:r>
        <w:t xml:space="preserve">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609735B2"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sidR="002874B4">
        <w:rPr>
          <w:i/>
        </w:rPr>
        <w:t>P</w:t>
      </w:r>
      <w:r>
        <w:rPr>
          <w:i/>
        </w:rPr>
        <w:t>. falciparum</w:t>
      </w:r>
      <w:r>
        <w:t xml:space="preserve"> genome.  This “lumpiness” is not important for purposes of finding unusual target similarity, as it is buried in a normal cohort.</w:t>
      </w:r>
    </w:p>
    <w:p w14:paraId="6B881862" w14:textId="1748917F" w:rsidR="00864999" w:rsidRDefault="00864999" w:rsidP="00864999">
      <w:pPr>
        <w:spacing w:after="0" w:line="480" w:lineRule="auto"/>
      </w:pPr>
      <w:r>
        <w:lastRenderedPageBreak/>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w:t>
      </w:r>
      <w:proofErr w:type="gramStart"/>
      <w:r>
        <w:t>( or</w:t>
      </w:r>
      <w:proofErr w:type="gramEnd"/>
      <w:r>
        <w:t xml:space="preserve"> log values of </w:t>
      </w:r>
      <w:r w:rsidR="00EC0732">
        <w:t>3.07</w:t>
      </w:r>
      <w:r>
        <w:t xml:space="preserve"> and 3.</w:t>
      </w:r>
      <w:r w:rsidR="00EC0732">
        <w:t>17 respectively</w:t>
      </w:r>
      <w:r>
        <w:t>).  Searching the upper tail means missing some targets that are closer to the median.</w:t>
      </w:r>
    </w:p>
    <w:p w14:paraId="5F1C5AB1" w14:textId="2101AB44" w:rsidR="00864999" w:rsidRDefault="00864999" w:rsidP="00864999">
      <w:pPr>
        <w:spacing w:after="0" w:line="480" w:lineRule="auto"/>
      </w:pPr>
      <w:r>
        <w:t>Median and Median Absolute Deviation were used as measures of centrality and dispersion rather than mean and standard deviation because these measures are more appropriate considering the asymmetry and contamination of the distribution (in the sense that the distribution contains more than a single normal distribution plus other non-normally distributed data.)</w:t>
      </w:r>
    </w:p>
    <w:p w14:paraId="58141AA1" w14:textId="77777777" w:rsidR="00621725" w:rsidRDefault="00621725" w:rsidP="00864999">
      <w:pPr>
        <w:spacing w:after="0" w:line="480" w:lineRule="auto"/>
      </w:pP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lastRenderedPageBreak/>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446020"/>
                    </a:xfrm>
                    <a:prstGeom prst="rect">
                      <a:avLst/>
                    </a:prstGeom>
                  </pic:spPr>
                </pic:pic>
              </a:graphicData>
            </a:graphic>
          </wp:inline>
        </w:drawing>
      </w:r>
    </w:p>
    <w:p w14:paraId="7F3639CF" w14:textId="343AA339" w:rsidR="005F3DC7" w:rsidRDefault="00FC6479" w:rsidP="00B73627">
      <w:pPr>
        <w:pStyle w:val="Caption"/>
        <w:rPr>
          <w:ins w:id="110" w:author="Jeremy Singer" w:date="2020-03-19T17:42:00Z"/>
        </w:rPr>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8</w:t>
      </w:r>
      <w:r w:rsidR="005A4FC3">
        <w:rPr>
          <w:noProof/>
        </w:rPr>
        <w:fldChar w:fldCharType="end"/>
      </w:r>
      <w:r>
        <w:t>:QQ Plot for all P. falciparum BLASTP log(scores)</w:t>
      </w:r>
    </w:p>
    <w:p w14:paraId="489493D4" w14:textId="6F2DE033" w:rsidR="001D37C8" w:rsidRPr="001D37C8" w:rsidRDefault="001D37C8">
      <w:pPr>
        <w:pPrChange w:id="111" w:author="Jeremy Singer" w:date="2020-03-19T17:42:00Z">
          <w:pPr>
            <w:pStyle w:val="Caption"/>
          </w:pPr>
        </w:pPrChange>
      </w:pPr>
      <w:ins w:id="112" w:author="Jeremy Singer" w:date="2020-03-19T17:42:00Z">
        <w:r>
          <w:t xml:space="preserve">Q-Q plot reveals how closely the data </w:t>
        </w:r>
      </w:ins>
      <w:ins w:id="113" w:author="Jeremy Singer" w:date="2020-03-19T17:43:00Z">
        <w:r>
          <w:t>distribution conforms to normality.  A</w:t>
        </w:r>
      </w:ins>
      <w:ins w:id="114" w:author="Jeremy Singer" w:date="2020-03-19T17:44:00Z">
        <w:r>
          <w:t xml:space="preserve"> straight line indicates that the distribution is behaving normally.</w:t>
        </w:r>
      </w:ins>
    </w:p>
    <w:p w14:paraId="3D8179D7" w14:textId="71958C6C" w:rsidR="00B73627" w:rsidRDefault="001D37C8" w:rsidP="00B73627">
      <w:pPr>
        <w:spacing w:after="0" w:line="480" w:lineRule="auto"/>
      </w:pPr>
      <w:ins w:id="115" w:author="Jeremy Singer" w:date="2020-03-19T17:44:00Z">
        <w:r>
          <w:t xml:space="preserve">In the plot above, </w:t>
        </w:r>
      </w:ins>
      <w:del w:id="116" w:author="Jeremy Singer" w:date="2020-03-19T17:44:00Z">
        <w:r w:rsidR="00B73627" w:rsidDel="001D37C8">
          <w:delText>T</w:delText>
        </w:r>
      </w:del>
      <w:ins w:id="117" w:author="Jeremy Singer" w:date="2020-03-19T17:44:00Z">
        <w:r>
          <w:t>t</w:t>
        </w:r>
      </w:ins>
      <w:r w:rsidR="00B73627">
        <w:t>he red line shows expected normality.  This plot shows departure from normality at the right (upper) portion of the graph.</w:t>
      </w:r>
    </w:p>
    <w:p w14:paraId="3610AF1A" w14:textId="77777777" w:rsidR="004D41CF" w:rsidRDefault="004D41CF" w:rsidP="004D41CF">
      <w:pPr>
        <w:keepNext/>
        <w:spacing w:after="0" w:line="480" w:lineRule="auto"/>
      </w:pPr>
      <w:r>
        <w:rPr>
          <w:noProof/>
        </w:rPr>
        <w:drawing>
          <wp:inline distT="0" distB="0" distL="0" distR="0" wp14:anchorId="63D32F12" wp14:editId="5DC3285A">
            <wp:extent cx="5943600" cy="3422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422015"/>
                    </a:xfrm>
                    <a:prstGeom prst="rect">
                      <a:avLst/>
                    </a:prstGeom>
                  </pic:spPr>
                </pic:pic>
              </a:graphicData>
            </a:graphic>
          </wp:inline>
        </w:drawing>
      </w:r>
    </w:p>
    <w:p w14:paraId="028ED2F2" w14:textId="5A75CED1" w:rsidR="004D41CF" w:rsidRDefault="004D41CF" w:rsidP="004D41CF">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9</w:t>
      </w:r>
      <w:r w:rsidR="005A4FC3">
        <w:rPr>
          <w:noProof/>
        </w:rPr>
        <w:fldChar w:fldCharType="end"/>
      </w:r>
      <w:r>
        <w:t xml:space="preserve">: normal subset of log BLAST stats for </w:t>
      </w:r>
      <w:r w:rsidR="002874B4">
        <w:t>P</w:t>
      </w:r>
      <w:r>
        <w:t>. falciparum</w:t>
      </w:r>
    </w:p>
    <w:p w14:paraId="6BD76161" w14:textId="32AD15E2" w:rsidR="00A42E77" w:rsidRDefault="00A42E77" w:rsidP="00A42E77">
      <w:pPr>
        <w:spacing w:after="0" w:line="480" w:lineRule="auto"/>
      </w:pPr>
      <w:r>
        <w:lastRenderedPageBreak/>
        <w:t xml:space="preserve">We chose a threshold of 2 </w:t>
      </w:r>
      <w:r>
        <w:rPr>
          <w:i/>
          <w:iCs/>
        </w:rPr>
        <w:t>maximum absolute deviations</w:t>
      </w:r>
      <w:r>
        <w:t xml:space="preserve"> above the median as a cutoff below which the similarity results are </w:t>
      </w:r>
      <w:r>
        <w:rPr>
          <w:i/>
          <w:iCs/>
        </w:rPr>
        <w:t>normal</w:t>
      </w:r>
      <w:r>
        <w:t xml:space="preserve"> and therefore </w:t>
      </w:r>
      <w:r>
        <w:rPr>
          <w:i/>
          <w:iCs/>
        </w:rPr>
        <w:t xml:space="preserve">insignificant.  </w:t>
      </w:r>
      <w:r>
        <w:t>The normal score threshold was 27.16, and the log score threshold was 3.3073.</w:t>
      </w:r>
      <w:r w:rsidR="003873B7">
        <w:t xml:space="preserve">  We expect that scores above that will be more than randomly significant.</w:t>
      </w:r>
    </w:p>
    <w:p w14:paraId="352D49E2" w14:textId="7B71842C" w:rsidR="003873B7" w:rsidRDefault="003873B7" w:rsidP="00A42E77">
      <w:pPr>
        <w:spacing w:after="0" w:line="480" w:lineRule="auto"/>
      </w:pPr>
      <w:r>
        <w:t xml:space="preserve">Applying the Q-Q plot to the </w:t>
      </w:r>
      <w:r>
        <w:rPr>
          <w:i/>
          <w:iCs/>
        </w:rPr>
        <w:t>hmmer_score</w:t>
      </w:r>
      <w:r>
        <w:t xml:space="preserve"> values does not provide as neat an answer:</w:t>
      </w:r>
    </w:p>
    <w:p w14:paraId="081FE211" w14:textId="77777777" w:rsidR="003873B7" w:rsidRDefault="003873B7" w:rsidP="003873B7">
      <w:pPr>
        <w:keepNext/>
        <w:spacing w:after="0" w:line="480" w:lineRule="auto"/>
      </w:pPr>
      <w:r>
        <w:rPr>
          <w:noProof/>
        </w:rPr>
        <w:drawing>
          <wp:inline distT="0" distB="0" distL="0" distR="0" wp14:anchorId="728EED8D" wp14:editId="5460C600">
            <wp:extent cx="5943600" cy="34220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422015"/>
                    </a:xfrm>
                    <a:prstGeom prst="rect">
                      <a:avLst/>
                    </a:prstGeom>
                  </pic:spPr>
                </pic:pic>
              </a:graphicData>
            </a:graphic>
          </wp:inline>
        </w:drawing>
      </w:r>
    </w:p>
    <w:p w14:paraId="4CE88C1C" w14:textId="142B662B" w:rsidR="003873B7" w:rsidRDefault="003873B7" w:rsidP="003873B7">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10</w:t>
      </w:r>
      <w:r w:rsidR="005A4FC3">
        <w:rPr>
          <w:noProof/>
        </w:rPr>
        <w:fldChar w:fldCharType="end"/>
      </w:r>
      <w:r>
        <w:t>: HMMER scores are less well behaved</w:t>
      </w:r>
    </w:p>
    <w:p w14:paraId="1D9C78EA" w14:textId="439A48CD" w:rsidR="003873B7" w:rsidRPr="003873B7" w:rsidRDefault="001D37C8" w:rsidP="003873B7">
      <w:pPr>
        <w:spacing w:line="480" w:lineRule="auto"/>
      </w:pPr>
      <w:ins w:id="118" w:author="Jeremy Singer" w:date="2020-03-19T17:45:00Z">
        <w:r>
          <w:t xml:space="preserve">However, </w:t>
        </w:r>
      </w:ins>
      <w:del w:id="119" w:author="Jeremy Singer" w:date="2020-03-19T17:45:00Z">
        <w:r w:rsidR="003873B7" w:rsidDel="001D37C8">
          <w:delText>T</w:delText>
        </w:r>
      </w:del>
      <w:ins w:id="120" w:author="Jeremy Singer" w:date="2020-03-19T17:45:00Z">
        <w:r>
          <w:t>t</w:t>
        </w:r>
      </w:ins>
      <w:r w:rsidR="003873B7">
        <w:t xml:space="preserve">he Q-Q plot shows a pronounced </w:t>
      </w:r>
      <w:r w:rsidR="003873B7">
        <w:rPr>
          <w:i/>
          <w:iCs/>
        </w:rPr>
        <w:t>jink</w:t>
      </w:r>
      <w:r w:rsidR="003873B7">
        <w:t xml:space="preserve"> in the middle of the graph.  This suggests that the HMMER scores may be easier to stratify into different similarity classes.</w:t>
      </w:r>
    </w:p>
    <w:p w14:paraId="26CE0761" w14:textId="48FDE696" w:rsidR="00293856" w:rsidRDefault="00293856">
      <w:r>
        <w:br w:type="page"/>
      </w:r>
    </w:p>
    <w:p w14:paraId="4F83D3DF" w14:textId="349DC829" w:rsidR="00293856" w:rsidRDefault="00707AD1" w:rsidP="00707AD1">
      <w:pPr>
        <w:pStyle w:val="Heading2"/>
      </w:pPr>
      <w:r>
        <w:lastRenderedPageBreak/>
        <w:fldChar w:fldCharType="begin"/>
      </w:r>
      <w:r>
        <w:instrText xml:space="preserve"> autonumlgl </w:instrText>
      </w:r>
      <w:r>
        <w:fldChar w:fldCharType="end"/>
      </w:r>
      <w:r>
        <w:t xml:space="preserve"> Using kmeans to find a significant cluster</w:t>
      </w:r>
    </w:p>
    <w:p w14:paraId="46AE4E9D" w14:textId="47549BF1" w:rsidR="005B6846" w:rsidRPr="003C70AC" w:rsidRDefault="005B6846" w:rsidP="00A42E77">
      <w:pPr>
        <w:spacing w:after="0" w:line="480" w:lineRule="auto"/>
      </w:pPr>
      <w:r>
        <w:t xml:space="preserve">Another approach to find a useful threshold is </w:t>
      </w:r>
      <w:r w:rsidRPr="005B6846">
        <w:rPr>
          <w:b/>
          <w:bCs/>
        </w:rPr>
        <w:t>kmeans</w:t>
      </w:r>
      <w:r>
        <w:t xml:space="preserve"> clustering</w:t>
      </w:r>
      <w:r w:rsidR="00626084">
        <w:t xml:space="preserve"> </w:t>
      </w:r>
      <w:commentRangeStart w:id="121"/>
      <w:commentRangeStart w:id="122"/>
      <w:commentRangeEnd w:id="121"/>
      <w:r w:rsidR="00626084">
        <w:rPr>
          <w:rStyle w:val="CommentReference"/>
        </w:rPr>
        <w:commentReference w:id="121"/>
      </w:r>
      <w:commentRangeEnd w:id="122"/>
      <w:r w:rsidR="001D37C8">
        <w:rPr>
          <w:rStyle w:val="CommentReference"/>
        </w:rPr>
        <w:commentReference w:id="122"/>
      </w:r>
      <w:r w:rsidR="001D37C8">
        <w:fldChar w:fldCharType="begin"/>
      </w:r>
      <w:r w:rsidR="002B5513">
        <w:instrText xml:space="preserve"> ADDIN EN.CITE &lt;EndNote&gt;&lt;Cite&gt;&lt;Year&gt;2020&lt;/Year&gt;&lt;RecNum&gt;17&lt;/RecNum&gt;&lt;DisplayText&gt;[16, 17]&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Cite&gt;&lt;Author&gt;Hartigan&lt;/Author&gt;&lt;Year&gt;1979&lt;/Year&gt;&lt;RecNum&gt;9&lt;/RecNum&gt;&lt;record&gt;&lt;rec-number&gt;9&lt;/rec-number&gt;&lt;foreign-keys&gt;&lt;key app="EN" db-id="s55a2z5drd9zfle9a0uxsse802tr5s9rdxsp" timestamp="1584477509"&gt;9&lt;/key&gt;&lt;/foreign-keys&gt;&lt;ref-type name="Journal Article"&gt;17&lt;/ref-type&gt;&lt;contributors&gt;&lt;authors&gt;&lt;author&gt;Hartigan, J. A.&lt;/author&gt;&lt;author&gt;Wong, M. A.&lt;/author&gt;&lt;/authors&gt;&lt;/contributors&gt;&lt;titles&gt;&lt;title&gt;Algorithm AS 136: A K-Means Clustering Algorithm&lt;/title&gt;&lt;secondary-title&gt;Journal of the Royal Statistical Society. Series C (Applied Statistics)&lt;/secondary-title&gt;&lt;/titles&gt;&lt;periodical&gt;&lt;full-title&gt;Journal of the Royal Statistical Society. Series C (Applied Statistics)&lt;/full-title&gt;&lt;/periodical&gt;&lt;pages&gt;100-108&lt;/pages&gt;&lt;volume&gt;28&lt;/volume&gt;&lt;number&gt;1&lt;/number&gt;&lt;dates&gt;&lt;year&gt;1979&lt;/year&gt;&lt;/dates&gt;&lt;publisher&gt;[Wiley, Royal Statistical Society]&lt;/publisher&gt;&lt;isbn&gt;00359254, 14679876&lt;/isbn&gt;&lt;urls&gt;&lt;related-urls&gt;&lt;url&gt;http://dx.doi.org/10.2307/2346830&lt;/url&gt;&lt;/related-urls&gt;&lt;/urls&gt;&lt;custom1&gt;Full publication date: 1979&lt;/custom1&gt;&lt;electronic-resource-num&gt;10.2307/2346830&lt;/electronic-resource-num&gt;&lt;remote-database-name&gt;JSTOR&lt;/remote-database-name&gt;&lt;access-date&gt;2020/03/17/&lt;/access-date&gt;&lt;/record&gt;&lt;/Cite&gt;&lt;/EndNote&gt;</w:instrText>
      </w:r>
      <w:r w:rsidR="001D37C8">
        <w:fldChar w:fldCharType="separate"/>
      </w:r>
      <w:r w:rsidR="002B5513">
        <w:rPr>
          <w:noProof/>
        </w:rPr>
        <w:t>[16, 17]</w:t>
      </w:r>
      <w:r w:rsidR="001D37C8">
        <w:fldChar w:fldCharType="end"/>
      </w:r>
      <w:r>
        <w:t>.  We are looking for a region that is less dense,</w:t>
      </w:r>
      <w:r w:rsidR="0079506F">
        <w:t xml:space="preserve"> with higher scores</w:t>
      </w:r>
      <w:r>
        <w:t xml:space="preserve"> indicating unusually high similarity.</w:t>
      </w:r>
      <w:r w:rsidR="003C70AC">
        <w:t xml:space="preserve"> </w:t>
      </w:r>
      <w:del w:id="123" w:author="Jeremy Singer" w:date="2020-03-19T17:50:00Z">
        <w:r w:rsidR="003C70AC" w:rsidDel="001D37C8">
          <w:delText xml:space="preserve">The </w:delText>
        </w:r>
        <w:r w:rsidR="003C70AC" w:rsidDel="001D37C8">
          <w:rPr>
            <w:b/>
            <w:bCs/>
          </w:rPr>
          <w:delText>kmeans</w:delText>
        </w:r>
        <w:r w:rsidR="003C70AC" w:rsidDel="001D37C8">
          <w:delText xml:space="preserve"> </w:delText>
        </w:r>
      </w:del>
      <w:ins w:id="124" w:author="Jeremy Singer" w:date="2020-03-19T17:50:00Z">
        <w:r w:rsidR="001D37C8">
          <w:rPr>
            <w:b/>
            <w:bCs/>
          </w:rPr>
          <w:t>Kmeans</w:t>
        </w:r>
        <w:r w:rsidR="001D37C8">
          <w:t xml:space="preserve"> </w:t>
        </w:r>
      </w:ins>
      <w:r w:rsidR="003C70AC">
        <w:t>is a machine learning algorithm that classifies data</w:t>
      </w:r>
      <w:r w:rsidR="00390E6E">
        <w:t xml:space="preserve"> by minimizing</w:t>
      </w:r>
      <w:r w:rsidR="00F85566">
        <w:t xml:space="preserve"> within-cluster sum of squares distance.   We used it to classify our data into two clusters</w:t>
      </w:r>
      <w:r w:rsidR="001D37C8">
        <w:fldChar w:fldCharType="begin"/>
      </w:r>
      <w:r w:rsidR="002B5513">
        <w:instrText xml:space="preserve"> ADDIN EN.CITE &lt;EndNote&gt;&lt;Cite&gt;&lt;Year&gt;2020&lt;/Year&gt;&lt;RecNum&gt;17&lt;/RecNum&gt;&lt;DisplayText&gt;[16]&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EndNote&gt;</w:instrText>
      </w:r>
      <w:r w:rsidR="001D37C8">
        <w:fldChar w:fldCharType="separate"/>
      </w:r>
      <w:r w:rsidR="002B5513">
        <w:rPr>
          <w:noProof/>
        </w:rPr>
        <w:t>[16]</w:t>
      </w:r>
      <w:r w:rsidR="001D37C8">
        <w:fldChar w:fldCharType="end"/>
      </w:r>
      <w:r w:rsidR="00F85566">
        <w:t>.</w:t>
      </w:r>
    </w:p>
    <w:p w14:paraId="34BD2F66" w14:textId="77777777" w:rsidR="003873B7" w:rsidRDefault="003873B7" w:rsidP="003873B7">
      <w:pPr>
        <w:keepNext/>
        <w:spacing w:after="0" w:line="480" w:lineRule="auto"/>
      </w:pPr>
      <w:r>
        <w:rPr>
          <w:noProof/>
        </w:rPr>
        <w:drawing>
          <wp:inline distT="0" distB="0" distL="0" distR="0" wp14:anchorId="618208B6" wp14:editId="3CE116CF">
            <wp:extent cx="5943600" cy="3422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422015"/>
                    </a:xfrm>
                    <a:prstGeom prst="rect">
                      <a:avLst/>
                    </a:prstGeom>
                  </pic:spPr>
                </pic:pic>
              </a:graphicData>
            </a:graphic>
          </wp:inline>
        </w:drawing>
      </w:r>
    </w:p>
    <w:p w14:paraId="5E2AFBAB" w14:textId="484043E1" w:rsidR="003873B7" w:rsidRDefault="003873B7" w:rsidP="003873B7">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11</w:t>
      </w:r>
      <w:r w:rsidR="005A4FC3">
        <w:rPr>
          <w:noProof/>
        </w:rPr>
        <w:fldChar w:fldCharType="end"/>
      </w:r>
      <w:r>
        <w:t>: kmeans clustering of hmmer_score</w:t>
      </w:r>
    </w:p>
    <w:p w14:paraId="23C75FA6" w14:textId="0290377F" w:rsidR="003873B7" w:rsidRDefault="00293856" w:rsidP="003873B7">
      <w:r>
        <w:t xml:space="preserve">The purple line shows the threshold separating less similar insignificant similarity (in red) from highly similar ORFs in black.  The similarity threshold found by </w:t>
      </w:r>
      <w:r w:rsidRPr="00F85566">
        <w:rPr>
          <w:b/>
          <w:bCs/>
        </w:rPr>
        <w:t>kmeans</w:t>
      </w:r>
      <w:r>
        <w:t xml:space="preserve"> is more stringent than the one we found using </w:t>
      </w:r>
      <w:r>
        <w:rPr>
          <w:i/>
          <w:iCs/>
        </w:rPr>
        <w:t>median</w:t>
      </w:r>
      <w:r>
        <w:t xml:space="preserve"> and </w:t>
      </w:r>
      <w:r>
        <w:rPr>
          <w:i/>
          <w:iCs/>
        </w:rPr>
        <w:t>maximum absolute deviation</w:t>
      </w:r>
      <w:r>
        <w:t>.</w:t>
      </w:r>
    </w:p>
    <w:p w14:paraId="71ADB6FC" w14:textId="107F6A69" w:rsidR="00F92141" w:rsidRDefault="00F92141" w:rsidP="003873B7">
      <w:r>
        <w:t xml:space="preserve">(See </w:t>
      </w:r>
      <w:r>
        <w:fldChar w:fldCharType="begin"/>
      </w:r>
      <w:r>
        <w:instrText xml:space="preserve"> REF _Ref33732019 \h </w:instrText>
      </w:r>
      <w:r>
        <w:fldChar w:fldCharType="separate"/>
      </w:r>
      <w:r>
        <w:t>6.4.3. Score normality and kmeans analysis</w:t>
      </w:r>
      <w:r>
        <w:fldChar w:fldCharType="end"/>
      </w:r>
      <w:r>
        <w:t>)</w:t>
      </w:r>
    </w:p>
    <w:p w14:paraId="7A3144E6" w14:textId="0757ABB4" w:rsidR="00293856" w:rsidRDefault="00293856" w:rsidP="003873B7">
      <w:r>
        <w:t>1708 scores out of 20178 belong to the significant cluster.</w:t>
      </w:r>
    </w:p>
    <w:p w14:paraId="4962BA08" w14:textId="5493B4F3" w:rsidR="007636A5" w:rsidRDefault="007636A5" w:rsidP="003873B7">
      <w:r>
        <w:t xml:space="preserve">Note that the significant cluster is much more dispersed than the insignificant cluster.  The significance threshold should show a reasonable amount of separation </w:t>
      </w:r>
      <w:r w:rsidR="00FD2318">
        <w:t xml:space="preserve">within </w:t>
      </w:r>
      <w:r>
        <w:t>these clusters.</w:t>
      </w:r>
    </w:p>
    <w:p w14:paraId="4F120AC5" w14:textId="02341305" w:rsidR="0032414B" w:rsidRDefault="0032414B">
      <w:r>
        <w:br w:type="page"/>
      </w:r>
    </w:p>
    <w:p w14:paraId="22CA4610" w14:textId="77777777" w:rsidR="0032414B" w:rsidRDefault="0032414B" w:rsidP="003873B7"/>
    <w:p w14:paraId="5F416BF4" w14:textId="6B3D5EFD" w:rsidR="00A42E77" w:rsidRDefault="00EE4D29" w:rsidP="00EE4D29">
      <w:pPr>
        <w:pStyle w:val="Heading2"/>
      </w:pPr>
      <w:r>
        <w:fldChar w:fldCharType="begin"/>
      </w:r>
      <w:r>
        <w:instrText xml:space="preserve"> autonumlgl </w:instrText>
      </w:r>
      <w:r>
        <w:fldChar w:fldCharType="end"/>
      </w:r>
      <w:r>
        <w:t xml:space="preserve"> Downloading drugs and targets</w:t>
      </w:r>
    </w:p>
    <w:p w14:paraId="2C720B52" w14:textId="02BF7159" w:rsidR="00EE4D29" w:rsidRDefault="00EE4D29" w:rsidP="00EE4D29">
      <w:r>
        <w:t xml:space="preserve">Having determined a significance threshold, we are ready to select drugs and targets from the </w:t>
      </w:r>
      <w:r w:rsidR="005778D0">
        <w:rPr>
          <w:i/>
          <w:iCs/>
        </w:rPr>
        <w:t>CHEMBL_25</w:t>
      </w:r>
      <w:r w:rsidR="005778D0">
        <w:t xml:space="preserve"> database.</w:t>
      </w:r>
      <w:r w:rsidR="00401CAB">
        <w:t xml:space="preserve">  The query specifies tax_id to find targets for the associated organism.</w:t>
      </w:r>
    </w:p>
    <w:p w14:paraId="056C09D9" w14:textId="720B1F5C" w:rsidR="00401CAB" w:rsidRDefault="00401CAB" w:rsidP="00EE4D29">
      <w:r>
        <w:t xml:space="preserve">The score in this query was determined from kmeans, as described </w:t>
      </w:r>
      <w:r w:rsidR="0032414B">
        <w:t>(See</w:t>
      </w:r>
      <w:r>
        <w:t xml:space="preserve"> </w:t>
      </w:r>
      <w:r>
        <w:fldChar w:fldCharType="begin"/>
      </w:r>
      <w:r>
        <w:instrText xml:space="preserve"> REF _Ref33732019 \h </w:instrText>
      </w:r>
      <w:r>
        <w:fldChar w:fldCharType="separate"/>
      </w:r>
      <w:r>
        <w:t>6.4.3. Score normality and kmeans analysis</w:t>
      </w:r>
      <w:r>
        <w:fldChar w:fldCharType="end"/>
      </w:r>
      <w:r w:rsidR="0032414B">
        <w:t>).</w:t>
      </w:r>
    </w:p>
    <w:p w14:paraId="171D3D9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select distinct </w:t>
      </w:r>
      <w:proofErr w:type="gramStart"/>
      <w:r w:rsidRPr="005778D0">
        <w:rPr>
          <w:rFonts w:ascii="Courier New" w:hAnsi="Courier New" w:cs="Courier New"/>
          <w:sz w:val="16"/>
          <w:szCs w:val="16"/>
        </w:rPr>
        <w:t>h.target</w:t>
      </w:r>
      <w:proofErr w:type="gramEnd"/>
      <w:r w:rsidRPr="005778D0">
        <w:rPr>
          <w:rFonts w:ascii="Courier New" w:hAnsi="Courier New" w:cs="Courier New"/>
          <w:sz w:val="16"/>
          <w:szCs w:val="16"/>
        </w:rPr>
        <w:t>, score, td.tax_id as original_tax_id, td.organism as orig_organism,td.pref_name, md.pref_name, md.chembl_id</w:t>
      </w:r>
    </w:p>
    <w:p w14:paraId="57D04E3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from hmmer_statistics h</w:t>
      </w:r>
    </w:p>
    <w:p w14:paraId="6D54E8E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target_dictionary td</w:t>
      </w:r>
    </w:p>
    <w:p w14:paraId="6D77886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gramStart"/>
      <w:r w:rsidRPr="005778D0">
        <w:rPr>
          <w:rFonts w:ascii="Courier New" w:hAnsi="Courier New" w:cs="Courier New"/>
          <w:sz w:val="16"/>
          <w:szCs w:val="16"/>
        </w:rPr>
        <w:t>h.target</w:t>
      </w:r>
      <w:proofErr w:type="gramEnd"/>
      <w:r w:rsidRPr="005778D0">
        <w:rPr>
          <w:rFonts w:ascii="Courier New" w:hAnsi="Courier New" w:cs="Courier New"/>
          <w:sz w:val="16"/>
          <w:szCs w:val="16"/>
        </w:rPr>
        <w:t xml:space="preserve"> = td.chembl_id</w:t>
      </w:r>
    </w:p>
    <w:p w14:paraId="1DB806B9"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drug_mechanism dm</w:t>
      </w:r>
    </w:p>
    <w:p w14:paraId="37E6A91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dm.tid = td.tid</w:t>
      </w:r>
    </w:p>
    <w:p w14:paraId="26F0E46B"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molecule_dictionary md</w:t>
      </w:r>
    </w:p>
    <w:p w14:paraId="02779E4A"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gramStart"/>
      <w:r w:rsidRPr="005778D0">
        <w:rPr>
          <w:rFonts w:ascii="Courier New" w:hAnsi="Courier New" w:cs="Courier New"/>
          <w:sz w:val="16"/>
          <w:szCs w:val="16"/>
        </w:rPr>
        <w:t>dm.molregno</w:t>
      </w:r>
      <w:proofErr w:type="gramEnd"/>
      <w:r w:rsidRPr="005778D0">
        <w:rPr>
          <w:rFonts w:ascii="Courier New" w:hAnsi="Courier New" w:cs="Courier New"/>
          <w:sz w:val="16"/>
          <w:szCs w:val="16"/>
        </w:rPr>
        <w:t xml:space="preserve"> = md.molregno</w:t>
      </w:r>
    </w:p>
    <w:p w14:paraId="42001FF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WHERE h.tax_id = 36329</w:t>
      </w:r>
    </w:p>
    <w:p w14:paraId="19D6876C"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and score &gt;= 385.3</w:t>
      </w:r>
    </w:p>
    <w:p w14:paraId="48C19D31" w14:textId="5615F20E"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order by score desc;</w:t>
      </w:r>
    </w:p>
    <w:p w14:paraId="126B9A79" w14:textId="694B1825" w:rsidR="006D392F" w:rsidRDefault="006D392F" w:rsidP="00C65D12">
      <w:pPr>
        <w:spacing w:line="480" w:lineRule="auto"/>
      </w:pPr>
    </w:p>
    <w:p w14:paraId="00EA272D" w14:textId="3E627D61" w:rsidR="00417E0F" w:rsidRDefault="00417E0F" w:rsidP="00C65D12">
      <w:pPr>
        <w:spacing w:line="480" w:lineRule="auto"/>
      </w:pPr>
      <w:r>
        <w:t xml:space="preserve">This query was reformatted as a </w:t>
      </w:r>
      <w:r>
        <w:rPr>
          <w:b/>
          <w:bCs/>
        </w:rPr>
        <w:t>psql</w:t>
      </w:r>
      <w:r>
        <w:t xml:space="preserve"> command that downloads a tab delimited text file (See </w:t>
      </w:r>
      <w:r>
        <w:fldChar w:fldCharType="begin"/>
      </w:r>
      <w:r>
        <w:instrText xml:space="preserve"> REF _Ref33763990 \h </w:instrText>
      </w:r>
      <w:r>
        <w:fldChar w:fldCharType="separate"/>
      </w:r>
      <w:r>
        <w:t xml:space="preserve">6.5. Download </w:t>
      </w:r>
      <w:r w:rsidR="002874B4">
        <w:t>P</w:t>
      </w:r>
      <w:r>
        <w:t>. falciparum drugs and targets</w:t>
      </w:r>
      <w:r>
        <w:fldChar w:fldCharType="end"/>
      </w:r>
      <w:r>
        <w:t>).</w:t>
      </w:r>
    </w:p>
    <w:p w14:paraId="155FBA08" w14:textId="38449B33" w:rsidR="00793F15" w:rsidRDefault="00417E0F" w:rsidP="00ED6DD2">
      <w:pPr>
        <w:spacing w:line="480" w:lineRule="auto"/>
      </w:pPr>
      <w:r>
        <w:t xml:space="preserve">The tab delimited file was imported into excel, providing a filterable document.  This is useful, if we wish to exclude certain original organisms (9606 is human.)  While the query downloads the data in descending score order, a user can sort this document by other columns, such as the drug </w:t>
      </w:r>
      <w:r>
        <w:rPr>
          <w:i/>
          <w:iCs/>
        </w:rPr>
        <w:t>pref_name</w:t>
      </w:r>
      <w:r>
        <w:t>.</w:t>
      </w:r>
    </w:p>
    <w:p w14:paraId="3B02C9C5" w14:textId="1F01E686" w:rsidR="00ED6DD2" w:rsidRPr="00ED6DD2" w:rsidRDefault="00ED6DD2" w:rsidP="00ED6DD2">
      <w:pPr>
        <w:spacing w:line="480" w:lineRule="auto"/>
      </w:pPr>
      <w:r w:rsidRPr="00ED6DD2">
        <w:rPr>
          <w:b/>
          <w:bCs/>
        </w:rPr>
        <w:t>P_falciparum_hmmer_</w:t>
      </w:r>
      <w:proofErr w:type="gramStart"/>
      <w:r w:rsidRPr="00ED6DD2">
        <w:rPr>
          <w:b/>
          <w:bCs/>
        </w:rPr>
        <w:t>drugs.xslx</w:t>
      </w:r>
      <w:proofErr w:type="gramEnd"/>
      <w:r>
        <w:t xml:space="preserve"> is included separately in the supplements.</w:t>
      </w:r>
    </w:p>
    <w:p w14:paraId="1BCBCEAF" w14:textId="07F633BB" w:rsidR="00793F15" w:rsidRDefault="00793F15" w:rsidP="00793F15">
      <w:r>
        <w:t xml:space="preserve">At least one line for each target/drug with score from </w:t>
      </w:r>
      <w:r>
        <w:rPr>
          <w:b/>
          <w:bCs/>
        </w:rPr>
        <w:t>jackhmmer</w:t>
      </w:r>
      <w:r>
        <w:t xml:space="preserve"> with document references, in pref_name / journal year order.</w:t>
      </w:r>
      <w:r w:rsidR="00B26F84">
        <w:t xml:space="preserve">  (See </w:t>
      </w:r>
      <w:r w:rsidR="00B26F84">
        <w:fldChar w:fldCharType="begin"/>
      </w:r>
      <w:r w:rsidR="00B26F84">
        <w:instrText xml:space="preserve"> REF _Ref33789518 \h </w:instrText>
      </w:r>
      <w:r w:rsidR="00B26F84">
        <w:fldChar w:fldCharType="separate"/>
      </w:r>
      <w:r w:rsidR="00B26F84">
        <w:t xml:space="preserve">6.6. Download </w:t>
      </w:r>
      <w:r w:rsidR="002874B4">
        <w:t>P</w:t>
      </w:r>
      <w:r w:rsidR="00B26F84">
        <w:t>. falciparum drugs and targets, with annotations</w:t>
      </w:r>
      <w:r w:rsidR="00B26F84">
        <w:fldChar w:fldCharType="end"/>
      </w:r>
      <w:r w:rsidR="00B26F84">
        <w:t>)</w:t>
      </w:r>
    </w:p>
    <w:p w14:paraId="0B2B40F0" w14:textId="6048E081" w:rsidR="00DB6BB1" w:rsidRDefault="00DB6BB1" w:rsidP="00793F15">
      <w:pPr>
        <w:rPr>
          <w:ins w:id="125" w:author="Jeremy Singer" w:date="2020-03-21T18:38:00Z"/>
        </w:rPr>
      </w:pPr>
      <w:r>
        <w:t xml:space="preserve">File </w:t>
      </w:r>
      <w:r>
        <w:rPr>
          <w:b/>
          <w:bCs/>
        </w:rPr>
        <w:t>P_falciparum_hmmer_drugs_</w:t>
      </w:r>
      <w:proofErr w:type="gramStart"/>
      <w:r>
        <w:rPr>
          <w:b/>
          <w:bCs/>
        </w:rPr>
        <w:t>annotated.xslx</w:t>
      </w:r>
      <w:proofErr w:type="gramEnd"/>
      <w:r>
        <w:t xml:space="preserve"> is included separately in the supplements.</w:t>
      </w:r>
    </w:p>
    <w:p w14:paraId="66D993F2" w14:textId="1CC3DDE8" w:rsidR="005226FB" w:rsidRDefault="005226FB" w:rsidP="00793F15">
      <w:pPr>
        <w:rPr>
          <w:ins w:id="126" w:author="Jeremy Singer" w:date="2020-03-21T16:41:00Z"/>
        </w:rPr>
      </w:pPr>
      <w:ins w:id="127" w:author="Jeremy Singer" w:date="2020-03-21T18:38:00Z">
        <w:r>
          <w:t xml:space="preserve">Using R </w:t>
        </w:r>
      </w:ins>
      <w:ins w:id="128" w:author="Jeremy Singer" w:date="2020-03-21T18:39:00Z">
        <w:r>
          <w:t xml:space="preserve">function “get_unique_drugs” (see </w:t>
        </w:r>
      </w:ins>
      <w:ins w:id="129" w:author="Jeremy Singer" w:date="2020-03-21T18:48:00Z">
        <w:r w:rsidR="001D47B2">
          <w:fldChar w:fldCharType="begin"/>
        </w:r>
        <w:r w:rsidR="001D47B2">
          <w:instrText xml:space="preserve"> REF _Ref35708917 \h </w:instrText>
        </w:r>
      </w:ins>
      <w:r w:rsidR="001D47B2">
        <w:fldChar w:fldCharType="separate"/>
      </w:r>
      <w:ins w:id="130" w:author="Jeremy Singer" w:date="2020-03-21T18:48:00Z">
        <w:r w:rsidR="001D47B2">
          <w:t>6.4.4. get_unique_</w:t>
        </w:r>
        <w:proofErr w:type="gramStart"/>
        <w:r w:rsidR="001D47B2">
          <w:t>drugs.R</w:t>
        </w:r>
        <w:proofErr w:type="gramEnd"/>
        <w:r w:rsidR="001D47B2">
          <w:fldChar w:fldCharType="end"/>
        </w:r>
        <w:r w:rsidR="001D47B2">
          <w:t>)</w:t>
        </w:r>
      </w:ins>
      <w:ins w:id="131" w:author="Jeremy Singer" w:date="2020-03-21T18:49:00Z">
        <w:r w:rsidR="001D47B2">
          <w:t xml:space="preserve"> calculated the number of drugs by pref_name from the </w:t>
        </w:r>
      </w:ins>
      <w:ins w:id="132" w:author="Jeremy Singer" w:date="2020-03-21T18:50:00Z">
        <w:r w:rsidR="001D47B2">
          <w:t>molecule_dictionary table.</w:t>
        </w:r>
      </w:ins>
    </w:p>
    <w:p w14:paraId="591B7324" w14:textId="01842080" w:rsidR="0040195A" w:rsidRPr="00DB6BB1" w:rsidRDefault="0040195A" w:rsidP="00793F15">
      <w:commentRangeStart w:id="133"/>
      <w:ins w:id="134" w:author="Jeremy Singer" w:date="2020-03-21T16:49:00Z">
        <w:r>
          <w:t>726</w:t>
        </w:r>
      </w:ins>
      <w:ins w:id="135" w:author="Jeremy Singer" w:date="2020-03-21T16:50:00Z">
        <w:r>
          <w:t xml:space="preserve"> unique approved drugs were found.</w:t>
        </w:r>
      </w:ins>
      <w:commentRangeEnd w:id="133"/>
      <w:ins w:id="136" w:author="Jeremy Singer" w:date="2020-03-21T18:38:00Z">
        <w:r w:rsidR="005226FB">
          <w:rPr>
            <w:rStyle w:val="CommentReference"/>
          </w:rPr>
          <w:commentReference w:id="133"/>
        </w:r>
      </w:ins>
    </w:p>
    <w:p w14:paraId="7F8A9F57" w14:textId="77777777" w:rsidR="001D448F" w:rsidRDefault="001D448F">
      <w:r>
        <w:br w:type="page"/>
      </w:r>
    </w:p>
    <w:p w14:paraId="2CCAF380" w14:textId="186B3710" w:rsidR="00AD20D2" w:rsidRDefault="001D448F" w:rsidP="001D448F">
      <w:pPr>
        <w:pStyle w:val="Heading2"/>
      </w:pPr>
      <w:r>
        <w:lastRenderedPageBreak/>
        <w:fldChar w:fldCharType="begin"/>
      </w:r>
      <w:r>
        <w:instrText xml:space="preserve"> autonumlgl </w:instrText>
      </w:r>
      <w:r>
        <w:fldChar w:fldCharType="end"/>
      </w:r>
      <w:r>
        <w:t xml:space="preserve"> Validating drugs found</w:t>
      </w:r>
    </w:p>
    <w:p w14:paraId="642C200D" w14:textId="531EF843" w:rsidR="00F64D04" w:rsidRPr="00F64D04" w:rsidRDefault="009F6856" w:rsidP="00F64D04">
      <w:commentRangeStart w:id="137"/>
      <w:del w:id="138" w:author="Jeremy Singer" w:date="2020-03-21T17:25:00Z">
        <w:r w:rsidDel="001633E7">
          <w:delText>848</w:delText>
        </w:r>
        <w:r w:rsidR="00F64D04" w:rsidDel="001633E7">
          <w:delText xml:space="preserve"> drugs/targets</w:delText>
        </w:r>
        <w:commentRangeEnd w:id="137"/>
        <w:r w:rsidR="00FD2318" w:rsidDel="001633E7">
          <w:rPr>
            <w:rStyle w:val="CommentReference"/>
          </w:rPr>
          <w:commentReference w:id="137"/>
        </w:r>
        <w:r w:rsidR="00F64D04" w:rsidDel="001633E7">
          <w:delText xml:space="preserve"> were found based on similarity criterion identified by</w:delText>
        </w:r>
      </w:del>
      <w:ins w:id="139" w:author="Jeremy Singer" w:date="2020-03-21T17:25:00Z">
        <w:r w:rsidR="001633E7">
          <w:t xml:space="preserve">726 approved drugs were identified </w:t>
        </w:r>
      </w:ins>
      <w:ins w:id="140" w:author="Jeremy Singer" w:date="2020-03-21T17:26:00Z">
        <w:r w:rsidR="001633E7">
          <w:t>with</w:t>
        </w:r>
      </w:ins>
      <w:r w:rsidR="00F64D04">
        <w:t xml:space="preserve"> </w:t>
      </w:r>
      <w:r w:rsidR="00F64D04">
        <w:rPr>
          <w:b/>
          <w:bCs/>
        </w:rPr>
        <w:t>kmeans</w:t>
      </w:r>
      <w:r w:rsidR="00F64D04">
        <w:t xml:space="preserve"> threshold of 385.3.</w:t>
      </w:r>
    </w:p>
    <w:p w14:paraId="212BA711" w14:textId="1194E6E9" w:rsidR="001D448F" w:rsidRPr="001D448F" w:rsidRDefault="001D448F" w:rsidP="001D448F">
      <w:r>
        <w:t xml:space="preserve">Of the drugs found, 2 are already known in the </w:t>
      </w:r>
      <w:r>
        <w:rPr>
          <w:i/>
          <w:iCs/>
        </w:rPr>
        <w:t>chembl_25</w:t>
      </w:r>
      <w:r>
        <w:t xml:space="preserve"> database for </w:t>
      </w:r>
      <w:r w:rsidR="00F64D04">
        <w:t>P. falciparum:</w:t>
      </w:r>
    </w:p>
    <w:tbl>
      <w:tblPr>
        <w:tblW w:w="9360" w:type="dxa"/>
        <w:tblInd w:w="-5" w:type="dxa"/>
        <w:tblLook w:val="04A0" w:firstRow="1" w:lastRow="0" w:firstColumn="1" w:lastColumn="0" w:noHBand="0" w:noVBand="1"/>
      </w:tblPr>
      <w:tblGrid>
        <w:gridCol w:w="881"/>
        <w:gridCol w:w="1260"/>
        <w:gridCol w:w="1171"/>
        <w:gridCol w:w="1135"/>
        <w:gridCol w:w="1338"/>
        <w:gridCol w:w="1687"/>
        <w:gridCol w:w="1080"/>
        <w:gridCol w:w="1150"/>
      </w:tblGrid>
      <w:tr w:rsidR="00250589" w:rsidRPr="00250589" w14:paraId="654C7ACE" w14:textId="77777777" w:rsidTr="00250589">
        <w:trPr>
          <w:trHeight w:val="300"/>
        </w:trPr>
        <w:tc>
          <w:tcPr>
            <w:tcW w:w="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715AE"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avg_score</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5DE77626"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original_tax_id</w:t>
            </w:r>
          </w:p>
        </w:tc>
        <w:tc>
          <w:tcPr>
            <w:tcW w:w="1258" w:type="dxa"/>
            <w:tcBorders>
              <w:top w:val="single" w:sz="4" w:space="0" w:color="auto"/>
              <w:left w:val="nil"/>
              <w:bottom w:val="single" w:sz="4" w:space="0" w:color="auto"/>
              <w:right w:val="single" w:sz="4" w:space="0" w:color="auto"/>
            </w:tcBorders>
            <w:shd w:val="clear" w:color="auto" w:fill="auto"/>
            <w:vAlign w:val="bottom"/>
            <w:hideMark/>
          </w:tcPr>
          <w:p w14:paraId="13AC720A"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orig_organism</w:t>
            </w:r>
          </w:p>
        </w:tc>
        <w:tc>
          <w:tcPr>
            <w:tcW w:w="1141" w:type="dxa"/>
            <w:tcBorders>
              <w:top w:val="single" w:sz="4" w:space="0" w:color="auto"/>
              <w:left w:val="nil"/>
              <w:bottom w:val="single" w:sz="4" w:space="0" w:color="auto"/>
              <w:right w:val="single" w:sz="4" w:space="0" w:color="auto"/>
            </w:tcBorders>
            <w:shd w:val="clear" w:color="auto" w:fill="auto"/>
            <w:vAlign w:val="bottom"/>
            <w:hideMark/>
          </w:tcPr>
          <w:p w14:paraId="599FA221"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pref_name</w:t>
            </w:r>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14:paraId="5C1BA42D"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chembl_id</w:t>
            </w:r>
          </w:p>
        </w:tc>
        <w:tc>
          <w:tcPr>
            <w:tcW w:w="1773" w:type="dxa"/>
            <w:tcBorders>
              <w:top w:val="single" w:sz="4" w:space="0" w:color="auto"/>
              <w:left w:val="nil"/>
              <w:bottom w:val="single" w:sz="4" w:space="0" w:color="auto"/>
              <w:right w:val="single" w:sz="4" w:space="0" w:color="auto"/>
            </w:tcBorders>
            <w:shd w:val="clear" w:color="auto" w:fill="auto"/>
            <w:vAlign w:val="bottom"/>
            <w:hideMark/>
          </w:tcPr>
          <w:p w14:paraId="2B764A89"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mechanism_of_action</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74162ABB"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max_phase</w:t>
            </w:r>
          </w:p>
        </w:tc>
        <w:tc>
          <w:tcPr>
            <w:tcW w:w="1150" w:type="dxa"/>
            <w:tcBorders>
              <w:top w:val="single" w:sz="4" w:space="0" w:color="auto"/>
              <w:left w:val="nil"/>
              <w:bottom w:val="single" w:sz="4" w:space="0" w:color="auto"/>
              <w:right w:val="single" w:sz="4" w:space="0" w:color="auto"/>
            </w:tcBorders>
            <w:shd w:val="clear" w:color="auto" w:fill="auto"/>
            <w:noWrap/>
            <w:vAlign w:val="bottom"/>
            <w:hideMark/>
          </w:tcPr>
          <w:p w14:paraId="11723448"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first_approval</w:t>
            </w:r>
          </w:p>
        </w:tc>
      </w:tr>
      <w:tr w:rsidR="00250589" w:rsidRPr="00250589" w14:paraId="05C757FF"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2102A1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012ACA56"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61A0F7E4"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7752DDF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CYTINE</w:t>
            </w:r>
          </w:p>
        </w:tc>
        <w:tc>
          <w:tcPr>
            <w:tcW w:w="1338" w:type="dxa"/>
            <w:tcBorders>
              <w:top w:val="nil"/>
              <w:left w:val="nil"/>
              <w:bottom w:val="single" w:sz="4" w:space="0" w:color="auto"/>
              <w:right w:val="single" w:sz="4" w:space="0" w:color="auto"/>
            </w:tcBorders>
            <w:shd w:val="clear" w:color="auto" w:fill="auto"/>
            <w:noWrap/>
            <w:vAlign w:val="bottom"/>
            <w:hideMark/>
          </w:tcPr>
          <w:p w14:paraId="41192C02"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201056</w:t>
            </w:r>
          </w:p>
        </w:tc>
        <w:tc>
          <w:tcPr>
            <w:tcW w:w="1773" w:type="dxa"/>
            <w:tcBorders>
              <w:top w:val="nil"/>
              <w:left w:val="nil"/>
              <w:bottom w:val="single" w:sz="4" w:space="0" w:color="auto"/>
              <w:right w:val="single" w:sz="4" w:space="0" w:color="auto"/>
            </w:tcBorders>
            <w:shd w:val="clear" w:color="auto" w:fill="auto"/>
            <w:vAlign w:val="bottom"/>
            <w:hideMark/>
          </w:tcPr>
          <w:p w14:paraId="7DBA314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6B004CFF"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0596D0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75</w:t>
            </w:r>
          </w:p>
        </w:tc>
      </w:tr>
      <w:tr w:rsidR="00250589" w:rsidRPr="00250589" w14:paraId="765B5DAA"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B87760D"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26C8B534"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7CDC559E"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2BCD846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DOXINE</w:t>
            </w:r>
          </w:p>
        </w:tc>
        <w:tc>
          <w:tcPr>
            <w:tcW w:w="1338" w:type="dxa"/>
            <w:tcBorders>
              <w:top w:val="nil"/>
              <w:left w:val="nil"/>
              <w:bottom w:val="single" w:sz="4" w:space="0" w:color="auto"/>
              <w:right w:val="single" w:sz="4" w:space="0" w:color="auto"/>
            </w:tcBorders>
            <w:shd w:val="clear" w:color="auto" w:fill="auto"/>
            <w:noWrap/>
            <w:vAlign w:val="bottom"/>
            <w:hideMark/>
          </w:tcPr>
          <w:p w14:paraId="065D8D4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539</w:t>
            </w:r>
          </w:p>
        </w:tc>
        <w:tc>
          <w:tcPr>
            <w:tcW w:w="1773" w:type="dxa"/>
            <w:tcBorders>
              <w:top w:val="nil"/>
              <w:left w:val="nil"/>
              <w:bottom w:val="single" w:sz="4" w:space="0" w:color="auto"/>
              <w:right w:val="single" w:sz="4" w:space="0" w:color="auto"/>
            </w:tcBorders>
            <w:shd w:val="clear" w:color="auto" w:fill="auto"/>
            <w:vAlign w:val="bottom"/>
            <w:hideMark/>
          </w:tcPr>
          <w:p w14:paraId="4E01D487"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374322EC"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259F96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81</w:t>
            </w:r>
          </w:p>
        </w:tc>
      </w:tr>
    </w:tbl>
    <w:p w14:paraId="59E364F6" w14:textId="1B12F5FC" w:rsidR="001D448F" w:rsidRDefault="001D448F" w:rsidP="001D448F"/>
    <w:p w14:paraId="417382AA" w14:textId="79F4B1AD" w:rsidR="00F64D04" w:rsidDel="003C310B" w:rsidRDefault="00F64D04" w:rsidP="001D448F">
      <w:pPr>
        <w:rPr>
          <w:del w:id="141" w:author="Jeremy Singer" w:date="2020-03-21T18:51:00Z"/>
        </w:rPr>
      </w:pPr>
      <w:del w:id="142" w:author="Jeremy Singer" w:date="2020-03-21T18:51:00Z">
        <w:r w:rsidDel="003C310B">
          <w:delText xml:space="preserve">Of the remaining drugs found, 550 have gone through </w:delText>
        </w:r>
        <w:commentRangeStart w:id="143"/>
        <w:commentRangeStart w:id="144"/>
        <w:r w:rsidDel="003C310B">
          <w:delText xml:space="preserve">phase 4 </w:delText>
        </w:r>
        <w:commentRangeEnd w:id="143"/>
        <w:r w:rsidR="005366BB" w:rsidDel="003C310B">
          <w:rPr>
            <w:rStyle w:val="CommentReference"/>
          </w:rPr>
          <w:commentReference w:id="143"/>
        </w:r>
      </w:del>
      <w:commentRangeEnd w:id="144"/>
      <w:r w:rsidR="003C310B">
        <w:rPr>
          <w:rStyle w:val="CommentReference"/>
        </w:rPr>
        <w:commentReference w:id="144"/>
      </w:r>
      <w:del w:id="145" w:author="Jeremy Singer" w:date="2020-03-21T18:51:00Z">
        <w:r w:rsidDel="003C310B">
          <w:delText>clinical trials.</w:delText>
        </w:r>
      </w:del>
    </w:p>
    <w:p w14:paraId="6D221146" w14:textId="349A6893" w:rsidR="00F64D04" w:rsidDel="003C310B" w:rsidRDefault="00F64D04" w:rsidP="001D448F">
      <w:pPr>
        <w:rPr>
          <w:del w:id="146" w:author="Jeremy Singer" w:date="2020-03-21T18:51:00Z"/>
        </w:rPr>
      </w:pPr>
      <w:del w:id="147" w:author="Jeremy Singer" w:date="2020-03-21T18:51:00Z">
        <w:r w:rsidDel="003C310B">
          <w:delText>506 of those drugs have first approval dates.</w:delText>
        </w:r>
      </w:del>
    </w:p>
    <w:p w14:paraId="5AC10A44" w14:textId="2AFF6BE3" w:rsidR="00D1248B" w:rsidDel="00F958B4" w:rsidRDefault="00F958B4" w:rsidP="001D448F">
      <w:pPr>
        <w:rPr>
          <w:del w:id="148" w:author="Jeremy Singer" w:date="2020-03-19T16:45:00Z"/>
        </w:rPr>
      </w:pPr>
      <w:ins w:id="149" w:author="Jeremy Singer" w:date="2020-03-19T16:45:00Z">
        <w:r>
          <w:t xml:space="preserve">This drug was not known to be antimarial in the </w:t>
        </w:r>
        <w:r>
          <w:rPr>
            <w:b/>
            <w:bCs/>
          </w:rPr>
          <w:t>chembl_25</w:t>
        </w:r>
        <w:r>
          <w:t xml:space="preserve"> database, but was found independently in </w:t>
        </w:r>
        <w:r>
          <w:rPr>
            <w:i/>
            <w:iCs/>
          </w:rPr>
          <w:t xml:space="preserve">ClinicalTrials.gov </w:t>
        </w:r>
        <w:r>
          <w:t>as a treatment for P. falciparum malaria, demonstrating that paralog matching can find drugs that have been independently chosen for this use</w:t>
        </w:r>
      </w:ins>
      <w:r w:rsidR="00B37F8D">
        <w:fldChar w:fldCharType="begin"/>
      </w:r>
      <w:r w:rsidR="002B5513">
        <w:instrText xml:space="preserve"> ADDIN EN.CITE &lt;EndNote&gt;&lt;Cite&gt;&lt;Year&gt;2020&lt;/Year&gt;&lt;RecNum&gt;18&lt;/RecNum&gt;&lt;DisplayText&gt;[18]&lt;/DisplayText&gt;&lt;record&gt;&lt;rec-number&gt;18&lt;/rec-number&gt;&lt;foreign-keys&gt;&lt;key app="EN" db-id="s55a2z5drd9zfle9a0uxsse802tr5s9rdxsp" timestamp="1584479080"&gt;18&lt;/key&gt;&lt;/foreign-keys&gt;&lt;ref-type name="Journal Article"&gt;17&lt;/ref-type&gt;&lt;contributors&gt;&lt;/contributors&gt;&lt;titles&gt;&lt;title&gt;Search of: p falciparum malaria - List Results - ClinicalTrials.gov&lt;/title&gt;&lt;/titles&gt;&lt;dates&gt;&lt;year&gt;2020&lt;/year&gt;&lt;/dates&gt;&lt;urls&gt;&lt;related-urls&gt;&lt;url&gt;https://clinicaltrials.gov/ct2/results?cond=p+falciparum+malaria&amp;amp;term=&amp;amp;cntry=&amp;amp;state=&amp;amp;city=&amp;amp;dist=&amp;amp;Search=Search&lt;/url&gt;&lt;/related-urls&gt;&lt;/urls&gt;&lt;/record&gt;&lt;/Cite&gt;&lt;/EndNote&gt;</w:instrText>
      </w:r>
      <w:r w:rsidR="00B37F8D">
        <w:fldChar w:fldCharType="separate"/>
      </w:r>
      <w:r w:rsidR="002B5513">
        <w:rPr>
          <w:noProof/>
        </w:rPr>
        <w:t>[18]</w:t>
      </w:r>
      <w:r w:rsidR="00B37F8D">
        <w:fldChar w:fldCharType="end"/>
      </w:r>
      <w:ins w:id="150" w:author="Jeremy Singer" w:date="2020-03-19T16:45:00Z">
        <w:r>
          <w:t>.</w:t>
        </w:r>
      </w:ins>
      <w:commentRangeStart w:id="151"/>
      <w:commentRangeStart w:id="152"/>
      <w:del w:id="153" w:author="Jeremy Singer" w:date="2020-03-19T16:45:00Z">
        <w:r w:rsidR="00D1248B" w:rsidDel="00F958B4">
          <w:delText>Azithromycin also is in clinical trials</w:delText>
        </w:r>
        <w:r w:rsidR="009F6856" w:rsidDel="00F958B4">
          <w:delText xml:space="preserve"> for treatment of </w:delText>
        </w:r>
        <w:r w:rsidR="009F6856" w:rsidRPr="00D075DE" w:rsidDel="00F958B4">
          <w:delText>P. falciparum malaria</w:delText>
        </w:r>
        <w:r w:rsidR="009F6856" w:rsidDel="00F958B4">
          <w:delText>.</w:delText>
        </w:r>
        <w:r w:rsidR="00FA5FE3" w:rsidDel="00F958B4">
          <w:delText xml:space="preserve"> </w:delText>
        </w:r>
        <w:commentRangeEnd w:id="151"/>
        <w:r w:rsidR="00FA5FE3" w:rsidDel="00F958B4">
          <w:rPr>
            <w:rStyle w:val="CommentReference"/>
          </w:rPr>
          <w:commentReference w:id="151"/>
        </w:r>
      </w:del>
      <w:commentRangeEnd w:id="152"/>
      <w:r w:rsidR="00CC3C52">
        <w:rPr>
          <w:rStyle w:val="CommentReference"/>
        </w:rPr>
        <w:commentReference w:id="152"/>
      </w:r>
    </w:p>
    <w:p w14:paraId="42BDC9A7" w14:textId="41AE31C8" w:rsidR="00D075DE" w:rsidRPr="00D075DE" w:rsidRDefault="00D075DE" w:rsidP="001D448F"/>
    <w:tbl>
      <w:tblPr>
        <w:tblW w:w="9715" w:type="dxa"/>
        <w:tblLayout w:type="fixed"/>
        <w:tblLook w:val="04A0" w:firstRow="1" w:lastRow="0" w:firstColumn="1" w:lastColumn="0" w:noHBand="0" w:noVBand="1"/>
      </w:tblPr>
      <w:tblGrid>
        <w:gridCol w:w="1162"/>
        <w:gridCol w:w="1263"/>
        <w:gridCol w:w="1260"/>
        <w:gridCol w:w="1260"/>
        <w:gridCol w:w="1080"/>
        <w:gridCol w:w="1530"/>
        <w:gridCol w:w="990"/>
        <w:gridCol w:w="1170"/>
      </w:tblGrid>
      <w:tr w:rsidR="00901462" w:rsidRPr="00901462" w14:paraId="4B98E8C8" w14:textId="77777777" w:rsidTr="00901462">
        <w:trPr>
          <w:trHeight w:val="233"/>
        </w:trPr>
        <w:tc>
          <w:tcPr>
            <w:tcW w:w="11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2B8497"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avg_score</w:t>
            </w:r>
          </w:p>
        </w:tc>
        <w:tc>
          <w:tcPr>
            <w:tcW w:w="1263" w:type="dxa"/>
            <w:tcBorders>
              <w:top w:val="single" w:sz="4" w:space="0" w:color="auto"/>
              <w:left w:val="nil"/>
              <w:bottom w:val="single" w:sz="4" w:space="0" w:color="auto"/>
              <w:right w:val="single" w:sz="4" w:space="0" w:color="auto"/>
            </w:tcBorders>
            <w:shd w:val="clear" w:color="auto" w:fill="auto"/>
            <w:noWrap/>
            <w:vAlign w:val="bottom"/>
            <w:hideMark/>
          </w:tcPr>
          <w:p w14:paraId="678A79C8"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original_tax_id</w:t>
            </w:r>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466EE145"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orig_organism</w:t>
            </w:r>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26C4F853"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pref_name</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6D773CF9"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chembl_id</w:t>
            </w:r>
          </w:p>
        </w:tc>
        <w:tc>
          <w:tcPr>
            <w:tcW w:w="1530" w:type="dxa"/>
            <w:tcBorders>
              <w:top w:val="single" w:sz="4" w:space="0" w:color="auto"/>
              <w:left w:val="nil"/>
              <w:bottom w:val="single" w:sz="4" w:space="0" w:color="auto"/>
              <w:right w:val="single" w:sz="4" w:space="0" w:color="auto"/>
            </w:tcBorders>
            <w:shd w:val="clear" w:color="auto" w:fill="auto"/>
            <w:vAlign w:val="bottom"/>
            <w:hideMark/>
          </w:tcPr>
          <w:p w14:paraId="126B1ED6"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mechanism_of_action</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328AAD51"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max_phase</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0D27D166"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first_approval</w:t>
            </w:r>
          </w:p>
        </w:tc>
      </w:tr>
      <w:tr w:rsidR="00901462" w:rsidRPr="00901462" w14:paraId="6B4F0E59" w14:textId="77777777" w:rsidTr="00901462">
        <w:trPr>
          <w:trHeight w:val="300"/>
        </w:trPr>
        <w:tc>
          <w:tcPr>
            <w:tcW w:w="1162" w:type="dxa"/>
            <w:tcBorders>
              <w:top w:val="nil"/>
              <w:left w:val="single" w:sz="4" w:space="0" w:color="auto"/>
              <w:bottom w:val="single" w:sz="4" w:space="0" w:color="auto"/>
              <w:right w:val="single" w:sz="4" w:space="0" w:color="auto"/>
            </w:tcBorders>
            <w:shd w:val="clear" w:color="auto" w:fill="auto"/>
            <w:noWrap/>
            <w:vAlign w:val="bottom"/>
            <w:hideMark/>
          </w:tcPr>
          <w:p w14:paraId="4427195F"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063.857143</w:t>
            </w:r>
          </w:p>
        </w:tc>
        <w:tc>
          <w:tcPr>
            <w:tcW w:w="1263" w:type="dxa"/>
            <w:tcBorders>
              <w:top w:val="nil"/>
              <w:left w:val="nil"/>
              <w:bottom w:val="single" w:sz="4" w:space="0" w:color="auto"/>
              <w:right w:val="single" w:sz="4" w:space="0" w:color="auto"/>
            </w:tcBorders>
            <w:shd w:val="clear" w:color="auto" w:fill="auto"/>
            <w:noWrap/>
            <w:vAlign w:val="bottom"/>
            <w:hideMark/>
          </w:tcPr>
          <w:p w14:paraId="2B052DC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2</w:t>
            </w:r>
          </w:p>
        </w:tc>
        <w:tc>
          <w:tcPr>
            <w:tcW w:w="1260" w:type="dxa"/>
            <w:tcBorders>
              <w:top w:val="nil"/>
              <w:left w:val="nil"/>
              <w:bottom w:val="single" w:sz="4" w:space="0" w:color="auto"/>
              <w:right w:val="single" w:sz="4" w:space="0" w:color="auto"/>
            </w:tcBorders>
            <w:shd w:val="clear" w:color="auto" w:fill="auto"/>
            <w:vAlign w:val="bottom"/>
            <w:hideMark/>
          </w:tcPr>
          <w:p w14:paraId="00B8E93C"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w:t>
            </w:r>
          </w:p>
        </w:tc>
        <w:tc>
          <w:tcPr>
            <w:tcW w:w="1260" w:type="dxa"/>
            <w:tcBorders>
              <w:top w:val="nil"/>
              <w:left w:val="nil"/>
              <w:bottom w:val="single" w:sz="4" w:space="0" w:color="auto"/>
              <w:right w:val="single" w:sz="4" w:space="0" w:color="auto"/>
            </w:tcBorders>
            <w:shd w:val="clear" w:color="auto" w:fill="auto"/>
            <w:vAlign w:val="bottom"/>
            <w:hideMark/>
          </w:tcPr>
          <w:p w14:paraId="50D8450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AZITHROMYCIN</w:t>
            </w:r>
          </w:p>
        </w:tc>
        <w:tc>
          <w:tcPr>
            <w:tcW w:w="1080" w:type="dxa"/>
            <w:tcBorders>
              <w:top w:val="nil"/>
              <w:left w:val="nil"/>
              <w:bottom w:val="single" w:sz="4" w:space="0" w:color="auto"/>
              <w:right w:val="single" w:sz="4" w:space="0" w:color="auto"/>
            </w:tcBorders>
            <w:shd w:val="clear" w:color="auto" w:fill="auto"/>
            <w:noWrap/>
            <w:vAlign w:val="bottom"/>
            <w:hideMark/>
          </w:tcPr>
          <w:p w14:paraId="13DD6AD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CHEMBL529</w:t>
            </w:r>
          </w:p>
        </w:tc>
        <w:tc>
          <w:tcPr>
            <w:tcW w:w="1530" w:type="dxa"/>
            <w:tcBorders>
              <w:top w:val="nil"/>
              <w:left w:val="nil"/>
              <w:bottom w:val="single" w:sz="4" w:space="0" w:color="auto"/>
              <w:right w:val="single" w:sz="4" w:space="0" w:color="auto"/>
            </w:tcBorders>
            <w:shd w:val="clear" w:color="auto" w:fill="auto"/>
            <w:vAlign w:val="bottom"/>
            <w:hideMark/>
          </w:tcPr>
          <w:p w14:paraId="3058E073"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l 70S ribosome inhibitor</w:t>
            </w:r>
          </w:p>
        </w:tc>
        <w:tc>
          <w:tcPr>
            <w:tcW w:w="990" w:type="dxa"/>
            <w:tcBorders>
              <w:top w:val="nil"/>
              <w:left w:val="nil"/>
              <w:bottom w:val="single" w:sz="4" w:space="0" w:color="auto"/>
              <w:right w:val="single" w:sz="4" w:space="0" w:color="auto"/>
            </w:tcBorders>
            <w:shd w:val="clear" w:color="auto" w:fill="auto"/>
            <w:noWrap/>
            <w:vAlign w:val="bottom"/>
            <w:hideMark/>
          </w:tcPr>
          <w:p w14:paraId="5CA7588B"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4</w:t>
            </w:r>
          </w:p>
        </w:tc>
        <w:tc>
          <w:tcPr>
            <w:tcW w:w="1170" w:type="dxa"/>
            <w:tcBorders>
              <w:top w:val="nil"/>
              <w:left w:val="nil"/>
              <w:bottom w:val="single" w:sz="4" w:space="0" w:color="auto"/>
              <w:right w:val="single" w:sz="4" w:space="0" w:color="auto"/>
            </w:tcBorders>
            <w:shd w:val="clear" w:color="auto" w:fill="auto"/>
            <w:noWrap/>
            <w:vAlign w:val="bottom"/>
            <w:hideMark/>
          </w:tcPr>
          <w:p w14:paraId="1AFCB24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991</w:t>
            </w:r>
          </w:p>
        </w:tc>
      </w:tr>
    </w:tbl>
    <w:p w14:paraId="519C5889" w14:textId="64445D41" w:rsidR="00D1248B" w:rsidRDefault="00D1248B" w:rsidP="001D448F"/>
    <w:p w14:paraId="2DBA6C24" w14:textId="213381E3" w:rsidR="009F6856" w:rsidRDefault="009F6856" w:rsidP="001D448F">
      <w:r>
        <w:t xml:space="preserve">102 drugs are anti-bacterial.  Of these, </w:t>
      </w:r>
      <w:r w:rsidR="00FF4EF4">
        <w:t>41 are Bacterial 70S ribosome inhibitors; the rest are Bacterial penicillin-binding protein inhibitors.</w:t>
      </w:r>
    </w:p>
    <w:p w14:paraId="500AB5D5" w14:textId="45EE9A73" w:rsidR="00B30857" w:rsidRDefault="00B30857">
      <w:r>
        <w:br w:type="page"/>
      </w:r>
    </w:p>
    <w:commentRangeStart w:id="154"/>
    <w:commentRangeStart w:id="155"/>
    <w:p w14:paraId="6DA80118" w14:textId="247523B6" w:rsidR="00B30857" w:rsidRDefault="00B30857" w:rsidP="00B30857">
      <w:pPr>
        <w:pStyle w:val="Heading2"/>
      </w:pPr>
      <w:r>
        <w:lastRenderedPageBreak/>
        <w:fldChar w:fldCharType="begin"/>
      </w:r>
      <w:r>
        <w:instrText xml:space="preserve"> autonumlgl </w:instrText>
      </w:r>
      <w:r>
        <w:fldChar w:fldCharType="end"/>
      </w:r>
      <w:r>
        <w:t xml:space="preserve"> Drugs for other organisms</w:t>
      </w:r>
      <w:commentRangeEnd w:id="154"/>
      <w:r w:rsidR="0023208B">
        <w:rPr>
          <w:rStyle w:val="CommentReference"/>
          <w:rFonts w:asciiTheme="minorHAnsi" w:eastAsiaTheme="minorHAnsi" w:hAnsiTheme="minorHAnsi" w:cstheme="minorBidi"/>
          <w:color w:val="auto"/>
        </w:rPr>
        <w:commentReference w:id="154"/>
      </w:r>
      <w:commentRangeEnd w:id="155"/>
      <w:r w:rsidR="003C310B">
        <w:rPr>
          <w:rStyle w:val="CommentReference"/>
          <w:rFonts w:asciiTheme="minorHAnsi" w:eastAsiaTheme="minorHAnsi" w:hAnsiTheme="minorHAnsi" w:cstheme="minorBidi"/>
          <w:color w:val="auto"/>
        </w:rPr>
        <w:commentReference w:id="155"/>
      </w:r>
    </w:p>
    <w:p w14:paraId="5483B44B" w14:textId="41BEB399" w:rsidR="00C72F67" w:rsidRDefault="00B30857" w:rsidP="00C72F67">
      <w:pPr>
        <w:pStyle w:val="Heading3"/>
        <w:rPr>
          <w:ins w:id="156" w:author="Jeremy Singer" w:date="2020-03-21T14:40:00Z"/>
        </w:rPr>
      </w:pPr>
      <w:r>
        <w:fldChar w:fldCharType="begin"/>
      </w:r>
      <w:r>
        <w:instrText xml:space="preserve"> autonumlgl </w:instrText>
      </w:r>
      <w:r>
        <w:fldChar w:fldCharType="end"/>
      </w:r>
      <w:r>
        <w:t xml:space="preserve"> Plasmodium Vivax</w:t>
      </w:r>
    </w:p>
    <w:p w14:paraId="4BFCDADC" w14:textId="187913F9" w:rsidR="00C72F67" w:rsidRPr="00C72F67" w:rsidRDefault="00C72F67">
      <w:pPr>
        <w:pPrChange w:id="157" w:author="Jeremy Singer" w:date="2020-03-21T14:40:00Z">
          <w:pPr>
            <w:pStyle w:val="Heading3"/>
          </w:pPr>
        </w:pPrChange>
      </w:pPr>
      <w:ins w:id="158" w:author="Jeremy Singer" w:date="2020-03-21T14:40:00Z">
        <w:r>
          <w:t>Taxonomy ID: 5855 (Non-strain specific</w:t>
        </w:r>
      </w:ins>
      <w:ins w:id="159" w:author="Jeremy Singer" w:date="2020-03-21T14:41:00Z">
        <w:r>
          <w:t>)</w:t>
        </w:r>
      </w:ins>
      <w:r>
        <w:fldChar w:fldCharType="begin"/>
      </w:r>
      <w:r>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Pr>
          <w:noProof/>
        </w:rPr>
        <w:t>[2]</w:t>
      </w:r>
      <w:r>
        <w:fldChar w:fldCharType="end"/>
      </w:r>
      <w:ins w:id="160" w:author="Jeremy Singer" w:date="2020-03-21T14:41:00Z">
        <w:r>
          <w:t>.</w:t>
        </w:r>
      </w:ins>
    </w:p>
    <w:p w14:paraId="70C106D0" w14:textId="48C9356E" w:rsidR="00F60F30" w:rsidRPr="00F60F30" w:rsidRDefault="00F60F30" w:rsidP="00F60F30">
      <w:pPr>
        <w:rPr>
          <w:ins w:id="161" w:author="Jeremy Singer" w:date="2020-03-20T15:07:00Z"/>
        </w:rPr>
      </w:pPr>
      <w:ins w:id="162" w:author="Jeremy Singer" w:date="2020-03-20T15:07:00Z">
        <w:r>
          <w:t>P. Vivax is responsible for 75% of the malaria burden in the Americas,  and 53% of the malaria burden in the South-East Asia region</w:t>
        </w:r>
      </w:ins>
      <w:r>
        <w:fldChar w:fldCharType="begin"/>
      </w:r>
      <w:r>
        <w:instrText xml:space="preserve"> ADDIN EN.CITE &lt;EndNote&gt;&lt;Cite&gt;&lt;Year&gt;2019&lt;/Year&gt;&lt;RecNum&gt;5&lt;/RecNum&gt;&lt;DisplayText&gt;[19]&lt;/DisplayText&gt;&lt;record&gt;&lt;rec-number&gt;5&lt;/rec-number&gt;&lt;foreign-keys&gt;&lt;key app="EN" db-id="s55a2z5drd9zfle9a0uxsse802tr5s9rdxsp" timestamp="1584476587"&gt;5&lt;/key&gt;&lt;/foreign-keys&gt;&lt;ref-type name="Journal Article"&gt;17&lt;/ref-type&gt;&lt;contributors&gt;&lt;/contributors&gt;&lt;titles&gt;&lt;title&gt;World malaria report 2019&lt;/title&gt;&lt;/titles&gt;&lt;dates&gt;&lt;year&gt;2019&lt;/year&gt;&lt;/dates&gt;&lt;urls&gt;&lt;related-urls&gt;&lt;url&gt;https://www.who.int/news-room/feature-stories/detail/world-malaria-report-2019&lt;/url&gt;&lt;/related-urls&gt;&lt;/urls&gt;&lt;/record&gt;&lt;/Cite&gt;&lt;/EndNote&gt;</w:instrText>
      </w:r>
      <w:r>
        <w:fldChar w:fldCharType="separate"/>
      </w:r>
      <w:r>
        <w:rPr>
          <w:noProof/>
        </w:rPr>
        <w:t>[19]</w:t>
      </w:r>
      <w:r>
        <w:fldChar w:fldCharType="end"/>
      </w:r>
      <w:ins w:id="163" w:author="Jeremy Singer" w:date="2020-03-20T15:07:00Z">
        <w:r>
          <w:t>.</w:t>
        </w:r>
      </w:ins>
    </w:p>
    <w:p w14:paraId="165E81A5" w14:textId="11879D3F" w:rsidR="00B30857" w:rsidRDefault="00B30857" w:rsidP="00B30857">
      <w:pPr>
        <w:rPr>
          <w:rFonts w:ascii="Lucida Console" w:hAnsi="Lucida Console" w:cs="Lucida Console"/>
          <w:sz w:val="18"/>
          <w:szCs w:val="18"/>
        </w:rPr>
      </w:pPr>
      <w:r>
        <w:t xml:space="preserve">Search was based on </w:t>
      </w:r>
      <w:commentRangeStart w:id="164"/>
      <w:ins w:id="165" w:author="Jeremy Singer" w:date="2020-03-19T17:58:00Z">
        <w:r w:rsidR="00CC3C52">
          <w:rPr>
            <w:rFonts w:ascii="Lucida Console" w:hAnsi="Lucida Console" w:cs="Lucida Console"/>
            <w:sz w:val="18"/>
            <w:szCs w:val="18"/>
          </w:rPr>
          <w:t>PlasmoDB-46_PvivaxP01_ORFs_AA.fasta</w:t>
        </w:r>
        <w:commentRangeEnd w:id="164"/>
        <w:r w:rsidR="00CC3C52">
          <w:rPr>
            <w:rStyle w:val="CommentReference"/>
          </w:rPr>
          <w:commentReference w:id="164"/>
        </w:r>
      </w:ins>
      <w:del w:id="166" w:author="Jeremy Singer" w:date="2020-03-19T17:58:00Z">
        <w:r w:rsidRPr="00B30857" w:rsidDel="00CC3C52">
          <w:rPr>
            <w:rFonts w:ascii="Lucida Console" w:hAnsi="Lucida Console" w:cs="Lucida Console"/>
            <w:b/>
            <w:bCs/>
            <w:sz w:val="18"/>
            <w:szCs w:val="18"/>
          </w:rPr>
          <w:delText>PlasmoDB-46_Pfalciparum3D7_ORFs_AA.fasta</w:delText>
        </w:r>
      </w:del>
      <w:r w:rsidR="007D6E18">
        <w:rPr>
          <w:rFonts w:ascii="Lucida Console" w:hAnsi="Lucida Console" w:cs="Lucida Console"/>
          <w:b/>
          <w:bCs/>
          <w:sz w:val="18"/>
          <w:szCs w:val="18"/>
        </w:rPr>
        <w:fldChar w:fldCharType="begin"/>
      </w:r>
      <w:r w:rsidR="00F60F30">
        <w:rPr>
          <w:rFonts w:ascii="Lucida Console" w:hAnsi="Lucida Console" w:cs="Lucida Console"/>
          <w:b/>
          <w:bCs/>
          <w:sz w:val="18"/>
          <w:szCs w:val="18"/>
        </w:rPr>
        <w:instrText xml:space="preserve"> ADDIN EN.CITE &lt;EndNote&gt;&lt;Cite&gt;&lt;Year&gt;2020&lt;/Year&gt;&lt;RecNum&gt;23&lt;/RecNum&gt;&lt;DisplayText&gt;[20, 21]&lt;/DisplayText&gt;&lt;record&gt;&lt;rec-number&gt;23&lt;/rec-number&gt;&lt;foreign-keys&gt;&lt;key app="EN" db-id="s55a2z5drd9zfle9a0uxsse802tr5s9rdxsp" timestamp="1584655477"&gt;23&lt;/key&gt;&lt;/foreign-keys&gt;&lt;ref-type name="Web Page"&gt;12&lt;/ref-type&gt;&lt;contributors&gt;&lt;/contributors&gt;&lt;titles&gt;&lt;title&gt;PlasmoDB Download Files&lt;/title&gt;&lt;/titles&gt;&lt;dates&gt;&lt;year&gt;2020&lt;/year&gt;&lt;/dates&gt;&lt;urls&gt;&lt;related-urls&gt;&lt;url&gt;https://plasmodb.org/common/downloads/Current_Release/PvivaxP01/fasta/data/&lt;/url&gt;&lt;/related-urls&gt;&lt;/urls&gt;&lt;/record&gt;&lt;/Cite&gt;&lt;Cite&gt;&lt;Year&gt;2020&lt;/Year&gt;&lt;RecNum&gt;24&lt;/RecNum&gt;&lt;record&gt;&lt;rec-number&gt;24&lt;/rec-number&gt;&lt;foreign-keys&gt;&lt;key app="EN" db-id="s55a2z5drd9zfle9a0uxsse802tr5s9rdxsp" timestamp="1584655640"&gt;24&lt;/key&gt;&lt;/foreign-keys&gt;&lt;ref-type name="Web Page"&gt;12&lt;/ref-type&gt;&lt;contributors&gt;&lt;/contributors&gt;&lt;titles&gt;&lt;title&gt;Data Set GeneDB: The Sanger Institute Pathogen Genomics Database&lt;/title&gt;&lt;/titles&gt;&lt;dates&gt;&lt;year&gt;2020&lt;/year&gt;&lt;/dates&gt;&lt;publisher&gt;version: 2017-03-11&lt;/publisher&gt;&lt;urls&gt;&lt;related-urls&gt;&lt;url&gt;https://plasmodb.org/plasmo/app/record/dataset/DS_365c388131&lt;/url&gt;&lt;/related-urls&gt;&lt;/urls&gt;&lt;/record&gt;&lt;/Cite&gt;&lt;/EndNote&gt;</w:instrText>
      </w:r>
      <w:r w:rsidR="007D6E18">
        <w:rPr>
          <w:rFonts w:ascii="Lucida Console" w:hAnsi="Lucida Console" w:cs="Lucida Console"/>
          <w:b/>
          <w:bCs/>
          <w:sz w:val="18"/>
          <w:szCs w:val="18"/>
        </w:rPr>
        <w:fldChar w:fldCharType="separate"/>
      </w:r>
      <w:r w:rsidR="00F60F30">
        <w:rPr>
          <w:rFonts w:ascii="Lucida Console" w:hAnsi="Lucida Console" w:cs="Lucida Console"/>
          <w:b/>
          <w:bCs/>
          <w:noProof/>
          <w:sz w:val="18"/>
          <w:szCs w:val="18"/>
        </w:rPr>
        <w:t>[20, 21]</w:t>
      </w:r>
      <w:r w:rsidR="007D6E18">
        <w:rPr>
          <w:rFonts w:ascii="Lucida Console" w:hAnsi="Lucida Console" w:cs="Lucida Console"/>
          <w:b/>
          <w:bCs/>
          <w:sz w:val="18"/>
          <w:szCs w:val="18"/>
        </w:rPr>
        <w:fldChar w:fldCharType="end"/>
      </w:r>
      <w:r>
        <w:rPr>
          <w:rFonts w:ascii="Lucida Console" w:hAnsi="Lucida Console" w:cs="Lucida Console"/>
          <w:sz w:val="18"/>
          <w:szCs w:val="18"/>
        </w:rPr>
        <w:t>.</w:t>
      </w:r>
      <w:r w:rsidR="007D6E18">
        <w:rPr>
          <w:rFonts w:ascii="Lucida Console" w:hAnsi="Lucida Console" w:cs="Lucida Console"/>
          <w:sz w:val="18"/>
          <w:szCs w:val="18"/>
        </w:rPr>
        <w:t xml:space="preserve"> </w:t>
      </w:r>
    </w:p>
    <w:p w14:paraId="481AF6B7" w14:textId="17282F7A" w:rsidR="0048244B" w:rsidRDefault="0048244B" w:rsidP="00B30857">
      <w:pPr>
        <w:rPr>
          <w:rFonts w:ascii="Lucida Console" w:hAnsi="Lucida Console" w:cs="Lucida Console"/>
          <w:sz w:val="18"/>
          <w:szCs w:val="18"/>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w:t>
      </w:r>
      <w:proofErr w:type="gramStart"/>
      <w:r>
        <w:t>threshold.R</w:t>
      </w:r>
      <w:proofErr w:type="gramEnd"/>
      <w:r>
        <w:rPr>
          <w:rFonts w:ascii="Lucida Console" w:hAnsi="Lucida Console" w:cs="Lucida Console"/>
          <w:sz w:val="18"/>
          <w:szCs w:val="18"/>
        </w:rPr>
        <w:fldChar w:fldCharType="end"/>
      </w:r>
      <w:r>
        <w:rPr>
          <w:rFonts w:ascii="Lucida Console" w:hAnsi="Lucida Console" w:cs="Lucida Console"/>
          <w:sz w:val="18"/>
          <w:szCs w:val="18"/>
        </w:rPr>
        <w:t>).  tax_id = 5855.</w:t>
      </w:r>
    </w:p>
    <w:p w14:paraId="7BB22B1E" w14:textId="169865B1" w:rsidR="0048244B" w:rsidRDefault="0048244B" w:rsidP="00B30857">
      <w:pPr>
        <w:rPr>
          <w:rFonts w:ascii="Lucida Console" w:hAnsi="Lucida Console" w:cs="Lucida Console"/>
          <w:sz w:val="18"/>
          <w:szCs w:val="18"/>
        </w:rPr>
      </w:pPr>
      <w:r>
        <w:rPr>
          <w:noProof/>
        </w:rPr>
        <w:drawing>
          <wp:inline distT="0" distB="0" distL="0" distR="0" wp14:anchorId="6F81E8C0" wp14:editId="3718473F">
            <wp:extent cx="5943600" cy="34220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422015"/>
                    </a:xfrm>
                    <a:prstGeom prst="rect">
                      <a:avLst/>
                    </a:prstGeom>
                  </pic:spPr>
                </pic:pic>
              </a:graphicData>
            </a:graphic>
          </wp:inline>
        </w:drawing>
      </w:r>
    </w:p>
    <w:p w14:paraId="19F167E3" w14:textId="77777777" w:rsidR="00B30857" w:rsidRPr="00B30857" w:rsidRDefault="00B30857" w:rsidP="00B30857"/>
    <w:p w14:paraId="5AE7199B" w14:textId="600B57DD" w:rsidR="00FF4EF4" w:rsidRDefault="00A13393" w:rsidP="001D448F">
      <w:r>
        <w:t>Drugs were downloaded by (</w:t>
      </w:r>
      <w:r>
        <w:fldChar w:fldCharType="begin"/>
      </w:r>
      <w:r>
        <w:instrText xml:space="preserve"> REF _Ref34227796 \h </w:instrText>
      </w:r>
      <w:r>
        <w:fldChar w:fldCharType="separate"/>
      </w:r>
      <w:r>
        <w:t>6.8. P_vivax_jackhmmer_drugs.sql</w:t>
      </w:r>
      <w:r>
        <w:fldChar w:fldCharType="end"/>
      </w:r>
      <w:r>
        <w:t xml:space="preserve"> ).</w:t>
      </w:r>
    </w:p>
    <w:p w14:paraId="2E369FA3" w14:textId="42D99E50" w:rsidR="00A13393" w:rsidRDefault="00A13393" w:rsidP="001D448F">
      <w:pPr>
        <w:rPr>
          <w:ins w:id="167" w:author="Jeremy Singer" w:date="2020-03-21T19:09:00Z"/>
        </w:rPr>
      </w:pPr>
      <w:r>
        <w:t>Spreadsheet</w:t>
      </w:r>
      <w:r w:rsidR="00A47C47">
        <w:t>s</w:t>
      </w:r>
      <w:r>
        <w:t xml:space="preserve"> of results are contained in the supplements</w:t>
      </w:r>
      <w:r w:rsidR="001C3FF0">
        <w:t xml:space="preserve"> as </w:t>
      </w:r>
      <w:r w:rsidR="001C3FF0" w:rsidRPr="001C3FF0">
        <w:rPr>
          <w:b/>
          <w:bCs/>
        </w:rPr>
        <w:t>P_vivax_hmmer_drugs.xlsx</w:t>
      </w:r>
      <w:r w:rsidR="00A47C47">
        <w:t xml:space="preserve"> and </w:t>
      </w:r>
      <w:r w:rsidR="00A47C47" w:rsidRPr="00A47C47">
        <w:rPr>
          <w:b/>
          <w:bCs/>
        </w:rPr>
        <w:t>P_vivax_hmmer_drugs_annotated.xlsx</w:t>
      </w:r>
      <w:r w:rsidR="00A47C47">
        <w:t>.</w:t>
      </w:r>
    </w:p>
    <w:p w14:paraId="319B2946" w14:textId="1B64C27A" w:rsidR="00CA5DFF" w:rsidRDefault="00CA5DFF" w:rsidP="001D448F">
      <w:pPr>
        <w:rPr>
          <w:ins w:id="168" w:author="Jeremy Singer" w:date="2020-03-21T19:13:00Z"/>
        </w:rPr>
      </w:pPr>
      <w:ins w:id="169" w:author="Jeremy Singer" w:date="2020-03-21T19:10:00Z">
        <w:r>
          <w:t xml:space="preserve">Using </w:t>
        </w:r>
      </w:ins>
      <w:ins w:id="170" w:author="Jeremy Singer" w:date="2020-03-21T19:12:00Z">
        <w:r w:rsidR="004A0824">
          <w:t xml:space="preserve">an </w:t>
        </w:r>
      </w:ins>
      <w:ins w:id="171" w:author="Jeremy Singer" w:date="2020-03-21T19:10:00Z">
        <w:r>
          <w:t>R func</w:t>
        </w:r>
      </w:ins>
      <w:ins w:id="172" w:author="Jeremy Singer" w:date="2020-03-21T19:11:00Z">
        <w:r>
          <w:t xml:space="preserve">tion </w:t>
        </w:r>
        <w:r>
          <w:rPr>
            <w:b/>
            <w:bCs/>
          </w:rPr>
          <w:t xml:space="preserve">(see </w:t>
        </w:r>
        <w:r>
          <w:rPr>
            <w:b/>
            <w:bCs/>
          </w:rPr>
          <w:fldChar w:fldCharType="begin"/>
        </w:r>
        <w:r>
          <w:rPr>
            <w:b/>
            <w:bCs/>
          </w:rPr>
          <w:instrText xml:space="preserve"> REF _Ref35708917 \h </w:instrText>
        </w:r>
        <w:r>
          <w:rPr>
            <w:b/>
            <w:bCs/>
          </w:rPr>
        </w:r>
      </w:ins>
      <w:r>
        <w:rPr>
          <w:b/>
          <w:bCs/>
        </w:rPr>
        <w:fldChar w:fldCharType="separate"/>
      </w:r>
      <w:ins w:id="173" w:author="Jeremy Singer" w:date="2020-03-21T19:11:00Z">
        <w:r>
          <w:t>6.4.4. get_unique_</w:t>
        </w:r>
        <w:proofErr w:type="gramStart"/>
        <w:r>
          <w:t>drugs.R</w:t>
        </w:r>
        <w:proofErr w:type="gramEnd"/>
        <w:r>
          <w:rPr>
            <w:b/>
            <w:bCs/>
          </w:rPr>
          <w:fldChar w:fldCharType="end"/>
        </w:r>
      </w:ins>
      <w:ins w:id="174" w:author="Jeremy Singer" w:date="2020-03-21T19:12:00Z">
        <w:r w:rsidR="004A0824">
          <w:rPr>
            <w:b/>
            <w:bCs/>
          </w:rPr>
          <w:t>)</w:t>
        </w:r>
        <w:r w:rsidR="004A0824">
          <w:t xml:space="preserve"> we can retrieve unique drugs and do calculations in R Studio.</w:t>
        </w:r>
      </w:ins>
    </w:p>
    <w:p w14:paraId="03857B7F" w14:textId="4D9BB7FF" w:rsidR="004A0824" w:rsidRDefault="004A0824" w:rsidP="001D448F">
      <w:pPr>
        <w:rPr>
          <w:ins w:id="175" w:author="Jeremy Singer" w:date="2020-03-21T19:13:00Z"/>
        </w:rPr>
      </w:pPr>
      <w:ins w:id="176" w:author="Jeremy Singer" w:date="2020-03-21T19:13:00Z">
        <w:r w:rsidRPr="004A0824">
          <w:t>falciparum_drugs=get_unique_</w:t>
        </w:r>
        <w:proofErr w:type="gramStart"/>
        <w:r w:rsidRPr="004A0824">
          <w:t>drugs(</w:t>
        </w:r>
        <w:proofErr w:type="gramEnd"/>
        <w:r w:rsidRPr="004A0824">
          <w:t>conn, 36329,221.2)</w:t>
        </w:r>
      </w:ins>
    </w:p>
    <w:p w14:paraId="69EE7E49" w14:textId="23E1123B" w:rsidR="004A0824" w:rsidRDefault="004A0824" w:rsidP="001D448F">
      <w:pPr>
        <w:rPr>
          <w:ins w:id="177" w:author="Jeremy Singer" w:date="2020-03-21T19:13:00Z"/>
        </w:rPr>
      </w:pPr>
      <w:ins w:id="178" w:author="Jeremy Singer" w:date="2020-03-21T19:13:00Z">
        <w:r w:rsidRPr="004A0824">
          <w:t>vivax_drugs=get_unique_drugs(conn,5855,210.5)</w:t>
        </w:r>
      </w:ins>
    </w:p>
    <w:p w14:paraId="0C85174F" w14:textId="1093BD0B" w:rsidR="004A0824" w:rsidRPr="004A0824" w:rsidRDefault="004A0824" w:rsidP="001D448F">
      <w:ins w:id="179" w:author="Jeremy Singer" w:date="2020-03-21T19:14:00Z">
        <w:r>
          <w:t>dim(vivax_</w:t>
        </w:r>
        <w:proofErr w:type="gramStart"/>
        <w:r>
          <w:t>drugs)[</w:t>
        </w:r>
        <w:proofErr w:type="gramEnd"/>
        <w:r>
          <w:t>1</w:t>
        </w:r>
      </w:ins>
      <w:commentRangeStart w:id="180"/>
    </w:p>
    <w:p w14:paraId="7C847283" w14:textId="108EED98" w:rsidR="00A13393" w:rsidRDefault="004A0824" w:rsidP="001D448F">
      <w:pPr>
        <w:rPr>
          <w:ins w:id="181" w:author="Jeremy Singer" w:date="2020-03-21T16:51:00Z"/>
        </w:rPr>
      </w:pPr>
      <w:ins w:id="182" w:author="Jeremy Singer" w:date="2020-03-21T19:14:00Z">
        <w:r>
          <w:t>]</w:t>
        </w:r>
      </w:ins>
      <w:del w:id="183" w:author="Jeremy Singer" w:date="2020-03-21T16:40:00Z">
        <w:r w:rsidR="00A13393" w:rsidDel="00A3506A">
          <w:delText>1234 putative drugs/targets were identified</w:delText>
        </w:r>
      </w:del>
      <w:ins w:id="184" w:author="Jeremy Singer" w:date="2020-03-21T16:40:00Z">
        <w:r w:rsidR="00A3506A">
          <w:t>721 unique approved drugs were found</w:t>
        </w:r>
      </w:ins>
      <w:r w:rsidR="00A13393">
        <w:t>.</w:t>
      </w:r>
    </w:p>
    <w:p w14:paraId="38DA9627" w14:textId="77777777" w:rsidR="004A0824" w:rsidRDefault="00590A61" w:rsidP="001D448F">
      <w:pPr>
        <w:rPr>
          <w:ins w:id="185" w:author="Jeremy Singer" w:date="2020-03-21T19:15:00Z"/>
        </w:rPr>
      </w:pPr>
      <w:ins w:id="186" w:author="Jeremy Singer" w:date="2020-03-21T16:51:00Z">
        <w:r>
          <w:lastRenderedPageBreak/>
          <w:t>Differences were found for drugs that could be applied to Plasmodium falciparum vs. Plasmo</w:t>
        </w:r>
      </w:ins>
      <w:ins w:id="187" w:author="Jeremy Singer" w:date="2020-03-21T16:52:00Z">
        <w:r>
          <w:t>dium vivax malaria</w:t>
        </w:r>
      </w:ins>
      <w:ins w:id="188" w:author="Jeremy Singer" w:date="2020-03-21T19:15:00Z">
        <w:r w:rsidR="004A0824">
          <w:t xml:space="preserve"> using R’s setdiff function</w:t>
        </w:r>
      </w:ins>
      <w:ins w:id="189" w:author="Jeremy Singer" w:date="2020-03-21T16:52:00Z">
        <w:r>
          <w:t xml:space="preserve">.  </w:t>
        </w:r>
      </w:ins>
    </w:p>
    <w:p w14:paraId="33598084" w14:textId="562086A7" w:rsidR="00590A61" w:rsidRDefault="00590A61" w:rsidP="001D448F">
      <w:pPr>
        <w:rPr>
          <w:ins w:id="190" w:author="Jeremy Singer" w:date="2020-03-21T16:52:00Z"/>
        </w:rPr>
      </w:pPr>
      <w:ins w:id="191" w:author="Jeremy Singer" w:date="2020-03-21T16:52:00Z">
        <w:r>
          <w:t>The following drugs were found for P. falciparum but not P. vivax:</w:t>
        </w:r>
      </w:ins>
    </w:p>
    <w:p w14:paraId="2B5C0B49" w14:textId="040C3E29" w:rsidR="00590A61" w:rsidRDefault="00590A61" w:rsidP="001D448F">
      <w:pPr>
        <w:rPr>
          <w:ins w:id="192" w:author="Jeremy Singer" w:date="2020-03-21T16:56:00Z"/>
        </w:rPr>
      </w:pPr>
      <w:ins w:id="193" w:author="Jeremy Singer" w:date="2020-03-21T16:55:00Z">
        <w:r w:rsidRPr="00590A61">
          <w:t>ABEMACICLIB, CHOLINE FENOFIBRATE, CLOFIBRATE, EZETIMIBE, FENOFIBRATE, FENOFIBRIC ACID, GEMFIBROZIL, PENTOXIFYLLINE, RIBOCICLIB, RIBOCICLIB SUCCINATE</w:t>
        </w:r>
        <w:r>
          <w:t>.</w:t>
        </w:r>
      </w:ins>
    </w:p>
    <w:p w14:paraId="64B96410" w14:textId="648EBBB5" w:rsidR="00590A61" w:rsidRDefault="00590A61" w:rsidP="001D448F">
      <w:pPr>
        <w:rPr>
          <w:ins w:id="194" w:author="Jeremy Singer" w:date="2020-03-21T16:56:00Z"/>
        </w:rPr>
      </w:pPr>
      <w:ins w:id="195" w:author="Jeremy Singer" w:date="2020-03-21T16:56:00Z">
        <w:r>
          <w:t>The following drugs were found for P. vivax but not P. falciparum:</w:t>
        </w:r>
      </w:ins>
    </w:p>
    <w:p w14:paraId="52C3F0E9" w14:textId="34BF15B5" w:rsidR="00590A61" w:rsidRDefault="00590A61" w:rsidP="001D448F">
      <w:pPr>
        <w:rPr>
          <w:ins w:id="196" w:author="Jeremy Singer" w:date="2020-03-21T19:16:00Z"/>
        </w:rPr>
      </w:pPr>
      <w:ins w:id="197" w:author="Jeremy Singer" w:date="2020-03-21T16:59:00Z">
        <w:r w:rsidRPr="00590A61">
          <w:t>CLOXACILLIN SODIUM, METHICILLIN SODIUM, PERMETHRIN, SONIDEGIB PHOSPHATE, VISMODEGIB</w:t>
        </w:r>
        <w:r>
          <w:t>.</w:t>
        </w:r>
      </w:ins>
      <w:commentRangeEnd w:id="180"/>
      <w:ins w:id="198" w:author="Jeremy Singer" w:date="2020-03-21T18:55:00Z">
        <w:r w:rsidR="003C310B">
          <w:rPr>
            <w:rStyle w:val="CommentReference"/>
          </w:rPr>
          <w:commentReference w:id="180"/>
        </w:r>
      </w:ins>
    </w:p>
    <w:p w14:paraId="7F9A5CBE" w14:textId="35206CC6" w:rsidR="00CA5DFF" w:rsidRDefault="004A0824" w:rsidP="001D448F">
      <w:ins w:id="199" w:author="Jeremy Singer" w:date="2020-03-21T19:16:00Z">
        <w:r>
          <w:t>The R intersect function shows that</w:t>
        </w:r>
      </w:ins>
      <w:ins w:id="200" w:author="Jeremy Singer" w:date="2020-03-21T19:17:00Z">
        <w:r>
          <w:t xml:space="preserve"> </w:t>
        </w:r>
      </w:ins>
      <w:ins w:id="201" w:author="Jeremy Singer" w:date="2020-03-21T19:16:00Z">
        <w:r>
          <w:t>t</w:t>
        </w:r>
      </w:ins>
      <w:ins w:id="202" w:author="Jeremy Singer" w:date="2020-03-21T19:09:00Z">
        <w:r w:rsidR="00CA5DFF">
          <w:t xml:space="preserve">here are 721 approved </w:t>
        </w:r>
      </w:ins>
      <w:ins w:id="203" w:author="Jeremy Singer" w:date="2020-03-21T19:08:00Z">
        <w:r w:rsidR="00CA5DFF">
          <w:t>P</w:t>
        </w:r>
      </w:ins>
      <w:ins w:id="204" w:author="Jeremy Singer" w:date="2020-03-21T19:09:00Z">
        <w:r w:rsidR="00CA5DFF">
          <w:t>.</w:t>
        </w:r>
      </w:ins>
      <w:ins w:id="205" w:author="Jeremy Singer" w:date="2020-03-21T19:08:00Z">
        <w:r w:rsidR="00CA5DFF">
          <w:t xml:space="preserve"> falciparum drugs and P</w:t>
        </w:r>
      </w:ins>
      <w:ins w:id="206" w:author="Jeremy Singer" w:date="2020-03-21T19:09:00Z">
        <w:r w:rsidR="00CA5DFF">
          <w:t>. vivax drugs in common.</w:t>
        </w:r>
      </w:ins>
      <w:ins w:id="207" w:author="Jeremy Singer" w:date="2020-03-21T19:08:00Z">
        <w:r w:rsidR="00CA5DFF">
          <w:t xml:space="preserve"> </w:t>
        </w:r>
      </w:ins>
    </w:p>
    <w:p w14:paraId="5D39AA79" w14:textId="084DC31F" w:rsidR="00637CC4" w:rsidRDefault="00637CC4">
      <w:r>
        <w:br w:type="page"/>
      </w:r>
    </w:p>
    <w:p w14:paraId="2A43239A" w14:textId="77777777" w:rsidR="00637CC4" w:rsidRDefault="00637CC4" w:rsidP="001D448F"/>
    <w:p w14:paraId="5CC684CA" w14:textId="6201AB08" w:rsidR="00637CC4" w:rsidRDefault="00637CC4" w:rsidP="00637CC4">
      <w:pPr>
        <w:pStyle w:val="Heading3"/>
        <w:rPr>
          <w:ins w:id="208" w:author="Jeremy Singer" w:date="2020-03-21T14:37:00Z"/>
        </w:rPr>
      </w:pPr>
      <w:r>
        <w:fldChar w:fldCharType="begin"/>
      </w:r>
      <w:r>
        <w:instrText xml:space="preserve"> autonumlgl </w:instrText>
      </w:r>
      <w:r>
        <w:fldChar w:fldCharType="end"/>
      </w:r>
      <w:r>
        <w:t xml:space="preserve"> Cryptosporidium parvum</w:t>
      </w:r>
    </w:p>
    <w:p w14:paraId="034570F4" w14:textId="02790634" w:rsidR="00C72F67" w:rsidRPr="00C72F67" w:rsidRDefault="00C72F67">
      <w:pPr>
        <w:pPrChange w:id="209" w:author="Jeremy Singer" w:date="2020-03-21T14:37:00Z">
          <w:pPr>
            <w:pStyle w:val="Heading3"/>
          </w:pPr>
        </w:pPrChange>
      </w:pPr>
      <w:ins w:id="210" w:author="Jeremy Singer" w:date="2020-03-21T14:37:00Z">
        <w:r>
          <w:t>Taxonomy ID: 5807</w:t>
        </w:r>
      </w:ins>
      <w:ins w:id="211" w:author="Jeremy Singer" w:date="2020-03-21T14:38:00Z">
        <w:r>
          <w:t xml:space="preserve"> (non-strain specific)</w:t>
        </w:r>
      </w:ins>
      <w:r>
        <w:fldChar w:fldCharType="begin"/>
      </w:r>
      <w:r>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Pr>
          <w:noProof/>
        </w:rPr>
        <w:t>[2]</w:t>
      </w:r>
      <w:r>
        <w:fldChar w:fldCharType="end"/>
      </w:r>
    </w:p>
    <w:p w14:paraId="122E8AFA" w14:textId="21FA05E1" w:rsidR="003473F2" w:rsidRDefault="003473F2" w:rsidP="003473F2">
      <w:pPr>
        <w:rPr>
          <w:ins w:id="212" w:author="Jeremy Singer" w:date="2020-03-20T15:18:00Z"/>
        </w:rPr>
      </w:pPr>
      <w:ins w:id="213" w:author="Jeremy Singer" w:date="2020-03-20T15:18:00Z">
        <w:r>
          <w:t>Cryptosporidiosis is an intestinal disease causing diarhea. While it is not include in WHO’s analysis of neglected tropical diseases, it causes at least 8.7 million disability life years (DALYs), which may be un underestimate</w:t>
        </w:r>
      </w:ins>
      <w:r>
        <w:fldChar w:fldCharType="begin"/>
      </w:r>
      <w:r>
        <w:instrText xml:space="preserve"> ADDIN EN.CITE &lt;EndNote&gt;&lt;Cite&gt;&lt;Author&gt;Pisarski&lt;/Author&gt;&lt;Year&gt;2019&lt;/Year&gt;&lt;RecNum&gt;29&lt;/RecNum&gt;&lt;DisplayText&gt;[22]&lt;/DisplayText&gt;&lt;record&gt;&lt;rec-number&gt;29&lt;/rec-number&gt;&lt;foreign-keys&gt;&lt;key app="EN" db-id="s55a2z5drd9zfle9a0uxsse802tr5s9rdxsp" timestamp="1584731878"&gt;29&lt;/key&gt;&lt;/foreign-keys&gt;&lt;ref-type name="Book Section"&gt;5&lt;/ref-type&gt;&lt;contributors&gt;&lt;authors&gt;&lt;author&gt;Pisarski, K.&lt;/author&gt;&lt;/authors&gt;&lt;/contributors&gt;&lt;auth-address&gt;Division of Tropical Health &amp;amp; Medicine, College of Public Health, Medical and Veterinary Sciences, James Cook University, Townsville, QLD 4814, Australia|konrad.pisarski@my.jcu.edu.au|Tel.: +04-0080-0576&lt;/auth-address&gt;&lt;titles&gt;&lt;title&gt;The Global Burden of Disease of Zoonotic Parasitic Diseases: Top 5 Contenders for Priority Consideration&lt;/title&gt;&lt;secondary-title&gt;Trop Med Infect Dis&lt;/secondary-title&gt;&lt;/titles&gt;&lt;volume&gt;4&lt;/volume&gt;&lt;number&gt;1&lt;/number&gt;&lt;dates&gt;&lt;year&gt;2019&lt;/year&gt;&lt;/dates&gt;&lt;isbn&gt;2414-6366 (Electronic)&lt;/isbn&gt;&lt;accession-num&gt;30832380&lt;/accession-num&gt;&lt;urls&gt;&lt;related-urls&gt;&lt;url&gt;http://dx.doi.org/10.3390/tropicalmed4010044&lt;/url&gt;&lt;/related-urls&gt;&lt;/urls&gt;&lt;electronic-resource-num&gt;10.3390/tropicalmed4010044&lt;/electronic-resource-num&gt;&lt;language&gt;eng&lt;/language&gt;&lt;/record&gt;&lt;/Cite&gt;&lt;/EndNote&gt;</w:instrText>
      </w:r>
      <w:r>
        <w:fldChar w:fldCharType="separate"/>
      </w:r>
      <w:r>
        <w:rPr>
          <w:noProof/>
        </w:rPr>
        <w:t>[22]</w:t>
      </w:r>
      <w:r>
        <w:fldChar w:fldCharType="end"/>
      </w:r>
      <w:ins w:id="214" w:author="Jeremy Singer" w:date="2020-03-20T15:18:00Z">
        <w:r>
          <w:t>.</w:t>
        </w:r>
      </w:ins>
    </w:p>
    <w:p w14:paraId="77683B76" w14:textId="44327CEF" w:rsidR="00637CC4" w:rsidRDefault="00637CC4" w:rsidP="00637CC4">
      <w:pPr>
        <w:rPr>
          <w:rFonts w:ascii="Lucida Console" w:hAnsi="Lucida Console" w:cs="Lucida Console"/>
          <w:b/>
          <w:bCs/>
          <w:sz w:val="18"/>
          <w:szCs w:val="18"/>
        </w:rPr>
      </w:pPr>
      <w:r>
        <w:t xml:space="preserve">Search was based on </w:t>
      </w:r>
      <w:r w:rsidRPr="00637CC4">
        <w:rPr>
          <w:rFonts w:ascii="Lucida Console" w:hAnsi="Lucida Console" w:cs="Lucida Console"/>
          <w:b/>
          <w:bCs/>
          <w:sz w:val="18"/>
          <w:szCs w:val="18"/>
        </w:rPr>
        <w:t>CryptoDB-46_CparvumIOWA-ATCC_ORFs_AA.fasta</w:t>
      </w:r>
      <w:r w:rsidR="00BD5508">
        <w:rPr>
          <w:rFonts w:ascii="Lucida Console" w:hAnsi="Lucida Console" w:cs="Lucida Console"/>
          <w:b/>
          <w:bCs/>
          <w:sz w:val="18"/>
          <w:szCs w:val="18"/>
        </w:rPr>
        <w:fldChar w:fldCharType="begin"/>
      </w:r>
      <w:r w:rsidR="003473F2">
        <w:rPr>
          <w:rFonts w:ascii="Lucida Console" w:hAnsi="Lucida Console" w:cs="Lucida Console"/>
          <w:b/>
          <w:bCs/>
          <w:sz w:val="18"/>
          <w:szCs w:val="18"/>
        </w:rPr>
        <w:instrText xml:space="preserve"> ADDIN EN.CITE &lt;EndNote&gt;&lt;Cite&gt;&lt;Year&gt;2020&lt;/Year&gt;&lt;RecNum&gt;26&lt;/RecNum&gt;&lt;DisplayText&gt;[23, 24]&lt;/DisplayText&gt;&lt;record&gt;&lt;rec-number&gt;26&lt;/rec-number&gt;&lt;foreign-keys&gt;&lt;key app="EN" db-id="s55a2z5drd9zfle9a0uxsse802tr5s9rdxsp" timestamp="1584656323"&gt;26&lt;/key&gt;&lt;/foreign-keys&gt;&lt;ref-type name="Web Page"&gt;12&lt;/ref-type&gt;&lt;contributors&gt;&lt;/contributors&gt;&lt;titles&gt;&lt;title&gt;Data Set The Universal Protein Resource (UniProt)&lt;/title&gt;&lt;secondary-title&gt;Cryptosporidium&lt;/secondary-title&gt;&lt;/titles&gt;&lt;dates&gt;&lt;year&gt;2020&lt;/year&gt;&lt;/dates&gt;&lt;publisher&gt;version: 2017-03-06&lt;/publisher&gt;&lt;urls&gt;&lt;related-urls&gt;&lt;url&gt;https://cryptodb.org/cryptodb/app/record/dataset/DS_81c1c359dc&lt;/url&gt;&lt;/related-urls&gt;&lt;/urls&gt;&lt;/record&gt;&lt;/Cite&gt;&lt;Cite&gt;&lt;Year&gt;2020&lt;/Year&gt;&lt;RecNum&gt;27&lt;/RecNum&gt;&lt;record&gt;&lt;rec-number&gt;27&lt;/rec-number&gt;&lt;foreign-keys&gt;&lt;key app="EN" db-id="s55a2z5drd9zfle9a0uxsse802tr5s9rdxsp" timestamp="1584656323"&gt;27&lt;/key&gt;&lt;/foreign-keys&gt;&lt;ref-type name="Web Page"&gt;12&lt;/ref-type&gt;&lt;contributors&gt;&lt;/contributors&gt;&lt;titles&gt;&lt;title&gt;CryptoDB Download Files&lt;/title&gt;&lt;/titles&gt;&lt;pages&gt;CryptoDB-46_CparvumIOWA-ATCC_ORFs_AA.fasta&lt;/pages&gt;&lt;volume&gt;2020&lt;/volume&gt;&lt;dates&gt;&lt;year&gt;2020&lt;/year&gt;&lt;/dates&gt;&lt;publisher&gt;CryptoDB&lt;/publisher&gt;&lt;urls&gt;&lt;related-urls&gt;&lt;url&gt;https://cryptodb.org/common/downloads/Current_Release/CparvumIOWA-ATCC/fasta/data/&lt;/url&gt;&lt;/related-urls&gt;&lt;/urls&gt;&lt;/record&gt;&lt;/Cite&gt;&lt;/EndNote&gt;</w:instrText>
      </w:r>
      <w:r w:rsidR="00BD5508">
        <w:rPr>
          <w:rFonts w:ascii="Lucida Console" w:hAnsi="Lucida Console" w:cs="Lucida Console"/>
          <w:b/>
          <w:bCs/>
          <w:sz w:val="18"/>
          <w:szCs w:val="18"/>
        </w:rPr>
        <w:fldChar w:fldCharType="separate"/>
      </w:r>
      <w:r w:rsidR="003473F2">
        <w:rPr>
          <w:rFonts w:ascii="Lucida Console" w:hAnsi="Lucida Console" w:cs="Lucida Console"/>
          <w:b/>
          <w:bCs/>
          <w:noProof/>
          <w:sz w:val="18"/>
          <w:szCs w:val="18"/>
        </w:rPr>
        <w:t>[23, 24]</w:t>
      </w:r>
      <w:r w:rsidR="00BD5508">
        <w:rPr>
          <w:rFonts w:ascii="Lucida Console" w:hAnsi="Lucida Console" w:cs="Lucida Console"/>
          <w:b/>
          <w:bCs/>
          <w:sz w:val="18"/>
          <w:szCs w:val="18"/>
        </w:rPr>
        <w:fldChar w:fldCharType="end"/>
      </w:r>
      <w:r>
        <w:rPr>
          <w:rFonts w:ascii="Lucida Console" w:hAnsi="Lucida Console" w:cs="Lucida Console"/>
          <w:b/>
          <w:bCs/>
          <w:sz w:val="18"/>
          <w:szCs w:val="18"/>
        </w:rPr>
        <w:t>.</w:t>
      </w:r>
      <w:r w:rsidR="007D6E18">
        <w:rPr>
          <w:rFonts w:ascii="Lucida Console" w:hAnsi="Lucida Console" w:cs="Lucida Console"/>
          <w:b/>
          <w:bCs/>
          <w:sz w:val="18"/>
          <w:szCs w:val="18"/>
        </w:rPr>
        <w:t xml:space="preserve"> </w:t>
      </w:r>
    </w:p>
    <w:p w14:paraId="4F32BB40" w14:textId="3F3F3593" w:rsidR="00637CC4" w:rsidRDefault="00637CC4" w:rsidP="00637CC4">
      <w:pPr>
        <w:rPr>
          <w:rFonts w:ascii="Lucida Console" w:hAnsi="Lucida Console" w:cs="Lucida Console"/>
          <w:sz w:val="18"/>
          <w:szCs w:val="18"/>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w:t>
      </w:r>
      <w:proofErr w:type="gramStart"/>
      <w:r>
        <w:t>threshold.R</w:t>
      </w:r>
      <w:proofErr w:type="gramEnd"/>
      <w:r>
        <w:rPr>
          <w:rFonts w:ascii="Lucida Console" w:hAnsi="Lucida Console" w:cs="Lucida Console"/>
          <w:sz w:val="18"/>
          <w:szCs w:val="18"/>
        </w:rPr>
        <w:fldChar w:fldCharType="end"/>
      </w:r>
      <w:r>
        <w:rPr>
          <w:rFonts w:ascii="Lucida Console" w:hAnsi="Lucida Console" w:cs="Lucida Console"/>
          <w:sz w:val="18"/>
          <w:szCs w:val="18"/>
        </w:rPr>
        <w:t>).  tax_id = 5807.</w:t>
      </w:r>
    </w:p>
    <w:p w14:paraId="76F723D0" w14:textId="416C2C90" w:rsidR="008D0CEB" w:rsidRDefault="008D0CEB" w:rsidP="00637CC4">
      <w:pPr>
        <w:rPr>
          <w:rFonts w:ascii="Lucida Console" w:hAnsi="Lucida Console" w:cs="Lucida Console"/>
          <w:b/>
          <w:bCs/>
          <w:sz w:val="18"/>
          <w:szCs w:val="18"/>
        </w:rPr>
      </w:pPr>
      <w:r>
        <w:rPr>
          <w:rFonts w:ascii="Lucida Console" w:hAnsi="Lucida Console" w:cs="Lucida Console"/>
          <w:sz w:val="18"/>
          <w:szCs w:val="18"/>
        </w:rPr>
        <w:t>Threshold is 423.4.</w:t>
      </w:r>
    </w:p>
    <w:p w14:paraId="3467E69D" w14:textId="7135BDD4" w:rsidR="00F64D04" w:rsidRDefault="00637CC4" w:rsidP="001D448F">
      <w:r>
        <w:rPr>
          <w:noProof/>
        </w:rPr>
        <w:drawing>
          <wp:inline distT="0" distB="0" distL="0" distR="0" wp14:anchorId="56920A2D" wp14:editId="62233C7B">
            <wp:extent cx="5943600" cy="34220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422015"/>
                    </a:xfrm>
                    <a:prstGeom prst="rect">
                      <a:avLst/>
                    </a:prstGeom>
                  </pic:spPr>
                </pic:pic>
              </a:graphicData>
            </a:graphic>
          </wp:inline>
        </w:drawing>
      </w:r>
    </w:p>
    <w:p w14:paraId="07A35F9E" w14:textId="4EB383DA" w:rsidR="00A47C47" w:rsidRDefault="00637CC4" w:rsidP="001D448F">
      <w:pPr>
        <w:rPr>
          <w:ins w:id="215" w:author="Jeremy Singer" w:date="2020-03-21T17:00:00Z"/>
          <w:rFonts w:ascii="Lucida Console" w:hAnsi="Lucida Console" w:cs="Lucida Console"/>
          <w:sz w:val="18"/>
          <w:szCs w:val="18"/>
        </w:rPr>
      </w:pPr>
      <w:r>
        <w:t>Spreadsheet</w:t>
      </w:r>
      <w:r w:rsidR="00A47C47">
        <w:t>s</w:t>
      </w:r>
      <w:r>
        <w:t xml:space="preserve"> of results are contained in the supplements as</w:t>
      </w:r>
      <w:r w:rsidRPr="00DC0A08">
        <w:rPr>
          <w:b/>
          <w:bCs/>
        </w:rPr>
        <w:t xml:space="preserve"> </w:t>
      </w:r>
      <w:r w:rsidR="00DC0A08" w:rsidRPr="00DC0A08">
        <w:rPr>
          <w:rFonts w:ascii="Lucida Console" w:hAnsi="Lucida Console" w:cs="Lucida Console"/>
          <w:b/>
          <w:bCs/>
          <w:sz w:val="18"/>
          <w:szCs w:val="18"/>
        </w:rPr>
        <w:t>C_parvum_hmmer_drugs.xlsx</w:t>
      </w:r>
      <w:r w:rsidR="00A47C47">
        <w:rPr>
          <w:rFonts w:ascii="Lucida Console" w:hAnsi="Lucida Console" w:cs="Lucida Console"/>
          <w:b/>
          <w:bCs/>
          <w:sz w:val="18"/>
          <w:szCs w:val="18"/>
        </w:rPr>
        <w:t xml:space="preserve"> </w:t>
      </w:r>
      <w:r w:rsidR="00A47C47">
        <w:rPr>
          <w:rFonts w:ascii="Lucida Console" w:hAnsi="Lucida Console" w:cs="Lucida Console"/>
          <w:sz w:val="18"/>
          <w:szCs w:val="18"/>
        </w:rPr>
        <w:t>an</w:t>
      </w:r>
      <w:r w:rsidR="00A47C47" w:rsidRPr="00A47C47">
        <w:rPr>
          <w:rFonts w:ascii="Lucida Console" w:hAnsi="Lucida Console" w:cs="Lucida Console"/>
          <w:b/>
          <w:bCs/>
          <w:sz w:val="18"/>
          <w:szCs w:val="18"/>
        </w:rPr>
        <w:t>d C_parvum_hmmer_drugs_annotated.xlsx</w:t>
      </w:r>
      <w:r w:rsidR="00A47C47">
        <w:rPr>
          <w:rFonts w:ascii="Lucida Console" w:hAnsi="Lucida Console" w:cs="Lucida Console"/>
          <w:sz w:val="18"/>
          <w:szCs w:val="18"/>
        </w:rPr>
        <w:t>.</w:t>
      </w:r>
    </w:p>
    <w:p w14:paraId="57D6289F" w14:textId="5C2ABFD4" w:rsidR="00497AF5" w:rsidRPr="00A47C47" w:rsidRDefault="00497AF5" w:rsidP="001D448F">
      <w:pPr>
        <w:rPr>
          <w:rFonts w:ascii="Lucida Console" w:hAnsi="Lucida Console" w:cs="Lucida Console"/>
          <w:sz w:val="18"/>
          <w:szCs w:val="18"/>
        </w:rPr>
      </w:pPr>
      <w:ins w:id="216" w:author="Jeremy Singer" w:date="2020-03-21T17:04:00Z">
        <w:r>
          <w:rPr>
            <w:rFonts w:ascii="Lucida Console" w:hAnsi="Lucida Console" w:cs="Lucida Console"/>
            <w:sz w:val="18"/>
            <w:szCs w:val="18"/>
          </w:rPr>
          <w:t xml:space="preserve">561 approved drugs were found for Cryptosporidium </w:t>
        </w:r>
      </w:ins>
      <w:ins w:id="217" w:author="Jeremy Singer" w:date="2020-03-21T17:05:00Z">
        <w:r>
          <w:rPr>
            <w:rFonts w:ascii="Lucida Console" w:hAnsi="Lucida Console" w:cs="Lucida Console"/>
            <w:sz w:val="18"/>
            <w:szCs w:val="18"/>
          </w:rPr>
          <w:t>parvum.</w:t>
        </w:r>
      </w:ins>
    </w:p>
    <w:p w14:paraId="48FF5B20" w14:textId="77777777" w:rsidR="007636A5" w:rsidRDefault="007636A5">
      <w:r>
        <w:br w:type="page"/>
      </w:r>
    </w:p>
    <w:p w14:paraId="0049DB1B" w14:textId="4870A8B0" w:rsidR="00475C20" w:rsidRDefault="00475C20" w:rsidP="00475C20">
      <w:pPr>
        <w:pStyle w:val="Heading3"/>
        <w:rPr>
          <w:ins w:id="218" w:author="Jeremy Singer" w:date="2020-03-21T14:49:00Z"/>
        </w:rPr>
      </w:pPr>
      <w:r>
        <w:lastRenderedPageBreak/>
        <w:fldChar w:fldCharType="begin"/>
      </w:r>
      <w:r>
        <w:instrText xml:space="preserve"> autonumlgl </w:instrText>
      </w:r>
      <w:r>
        <w:fldChar w:fldCharType="end"/>
      </w:r>
      <w:r>
        <w:t xml:space="preserve"> Trypanosoma cruzi Brazil A4</w:t>
      </w:r>
    </w:p>
    <w:p w14:paraId="250445E6" w14:textId="7A68DD77" w:rsidR="00583819" w:rsidRPr="00583819" w:rsidRDefault="00583819">
      <w:pPr>
        <w:pPrChange w:id="219" w:author="Jeremy Singer" w:date="2020-03-21T14:49:00Z">
          <w:pPr>
            <w:pStyle w:val="Heading3"/>
          </w:pPr>
        </w:pPrChange>
      </w:pPr>
      <w:ins w:id="220" w:author="Jeremy Singer" w:date="2020-03-21T14:49:00Z">
        <w:r>
          <w:t>Taxono</w:t>
        </w:r>
      </w:ins>
      <w:ins w:id="221" w:author="Jeremy Singer" w:date="2020-03-21T14:50:00Z">
        <w:r>
          <w:t>my ID: 5693 (Non-strain specific)</w:t>
        </w:r>
      </w:ins>
      <w:r>
        <w:fldChar w:fldCharType="begin"/>
      </w:r>
      <w:r>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Pr>
          <w:noProof/>
        </w:rPr>
        <w:t>[2]</w:t>
      </w:r>
      <w:r>
        <w:fldChar w:fldCharType="end"/>
      </w:r>
      <w:ins w:id="222" w:author="Jeremy Singer" w:date="2020-03-21T14:50:00Z">
        <w:r>
          <w:t>.</w:t>
        </w:r>
      </w:ins>
    </w:p>
    <w:p w14:paraId="7BD26AD2" w14:textId="3001F664" w:rsidR="009D0CE3" w:rsidRDefault="009D0CE3" w:rsidP="00475C20">
      <w:pPr>
        <w:rPr>
          <w:ins w:id="223" w:author="Jeremy Singer" w:date="2020-03-20T15:24:00Z"/>
        </w:rPr>
      </w:pPr>
      <w:ins w:id="224" w:author="Jeremy Singer" w:date="2020-03-20T15:24:00Z">
        <w:r>
          <w:t xml:space="preserve">Trypanosoma cruzi causes </w:t>
        </w:r>
      </w:ins>
      <w:ins w:id="225" w:author="Jeremy Singer" w:date="2020-03-20T15:25:00Z">
        <w:r>
          <w:t xml:space="preserve">Chagas disease (also known as American Tryapanosomiasis) </w:t>
        </w:r>
      </w:ins>
      <w:ins w:id="226" w:author="Jeremy Singer" w:date="2020-03-20T15:26:00Z">
        <w:r>
          <w:t>is a blood disease transmitted by the bite of insect v</w:t>
        </w:r>
      </w:ins>
      <w:ins w:id="227" w:author="Jeremy Singer" w:date="2020-03-20T15:27:00Z">
        <w:r>
          <w:t>ectors in the Americas.  While it is not directly fatal in the short run, it is a debilitating disease that can damage the esophogas, lymph nodes, colon, and c</w:t>
        </w:r>
      </w:ins>
      <w:ins w:id="228" w:author="Jeremy Singer" w:date="2020-03-20T15:28:00Z">
        <w:r>
          <w:t>an cause congestive heart failure</w:t>
        </w:r>
      </w:ins>
      <w:r>
        <w:fldChar w:fldCharType="begin"/>
      </w:r>
      <w:r>
        <w:instrText xml:space="preserve"> ADDIN EN.CITE &lt;EndNote&gt;&lt;Cite&gt;&lt;Author&gt;Prevention&lt;/Author&gt;&lt;Year&gt;2019&lt;/Year&gt;&lt;RecNum&gt;30&lt;/RecNum&gt;&lt;DisplayText&gt;[25]&lt;/DisplayText&gt;&lt;record&gt;&lt;rec-number&gt;30&lt;/rec-number&gt;&lt;foreign-keys&gt;&lt;key app="EN" db-id="s55a2z5drd9zfle9a0uxsse802tr5s9rdxsp" timestamp="1584732535"&gt;30&lt;/key&gt;&lt;/foreign-keys&gt;&lt;ref-type name="Journal Article"&gt;17&lt;/ref-type&gt;&lt;contributors&gt;&lt;authors&gt;&lt;author&gt;CDC - Centers for Disease Control and Prevention&lt;/author&gt;&lt;/authors&gt;&lt;/contributors&gt;&lt;titles&gt;&lt;title&gt;CDC - Chagas Disease&lt;/title&gt;&lt;/titles&gt;&lt;keywords&gt;&lt;keyword&gt;Chagas Disease,  Triatomine bugs,  Kissing Bugs, Global Health &amp;amp; Safety, Parasitic Diseases, Chagas Disease (Trypanosoma cruzi Infection)&lt;/keyword&gt;&lt;/keywords&gt;&lt;dates&gt;&lt;year&gt;2019&lt;/year&gt;&lt;pub-dates&gt;&lt;date&gt;2019-04-12T04:36:45Z/&lt;/date&gt;&lt;/pub-dates&gt;&lt;/dates&gt;&lt;urls&gt;&lt;related-urls&gt;&lt;url&gt;https://www.cdc.gov/parasites/chagas/index.html&lt;/url&gt;&lt;/related-urls&gt;&lt;/urls&gt;&lt;/record&gt;&lt;/Cite&gt;&lt;/EndNote&gt;</w:instrText>
      </w:r>
      <w:r>
        <w:fldChar w:fldCharType="separate"/>
      </w:r>
      <w:r>
        <w:rPr>
          <w:noProof/>
        </w:rPr>
        <w:t>[25]</w:t>
      </w:r>
      <w:r>
        <w:fldChar w:fldCharType="end"/>
      </w:r>
      <w:ins w:id="229" w:author="Jeremy Singer" w:date="2020-03-20T15:28:00Z">
        <w:r>
          <w:t>.</w:t>
        </w:r>
      </w:ins>
    </w:p>
    <w:p w14:paraId="3A17935F" w14:textId="1F9D97BA" w:rsidR="00475C20" w:rsidRDefault="00475C20" w:rsidP="00475C20">
      <w:pPr>
        <w:rPr>
          <w:rFonts w:ascii="Lucida Console" w:hAnsi="Lucida Console" w:cs="Lucida Console"/>
          <w:b/>
          <w:bCs/>
          <w:sz w:val="18"/>
          <w:szCs w:val="18"/>
        </w:rPr>
      </w:pPr>
      <w:r>
        <w:t xml:space="preserve">Search was based on </w:t>
      </w:r>
      <w:r w:rsidRPr="00475C20">
        <w:rPr>
          <w:rFonts w:ascii="Lucida Console" w:hAnsi="Lucida Console" w:cs="Lucida Console"/>
          <w:b/>
          <w:bCs/>
          <w:sz w:val="18"/>
          <w:szCs w:val="18"/>
        </w:rPr>
        <w:t>TriTrypDB-46_TcruziBrazilA4_ORFs_</w:t>
      </w:r>
      <w:proofErr w:type="gramStart"/>
      <w:r w:rsidRPr="00475C20">
        <w:rPr>
          <w:rFonts w:ascii="Lucida Console" w:hAnsi="Lucida Console" w:cs="Lucida Console"/>
          <w:b/>
          <w:bCs/>
          <w:sz w:val="18"/>
          <w:szCs w:val="18"/>
        </w:rPr>
        <w:t>AA.fasta</w:t>
      </w:r>
      <w:proofErr w:type="gramEnd"/>
      <w:r w:rsidR="00295EE2">
        <w:rPr>
          <w:rFonts w:ascii="Lucida Console" w:hAnsi="Lucida Console" w:cs="Lucida Console"/>
          <w:b/>
          <w:bCs/>
          <w:sz w:val="18"/>
          <w:szCs w:val="18"/>
        </w:rPr>
        <w:t xml:space="preserve"> (cite)</w:t>
      </w:r>
      <w:r>
        <w:rPr>
          <w:rFonts w:ascii="Lucida Console" w:hAnsi="Lucida Console" w:cs="Lucida Console"/>
          <w:b/>
          <w:bCs/>
          <w:sz w:val="18"/>
          <w:szCs w:val="18"/>
        </w:rPr>
        <w:t>.</w:t>
      </w:r>
      <w:r w:rsidR="00295EE2">
        <w:rPr>
          <w:rFonts w:ascii="Lucida Console" w:hAnsi="Lucida Console" w:cs="Lucida Console"/>
          <w:b/>
          <w:bCs/>
          <w:sz w:val="18"/>
          <w:szCs w:val="18"/>
        </w:rPr>
        <w:t xml:space="preserve"> </w:t>
      </w:r>
    </w:p>
    <w:p w14:paraId="167996C8" w14:textId="79BD3DBD" w:rsidR="00B15DF4" w:rsidRDefault="00B15DF4" w:rsidP="00B15DF4">
      <w:pPr>
        <w:pStyle w:val="HTMLPreformatted"/>
        <w:spacing w:line="480" w:lineRule="auto"/>
        <w:rPr>
          <w:rStyle w:val="gd15mcfceub"/>
          <w:rFonts w:asciiTheme="minorHAnsi" w:hAnsiTheme="minorHAnsi" w:cstheme="minorHAnsi"/>
          <w:sz w:val="22"/>
          <w:szCs w:val="22"/>
        </w:rPr>
      </w:pPr>
      <w:r w:rsidRPr="00B15DF4">
        <w:rPr>
          <w:rFonts w:asciiTheme="minorHAnsi" w:hAnsiTheme="minorHAnsi" w:cstheme="minorHAnsi"/>
          <w:sz w:val="22"/>
          <w:szCs w:val="22"/>
        </w:rPr>
        <w:t xml:space="preserve">This file has 1,707,427 consisting of </w:t>
      </w:r>
      <w:r w:rsidRPr="00B15DF4">
        <w:rPr>
          <w:rStyle w:val="gd15mcfceub"/>
          <w:rFonts w:asciiTheme="minorHAnsi" w:hAnsiTheme="minorHAnsi" w:cstheme="minorHAnsi"/>
          <w:sz w:val="22"/>
          <w:szCs w:val="22"/>
        </w:rPr>
        <w:t>528,196 ORFs.</w:t>
      </w:r>
    </w:p>
    <w:p w14:paraId="6BF66E99" w14:textId="72CF09DD" w:rsidR="00B15DF4" w:rsidRDefault="00B15DF4" w:rsidP="00B15DF4">
      <w:pPr>
        <w:pStyle w:val="HTMLPreformatted"/>
        <w:spacing w:line="480" w:lineRule="auto"/>
        <w:rPr>
          <w:rFonts w:ascii="Calibri" w:hAnsi="Calibri" w:cs="Calibri"/>
          <w:sz w:val="22"/>
          <w:szCs w:val="22"/>
        </w:rPr>
      </w:pPr>
      <w:r>
        <w:rPr>
          <w:rFonts w:ascii="Calibri" w:hAnsi="Calibri" w:cs="Calibri"/>
          <w:sz w:val="22"/>
          <w:szCs w:val="22"/>
        </w:rPr>
        <w:t xml:space="preserve">The </w:t>
      </w:r>
      <w:r>
        <w:rPr>
          <w:rFonts w:ascii="Calibri" w:hAnsi="Calibri" w:cs="Calibri"/>
          <w:b/>
          <w:bCs/>
          <w:sz w:val="22"/>
          <w:szCs w:val="22"/>
        </w:rPr>
        <w:t>Contig</w:t>
      </w:r>
      <w:r>
        <w:rPr>
          <w:rFonts w:ascii="Calibri" w:hAnsi="Calibri" w:cs="Calibri"/>
          <w:sz w:val="22"/>
          <w:szCs w:val="22"/>
        </w:rPr>
        <w:t xml:space="preserve"> directory created by </w:t>
      </w:r>
      <w:r>
        <w:rPr>
          <w:rFonts w:ascii="Calibri" w:hAnsi="Calibri" w:cs="Calibri"/>
          <w:b/>
          <w:bCs/>
          <w:sz w:val="22"/>
          <w:szCs w:val="22"/>
        </w:rPr>
        <w:t>fan_out_fasta_</w:t>
      </w:r>
      <w:proofErr w:type="gramStart"/>
      <w:r>
        <w:rPr>
          <w:rFonts w:ascii="Calibri" w:hAnsi="Calibri" w:cs="Calibri"/>
          <w:b/>
          <w:bCs/>
          <w:sz w:val="22"/>
          <w:szCs w:val="22"/>
        </w:rPr>
        <w:t>tryp.R</w:t>
      </w:r>
      <w:proofErr w:type="gramEnd"/>
      <w:r>
        <w:rPr>
          <w:rFonts w:ascii="Calibri" w:hAnsi="Calibri" w:cs="Calibri"/>
          <w:sz w:val="22"/>
          <w:szCs w:val="22"/>
        </w:rPr>
        <w:t xml:space="preserve"> contains too many files to be handled by bash </w:t>
      </w:r>
      <w:r>
        <w:rPr>
          <w:rFonts w:ascii="Calibri" w:hAnsi="Calibri" w:cs="Calibri"/>
          <w:b/>
          <w:bCs/>
          <w:sz w:val="22"/>
          <w:szCs w:val="22"/>
        </w:rPr>
        <w:t xml:space="preserve">ls </w:t>
      </w:r>
      <w:r>
        <w:rPr>
          <w:rFonts w:ascii="Calibri" w:hAnsi="Calibri" w:cs="Calibri"/>
          <w:sz w:val="22"/>
          <w:szCs w:val="22"/>
        </w:rPr>
        <w:t xml:space="preserve"> command:</w:t>
      </w:r>
    </w:p>
    <w:p w14:paraId="7D6C9733"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osboxes@osboxes ~/genomes/TcBrA</w:t>
      </w:r>
      <w:proofErr w:type="gramStart"/>
      <w:r>
        <w:rPr>
          <w:rFonts w:ascii="Lucida Console" w:hAnsi="Lucida Console" w:cs="Lucida Console"/>
          <w:sz w:val="18"/>
          <w:szCs w:val="18"/>
        </w:rPr>
        <w:t>4 ]</w:t>
      </w:r>
      <w:proofErr w:type="gramEnd"/>
      <w:r>
        <w:rPr>
          <w:rFonts w:ascii="Lucida Console" w:hAnsi="Lucida Console" w:cs="Lucida Console"/>
          <w:sz w:val="18"/>
          <w:szCs w:val="18"/>
        </w:rPr>
        <w:t xml:space="preserve"> ls -l Contig/*</w:t>
      </w:r>
    </w:p>
    <w:p w14:paraId="49F18CEB" w14:textId="318D5FD5"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bash: /usr/bin/ls: Argument list too long</w:t>
      </w:r>
    </w:p>
    <w:p w14:paraId="17A23497" w14:textId="44C83FE6" w:rsidR="00B15DF4" w:rsidRDefault="00B15DF4" w:rsidP="00B15DF4">
      <w:pPr>
        <w:autoSpaceDE w:val="0"/>
        <w:autoSpaceDN w:val="0"/>
        <w:adjustRightInd w:val="0"/>
        <w:spacing w:after="0" w:line="240" w:lineRule="auto"/>
        <w:rPr>
          <w:rFonts w:ascii="Lucida Console" w:hAnsi="Lucida Console" w:cs="Lucida Console"/>
          <w:sz w:val="18"/>
          <w:szCs w:val="18"/>
        </w:rPr>
      </w:pPr>
    </w:p>
    <w:p w14:paraId="5148397D" w14:textId="20B77155" w:rsidR="00B15DF4" w:rsidRPr="00B15DF4" w:rsidRDefault="00B15DF4" w:rsidP="00B15DF4">
      <w:pPr>
        <w:autoSpaceDE w:val="0"/>
        <w:autoSpaceDN w:val="0"/>
        <w:adjustRightInd w:val="0"/>
        <w:spacing w:after="0" w:line="240" w:lineRule="auto"/>
        <w:rPr>
          <w:rFonts w:ascii="Calibri" w:hAnsi="Calibri" w:cs="Calibri"/>
        </w:rPr>
      </w:pPr>
      <w:r w:rsidRPr="00B15DF4">
        <w:rPr>
          <w:rFonts w:ascii="Calibri" w:hAnsi="Calibri" w:cs="Calibri"/>
        </w:rPr>
        <w:t xml:space="preserve">Using Perl, we find that the number of files in the </w:t>
      </w:r>
      <w:r w:rsidRPr="00B15DF4">
        <w:rPr>
          <w:rFonts w:ascii="Calibri" w:hAnsi="Calibri" w:cs="Calibri"/>
          <w:b/>
          <w:bCs/>
        </w:rPr>
        <w:t>Contig</w:t>
      </w:r>
      <w:r w:rsidRPr="00B15DF4">
        <w:rPr>
          <w:rFonts w:ascii="Calibri" w:hAnsi="Calibri" w:cs="Calibri"/>
        </w:rPr>
        <w:t xml:space="preserve"> directory:</w:t>
      </w:r>
    </w:p>
    <w:p w14:paraId="38838A65" w14:textId="77777777" w:rsidR="00B15DF4" w:rsidRPr="00B15DF4" w:rsidRDefault="00B15DF4" w:rsidP="00B15DF4">
      <w:pPr>
        <w:autoSpaceDE w:val="0"/>
        <w:autoSpaceDN w:val="0"/>
        <w:adjustRightInd w:val="0"/>
        <w:spacing w:after="0" w:line="240" w:lineRule="auto"/>
        <w:rPr>
          <w:rFonts w:ascii="Calibri" w:hAnsi="Calibri" w:cs="Calibri"/>
        </w:rPr>
      </w:pPr>
    </w:p>
    <w:p w14:paraId="72B370BD"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proofErr w:type="gramStart"/>
      <w:r>
        <w:rPr>
          <w:rFonts w:ascii="Lucida Console" w:hAnsi="Lucida Console" w:cs="Lucida Console"/>
          <w:sz w:val="18"/>
          <w:szCs w:val="18"/>
        </w:rPr>
        <w:t>main::(</w:t>
      </w:r>
      <w:proofErr w:type="gramEnd"/>
      <w:r>
        <w:rPr>
          <w:rFonts w:ascii="Lucida Console" w:hAnsi="Lucida Console" w:cs="Lucida Console"/>
          <w:sz w:val="18"/>
          <w:szCs w:val="18"/>
        </w:rPr>
        <w:t>-e:1):   4</w:t>
      </w:r>
    </w:p>
    <w:p w14:paraId="68F8E869"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u w:val="single"/>
        </w:rPr>
        <w:t xml:space="preserve">  DB&lt;1&gt; </w:t>
      </w:r>
      <w:r>
        <w:rPr>
          <w:rFonts w:ascii="Lucida Console" w:hAnsi="Lucida Console" w:cs="Lucida Console"/>
          <w:b/>
          <w:bCs/>
          <w:sz w:val="18"/>
          <w:szCs w:val="18"/>
        </w:rPr>
        <w:t>@files=</w:t>
      </w:r>
      <w:proofErr w:type="gramStart"/>
      <w:r>
        <w:rPr>
          <w:rFonts w:ascii="Lucida Console" w:hAnsi="Lucida Console" w:cs="Lucida Console"/>
          <w:b/>
          <w:bCs/>
          <w:sz w:val="18"/>
          <w:szCs w:val="18"/>
        </w:rPr>
        <w:t>glob(</w:t>
      </w:r>
      <w:proofErr w:type="gramEnd"/>
      <w:r>
        <w:rPr>
          <w:rFonts w:ascii="Lucida Console" w:hAnsi="Lucida Console" w:cs="Lucida Console"/>
          <w:b/>
          <w:bCs/>
          <w:sz w:val="18"/>
          <w:szCs w:val="18"/>
        </w:rPr>
        <w:t>"*.*");</w:t>
      </w:r>
    </w:p>
    <w:p w14:paraId="2FF8F7C3"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p>
    <w:p w14:paraId="7D45B1BA"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u w:val="single"/>
        </w:rPr>
        <w:t xml:space="preserve">  DB&lt;2&gt; </w:t>
      </w:r>
      <w:r>
        <w:rPr>
          <w:rFonts w:ascii="Lucida Console" w:hAnsi="Lucida Console" w:cs="Lucida Console"/>
          <w:b/>
          <w:bCs/>
          <w:sz w:val="18"/>
          <w:szCs w:val="18"/>
        </w:rPr>
        <w:t>print(scalar(@files));</w:t>
      </w:r>
    </w:p>
    <w:p w14:paraId="75C02E1E"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108582</w:t>
      </w:r>
    </w:p>
    <w:p w14:paraId="50A15C13" w14:textId="18FA7ED7" w:rsidR="00B15DF4" w:rsidRDefault="00B15DF4" w:rsidP="00475C20">
      <w:pPr>
        <w:rPr>
          <w:rFonts w:ascii="Lucida Console" w:hAnsi="Lucida Console" w:cs="Lucida Console"/>
          <w:sz w:val="18"/>
          <w:szCs w:val="18"/>
        </w:rPr>
      </w:pPr>
    </w:p>
    <w:p w14:paraId="5CE0ACC9" w14:textId="30641AD8" w:rsidR="006C305D" w:rsidRDefault="006B6773" w:rsidP="00475C20">
      <w:pPr>
        <w:rPr>
          <w:rFonts w:ascii="Calibri" w:hAnsi="Calibri" w:cs="Calibri"/>
        </w:rPr>
      </w:pPr>
      <w:r>
        <w:rPr>
          <w:rFonts w:ascii="Calibri" w:hAnsi="Calibri" w:cs="Calibri"/>
        </w:rPr>
        <w:t>Two bash scripts were rewritten as Perl scripts to overcome these limitations</w:t>
      </w:r>
      <w:r w:rsidR="006C579C">
        <w:rPr>
          <w:rFonts w:ascii="Calibri" w:hAnsi="Calibri" w:cs="Calibri"/>
        </w:rPr>
        <w:t xml:space="preserve"> (See </w:t>
      </w:r>
      <w:r w:rsidR="006C579C">
        <w:rPr>
          <w:rFonts w:ascii="Calibri" w:hAnsi="Calibri" w:cs="Calibri"/>
        </w:rPr>
        <w:fldChar w:fldCharType="begin"/>
      </w:r>
      <w:r w:rsidR="006C579C">
        <w:rPr>
          <w:rFonts w:ascii="Calibri" w:hAnsi="Calibri" w:cs="Calibri"/>
        </w:rPr>
        <w:instrText xml:space="preserve"> REF _Ref34651922 \h </w:instrText>
      </w:r>
      <w:r w:rsidR="006C579C">
        <w:rPr>
          <w:rFonts w:ascii="Calibri" w:hAnsi="Calibri" w:cs="Calibri"/>
        </w:rPr>
      </w:r>
      <w:r w:rsidR="006C579C">
        <w:rPr>
          <w:rFonts w:ascii="Calibri" w:hAnsi="Calibri" w:cs="Calibri"/>
        </w:rPr>
        <w:fldChar w:fldCharType="separate"/>
      </w:r>
      <w:r w:rsidR="006C579C">
        <w:t xml:space="preserve">6.3.2. </w:t>
      </w:r>
      <w:r w:rsidR="006C579C" w:rsidRPr="006B6773">
        <w:t>do_all_jackhmmer.pl</w:t>
      </w:r>
      <w:r w:rsidR="006C579C">
        <w:rPr>
          <w:rFonts w:ascii="Calibri" w:hAnsi="Calibri" w:cs="Calibri"/>
        </w:rPr>
        <w:fldChar w:fldCharType="end"/>
      </w:r>
      <w:r w:rsidR="006C579C">
        <w:rPr>
          <w:rFonts w:ascii="Calibri" w:hAnsi="Calibri" w:cs="Calibri"/>
        </w:rPr>
        <w:t xml:space="preserve">, </w:t>
      </w:r>
      <w:r w:rsidR="006C579C">
        <w:rPr>
          <w:rFonts w:ascii="Calibri" w:hAnsi="Calibri" w:cs="Calibri"/>
        </w:rPr>
        <w:fldChar w:fldCharType="begin"/>
      </w:r>
      <w:r w:rsidR="006C579C">
        <w:rPr>
          <w:rFonts w:ascii="Calibri" w:hAnsi="Calibri" w:cs="Calibri"/>
        </w:rPr>
        <w:instrText xml:space="preserve"> REF _Ref34651972 \h </w:instrText>
      </w:r>
      <w:r w:rsidR="006C579C">
        <w:rPr>
          <w:rFonts w:ascii="Calibri" w:hAnsi="Calibri" w:cs="Calibri"/>
        </w:rPr>
      </w:r>
      <w:r w:rsidR="006C579C">
        <w:rPr>
          <w:rFonts w:ascii="Calibri" w:hAnsi="Calibri" w:cs="Calibri"/>
        </w:rPr>
        <w:fldChar w:fldCharType="separate"/>
      </w:r>
      <w:r w:rsidR="006C579C">
        <w:t xml:space="preserve">6.3.5. </w:t>
      </w:r>
      <w:r w:rsidR="006C579C" w:rsidRPr="00430971">
        <w:t>do_all_hmmer_stats.pl</w:t>
      </w:r>
      <w:r w:rsidR="006C579C">
        <w:rPr>
          <w:rFonts w:ascii="Calibri" w:hAnsi="Calibri" w:cs="Calibri"/>
        </w:rPr>
        <w:fldChar w:fldCharType="end"/>
      </w:r>
      <w:r w:rsidR="006C579C">
        <w:rPr>
          <w:rFonts w:ascii="Calibri" w:hAnsi="Calibri" w:cs="Calibri"/>
        </w:rPr>
        <w:t>).</w:t>
      </w:r>
    </w:p>
    <w:p w14:paraId="0B669C73" w14:textId="004FFAB1" w:rsidR="003F440C" w:rsidRDefault="003F440C" w:rsidP="00475C20">
      <w:pPr>
        <w:rPr>
          <w:rFonts w:ascii="Calibri" w:hAnsi="Calibri" w:cs="Calibri"/>
        </w:rPr>
      </w:pPr>
      <w:r>
        <w:rPr>
          <w:rFonts w:ascii="Calibri" w:hAnsi="Calibri" w:cs="Calibri"/>
        </w:rPr>
        <w:t>These were applied against organism directory TcBrA4:</w:t>
      </w:r>
    </w:p>
    <w:p w14:paraId="17510137" w14:textId="651DD665" w:rsidR="003F440C" w:rsidRDefault="003F440C" w:rsidP="00475C20">
      <w:pPr>
        <w:rPr>
          <w:rFonts w:ascii="Courier New" w:hAnsi="Courier New" w:cs="Courier New"/>
        </w:rPr>
      </w:pPr>
      <w:r>
        <w:rPr>
          <w:rFonts w:ascii="Courier New" w:hAnsi="Courier New" w:cs="Courier New"/>
          <w:b/>
          <w:bCs/>
        </w:rPr>
        <w:t>perl do_all_jackhmmer.pl TcBrA4/</w:t>
      </w:r>
    </w:p>
    <w:p w14:paraId="3752C02E" w14:textId="23568BA0" w:rsidR="003F440C" w:rsidRDefault="003F440C" w:rsidP="00475C20">
      <w:pPr>
        <w:rPr>
          <w:rFonts w:ascii="Courier New" w:hAnsi="Courier New" w:cs="Courier New"/>
        </w:rPr>
      </w:pPr>
      <w:r>
        <w:rPr>
          <w:rFonts w:ascii="Courier New" w:hAnsi="Courier New" w:cs="Courier New"/>
        </w:rPr>
        <w:t xml:space="preserve">and </w:t>
      </w:r>
    </w:p>
    <w:p w14:paraId="4A372B54" w14:textId="4C015626" w:rsidR="003F440C" w:rsidRDefault="003F440C" w:rsidP="00475C20">
      <w:pPr>
        <w:rPr>
          <w:rFonts w:ascii="Courier New" w:hAnsi="Courier New" w:cs="Courier New"/>
          <w:b/>
          <w:bCs/>
        </w:rPr>
      </w:pPr>
      <w:r>
        <w:rPr>
          <w:rFonts w:ascii="Courier New" w:hAnsi="Courier New" w:cs="Courier New"/>
          <w:b/>
          <w:bCs/>
        </w:rPr>
        <w:t>perl do_all_hmmer_statistics.pl TcBrA4/</w:t>
      </w:r>
    </w:p>
    <w:p w14:paraId="6A52C5BF" w14:textId="085D1749" w:rsidR="003F440C" w:rsidRDefault="003F440C" w:rsidP="00475C20">
      <w:pPr>
        <w:rPr>
          <w:rFonts w:cstheme="minorHAnsi"/>
        </w:rPr>
      </w:pPr>
      <w:r>
        <w:rPr>
          <w:rFonts w:cstheme="minorHAnsi"/>
        </w:rPr>
        <w:t>After these scripts completed:</w:t>
      </w:r>
    </w:p>
    <w:p w14:paraId="7653103A" w14:textId="0DF844A6" w:rsidR="003F440C" w:rsidRDefault="003F440C" w:rsidP="00475C20">
      <w:pPr>
        <w:rPr>
          <w:rFonts w:ascii="Courier New" w:hAnsi="Courier New" w:cs="Courier New"/>
          <w:b/>
          <w:bCs/>
        </w:rPr>
      </w:pPr>
      <w:r>
        <w:rPr>
          <w:rFonts w:ascii="Courier New" w:hAnsi="Courier New" w:cs="Courier New"/>
          <w:b/>
          <w:bCs/>
        </w:rPr>
        <w:t>sudo su postgres</w:t>
      </w:r>
    </w:p>
    <w:p w14:paraId="086E3BB8" w14:textId="6B6A9550" w:rsidR="003F440C" w:rsidRPr="003F440C" w:rsidRDefault="003F440C" w:rsidP="00475C20">
      <w:pPr>
        <w:rPr>
          <w:rFonts w:ascii="Courier New" w:hAnsi="Courier New" w:cs="Courier New"/>
          <w:b/>
          <w:bCs/>
        </w:rPr>
      </w:pPr>
      <w:r w:rsidRPr="003F440C">
        <w:rPr>
          <w:rFonts w:ascii="Courier New" w:hAnsi="Courier New" w:cs="Courier New"/>
          <w:b/>
          <w:bCs/>
        </w:rPr>
        <w:t>psql -U postgres -d chembl_25</w:t>
      </w:r>
    </w:p>
    <w:p w14:paraId="403E29FC" w14:textId="69B9E6A1" w:rsidR="006C579C" w:rsidRPr="003F440C" w:rsidRDefault="003F440C" w:rsidP="00475C20">
      <w:pPr>
        <w:rPr>
          <w:rFonts w:ascii="Lucida Console" w:hAnsi="Lucida Console" w:cs="Lucida Console"/>
          <w:b/>
          <w:bCs/>
          <w:sz w:val="18"/>
          <w:szCs w:val="18"/>
        </w:rPr>
      </w:pPr>
      <w:r w:rsidRPr="003F440C">
        <w:rPr>
          <w:rFonts w:ascii="Lucida Console" w:hAnsi="Lucida Console" w:cs="Lucida Console"/>
          <w:b/>
          <w:bCs/>
          <w:sz w:val="18"/>
          <w:szCs w:val="18"/>
        </w:rPr>
        <w:t>\i import_hmmer_statistics.sql</w:t>
      </w:r>
    </w:p>
    <w:p w14:paraId="735B816E"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RUNCATE TABLE</w:t>
      </w:r>
    </w:p>
    <w:p w14:paraId="18813F64"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INSERT 0 144447</w:t>
      </w:r>
    </w:p>
    <w:p w14:paraId="1BD1AA46" w14:textId="7238E941" w:rsidR="003F440C" w:rsidRDefault="003F440C" w:rsidP="003F440C">
      <w:pPr>
        <w:rPr>
          <w:rFonts w:ascii="Lucida Console" w:hAnsi="Lucida Console" w:cs="Lucida Console"/>
          <w:sz w:val="18"/>
          <w:szCs w:val="18"/>
        </w:rPr>
      </w:pPr>
      <w:r>
        <w:rPr>
          <w:rFonts w:ascii="Lucida Console" w:hAnsi="Lucida Console" w:cs="Lucida Console"/>
          <w:sz w:val="18"/>
          <w:szCs w:val="18"/>
        </w:rPr>
        <w:t>chembl_25=#</w:t>
      </w:r>
    </w:p>
    <w:p w14:paraId="6CD440A4"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update hmmer_statistics set tax_id = 5693, organism = 'Trypanosoma cruzi' where tax_id is null;</w:t>
      </w:r>
    </w:p>
    <w:p w14:paraId="0C594872" w14:textId="619341F9" w:rsidR="003F440C" w:rsidRDefault="003F440C" w:rsidP="003F440C">
      <w:pPr>
        <w:rPr>
          <w:ins w:id="230" w:author="Jeremy Singer" w:date="2020-03-21T14:46:00Z"/>
          <w:rFonts w:ascii="Calibri" w:hAnsi="Calibri" w:cs="Calibri"/>
        </w:rPr>
      </w:pPr>
    </w:p>
    <w:p w14:paraId="6956D47B" w14:textId="1A36F04E" w:rsidR="00583819" w:rsidRDefault="00583819" w:rsidP="003F440C">
      <w:pPr>
        <w:rPr>
          <w:ins w:id="231" w:author="Jeremy Singer" w:date="2020-03-21T14:46:00Z"/>
          <w:rFonts w:ascii="Lucida Console" w:hAnsi="Lucida Console" w:cs="Lucida Console"/>
          <w:sz w:val="18"/>
          <w:szCs w:val="18"/>
        </w:rPr>
      </w:pPr>
      <w:ins w:id="232" w:author="Jeremy Singer" w:date="2020-03-21T14:46:00Z">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ins>
      <w:r>
        <w:rPr>
          <w:rFonts w:ascii="Lucida Console" w:hAnsi="Lucida Console" w:cs="Lucida Console"/>
          <w:sz w:val="18"/>
          <w:szCs w:val="18"/>
        </w:rPr>
      </w:r>
      <w:ins w:id="233" w:author="Jeremy Singer" w:date="2020-03-21T14:46:00Z">
        <w:r>
          <w:rPr>
            <w:rFonts w:ascii="Lucida Console" w:hAnsi="Lucida Console" w:cs="Lucida Console"/>
            <w:sz w:val="18"/>
            <w:szCs w:val="18"/>
          </w:rPr>
          <w:fldChar w:fldCharType="separate"/>
        </w:r>
        <w:r>
          <w:t>6.7. organism_hmmer_</w:t>
        </w:r>
        <w:proofErr w:type="gramStart"/>
        <w:r>
          <w:t>threshold.R</w:t>
        </w:r>
        <w:proofErr w:type="gramEnd"/>
        <w:r>
          <w:rPr>
            <w:rFonts w:ascii="Lucida Console" w:hAnsi="Lucida Console" w:cs="Lucida Console"/>
            <w:sz w:val="18"/>
            <w:szCs w:val="18"/>
          </w:rPr>
          <w:fldChar w:fldCharType="end"/>
        </w:r>
        <w:r>
          <w:rPr>
            <w:rFonts w:ascii="Lucida Console" w:hAnsi="Lucida Console" w:cs="Lucida Console"/>
            <w:sz w:val="18"/>
            <w:szCs w:val="18"/>
          </w:rPr>
          <w:t>).</w:t>
        </w:r>
      </w:ins>
    </w:p>
    <w:p w14:paraId="48ADA3C5" w14:textId="77777777" w:rsidR="00583819" w:rsidRDefault="00583819" w:rsidP="003F440C">
      <w:pPr>
        <w:rPr>
          <w:rFonts w:ascii="Calibri" w:hAnsi="Calibri" w:cs="Calibri"/>
        </w:rPr>
      </w:pPr>
    </w:p>
    <w:p w14:paraId="7AA9CD20" w14:textId="77777777" w:rsidR="00016E4B" w:rsidRDefault="00016E4B" w:rsidP="003F440C">
      <w:pPr>
        <w:rPr>
          <w:rFonts w:ascii="Calibri" w:hAnsi="Calibri" w:cs="Calibri"/>
        </w:rPr>
      </w:pPr>
    </w:p>
    <w:p w14:paraId="28CB8FFB" w14:textId="37869D52" w:rsidR="006B6773" w:rsidRDefault="008D0CEB" w:rsidP="00475C20">
      <w:pPr>
        <w:rPr>
          <w:rFonts w:ascii="Calibri" w:hAnsi="Calibri" w:cs="Calibri"/>
        </w:rPr>
      </w:pPr>
      <w:r>
        <w:rPr>
          <w:noProof/>
        </w:rPr>
        <w:drawing>
          <wp:inline distT="0" distB="0" distL="0" distR="0" wp14:anchorId="5A1E0F9C" wp14:editId="208F60F0">
            <wp:extent cx="5943600" cy="311531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115310"/>
                    </a:xfrm>
                    <a:prstGeom prst="rect">
                      <a:avLst/>
                    </a:prstGeom>
                  </pic:spPr>
                </pic:pic>
              </a:graphicData>
            </a:graphic>
          </wp:inline>
        </w:drawing>
      </w:r>
    </w:p>
    <w:p w14:paraId="424E2D3A" w14:textId="163CBA07" w:rsidR="008D0CEB" w:rsidRDefault="00016E4B" w:rsidP="00475C20">
      <w:pPr>
        <w:rPr>
          <w:ins w:id="234" w:author="Jeremy Singer" w:date="2020-03-21T17:08:00Z"/>
        </w:rPr>
      </w:pPr>
      <w:r>
        <w:t xml:space="preserve">Spreadsheets of results are contained in the supplements as </w:t>
      </w:r>
      <w:r w:rsidRPr="00016E4B">
        <w:rPr>
          <w:b/>
          <w:bCs/>
        </w:rPr>
        <w:t>T_cruzi_hmmer_drugs.xlsx</w:t>
      </w:r>
      <w:r>
        <w:t xml:space="preserve"> and </w:t>
      </w:r>
      <w:r w:rsidRPr="00016E4B">
        <w:rPr>
          <w:b/>
          <w:bCs/>
        </w:rPr>
        <w:t>T_cruzi_hmmer_drugs_annotated.xlsx</w:t>
      </w:r>
      <w:r>
        <w:t>.</w:t>
      </w:r>
    </w:p>
    <w:p w14:paraId="32B96607" w14:textId="5133877A" w:rsidR="00D178E9" w:rsidRDefault="00D178E9" w:rsidP="00475C20">
      <w:pPr>
        <w:rPr>
          <w:rFonts w:ascii="Calibri" w:hAnsi="Calibri" w:cs="Calibri"/>
        </w:rPr>
      </w:pPr>
      <w:ins w:id="235" w:author="Jeremy Singer" w:date="2020-03-21T17:08:00Z">
        <w:r>
          <w:t>809 approved drugs were found for Trypanosoma cruzi.</w:t>
        </w:r>
      </w:ins>
    </w:p>
    <w:p w14:paraId="017BEF98" w14:textId="0AA34109" w:rsidR="003167BC" w:rsidRPr="003167BC" w:rsidRDefault="00BC2869" w:rsidP="003167BC">
      <w:pPr>
        <w:pStyle w:val="Heading3"/>
      </w:pPr>
      <w:ins w:id="236" w:author="Jeremy Singer" w:date="2020-03-19T18:26:00Z">
        <w:r>
          <w:fldChar w:fldCharType="begin"/>
        </w:r>
        <w:r>
          <w:instrText xml:space="preserve"> autonumlgl </w:instrText>
        </w:r>
        <w:r>
          <w:fldChar w:fldCharType="end"/>
        </w:r>
        <w:r>
          <w:t xml:space="preserve"> </w:t>
        </w:r>
      </w:ins>
      <w:ins w:id="237" w:author="Jeremy Singer" w:date="2020-03-20T15:30:00Z">
        <w:r w:rsidR="00B637DD">
          <w:t>Tripanosoma</w:t>
        </w:r>
      </w:ins>
      <w:ins w:id="238" w:author="Jeremy Singer" w:date="2020-03-19T18:26:00Z">
        <w:r w:rsidRPr="00183CBD">
          <w:t xml:space="preserve"> brucei gambiense DAL972</w:t>
        </w:r>
      </w:ins>
    </w:p>
    <w:p w14:paraId="62DA4B34" w14:textId="347F217A" w:rsidR="003167BC" w:rsidRDefault="003167BC" w:rsidP="00B637DD">
      <w:pPr>
        <w:rPr>
          <w:ins w:id="239" w:author="Jeremy Singer" w:date="2020-03-21T12:18:00Z"/>
        </w:rPr>
      </w:pPr>
      <w:ins w:id="240" w:author="Jeremy Singer" w:date="2020-03-21T12:17:00Z">
        <w:r>
          <w:t xml:space="preserve">Taxonomy ID: </w:t>
        </w:r>
      </w:ins>
      <w:ins w:id="241" w:author="Jeremy Singer" w:date="2020-03-21T12:18:00Z">
        <w:r>
          <w:t xml:space="preserve"> </w:t>
        </w:r>
        <w:r w:rsidRPr="003167BC">
          <w:t>679716</w:t>
        </w:r>
      </w:ins>
      <w:r>
        <w:fldChar w:fldCharType="begin"/>
      </w:r>
      <w:r>
        <w:instrText xml:space="preserve"> ADDIN EN.CITE &lt;EndNote&gt;&lt;Cite&gt;&lt;Author&gt;taxonomy&lt;/Author&gt;&lt;Year&gt;2020&lt;/Year&gt;&lt;RecNum&gt;35&lt;/RecNum&gt;&lt;DisplayText&gt;[26]&lt;/DisplayText&gt;&lt;record&gt;&lt;rec-number&gt;35&lt;/rec-number&gt;&lt;foreign-keys&gt;&lt;key app="EN" db-id="s55a2z5drd9zfle9a0uxsse802tr5s9rdxsp" timestamp="1584807550"&gt;35&lt;/key&gt;&lt;/foreign-keys&gt;&lt;ref-type name="Journal Article"&gt;17&lt;/ref-type&gt;&lt;contributors&gt;&lt;authors&gt;&lt;author&gt;taxonomy&lt;/author&gt;&lt;/authors&gt;&lt;/contributors&gt;&lt;titles&gt;&lt;title&gt;Taxonomy browser (Trypanosoma brucei gambiense DAL972)&lt;/title&gt;&lt;/titles&gt;&lt;keywords&gt;&lt;keyword&gt;national center for biotechnology information, ncbi, national library of medicine, nlm, national institutes of health, nih, database, archive, bookshelf, pubmed, pubmed central, bioinformatics, biomedicine,taxonomy, organism, phylogeny, sequence, databa&lt;/keyword&gt;&lt;/keywords&gt;&lt;dates&gt;&lt;year&gt;2020&lt;/year&gt;&lt;/dates&gt;&lt;urls&gt;&lt;related-urls&gt;&lt;url&gt;https://www.ncbi.nlm.nih.gov/pubmed/&lt;/url&gt;&lt;/related-urls&gt;&lt;/urls&gt;&lt;remote-database-name&gt;Taxonomy Browser&lt;/remote-database-name&gt;&lt;remote-database-provider&gt;NCBI&lt;/remote-database-provider&gt;&lt;research-notes&gt;Taxonomy ID: 679716 (for references in articles please use NCBI:txid679716)&amp;#xD;current name&amp;#xD;Trypanosoma brucei gambiense DAL972&amp;#xD;NCBI BLAST name: kinetoplastids&lt;/research-notes&gt;&lt;/record&gt;&lt;/Cite&gt;&lt;/EndNote&gt;</w:instrText>
      </w:r>
      <w:r>
        <w:fldChar w:fldCharType="separate"/>
      </w:r>
      <w:r>
        <w:rPr>
          <w:noProof/>
        </w:rPr>
        <w:t>[26]</w:t>
      </w:r>
      <w:r>
        <w:fldChar w:fldCharType="end"/>
      </w:r>
      <w:ins w:id="242" w:author="Jeremy Singer" w:date="2020-03-21T12:18:00Z">
        <w:r>
          <w:t>.</w:t>
        </w:r>
      </w:ins>
    </w:p>
    <w:p w14:paraId="227CEFFA" w14:textId="747B5018" w:rsidR="00B637DD" w:rsidRPr="00B637DD" w:rsidRDefault="00B637DD" w:rsidP="00B637DD">
      <w:pPr>
        <w:rPr>
          <w:ins w:id="243" w:author="Jeremy Singer" w:date="2020-03-19T18:26:00Z"/>
        </w:rPr>
      </w:pPr>
      <w:ins w:id="244" w:author="Jeremy Singer" w:date="2020-03-20T15:33:00Z">
        <w:r>
          <w:t>Tripanosoma brucei gambiense causes</w:t>
        </w:r>
      </w:ins>
      <w:ins w:id="245" w:author="Jeremy Singer" w:date="2020-03-20T15:35:00Z">
        <w:r>
          <w:t xml:space="preserve"> West</w:t>
        </w:r>
      </w:ins>
      <w:ins w:id="246" w:author="Jeremy Singer" w:date="2020-03-20T15:33:00Z">
        <w:r>
          <w:t xml:space="preserve"> African Tryponosomiasis (also known as S</w:t>
        </w:r>
      </w:ins>
      <w:ins w:id="247" w:author="Jeremy Singer" w:date="2020-03-20T15:34:00Z">
        <w:r>
          <w:t>leeping Sickness.)  This blood borne parasite is transmitted by the bite of the Tsetse fly</w:t>
        </w:r>
      </w:ins>
      <w:r>
        <w:fldChar w:fldCharType="begin"/>
      </w:r>
      <w:r w:rsidR="003167BC">
        <w:instrText xml:space="preserve"> ADDIN EN.CITE &lt;EndNote&gt;&lt;Cite&gt;&lt;Year&gt;2019&lt;/Year&gt;&lt;RecNum&gt;31&lt;/RecNum&gt;&lt;DisplayText&gt;[27]&lt;/DisplayText&gt;&lt;record&gt;&lt;rec-number&gt;31&lt;/rec-number&gt;&lt;foreign-keys&gt;&lt;key app="EN" db-id="s55a2z5drd9zfle9a0uxsse802tr5s9rdxsp" timestamp="1584732981"&gt;31&lt;/key&gt;&lt;/foreign-keys&gt;&lt;ref-type name="Journal Article"&gt;17&lt;/ref-type&gt;&lt;contributors&gt;&lt;/contributors&gt;&lt;titles&gt;&lt;title&gt;CDC - African Trypanosomiasis - Biology&lt;/title&gt;&lt;/titles&gt;&lt;keywords&gt;&lt;keyword&gt;Parasites - African Trypanosomiasis,  Sleeping Sickness,  Trypanosoma brucei,  microscopic parasites, Parasitic Diseases, Sleeping Sickness (Trypanosomiasis)&lt;/keyword&gt;&lt;/keywords&gt;&lt;dates&gt;&lt;year&gt;2019&lt;/year&gt;&lt;pub-dates&gt;&lt;date&gt;2019-06-12T03:47:12Z/&lt;/date&gt;&lt;/pub-dates&gt;&lt;/dates&gt;&lt;urls&gt;&lt;related-urls&gt;&lt;url&gt;https://www.cdc.gov/parasites/sleepingsickness/biology.html&lt;/url&gt;&lt;/related-urls&gt;&lt;/urls&gt;&lt;/record&gt;&lt;/Cite&gt;&lt;/EndNote&gt;</w:instrText>
      </w:r>
      <w:r>
        <w:fldChar w:fldCharType="separate"/>
      </w:r>
      <w:r w:rsidR="003167BC">
        <w:rPr>
          <w:noProof/>
        </w:rPr>
        <w:t>[27]</w:t>
      </w:r>
      <w:r>
        <w:fldChar w:fldCharType="end"/>
      </w:r>
      <w:ins w:id="248" w:author="Jeremy Singer" w:date="2020-03-20T15:35:00Z">
        <w:r>
          <w:t>.</w:t>
        </w:r>
      </w:ins>
    </w:p>
    <w:p w14:paraId="26F1ED2D" w14:textId="77777777" w:rsidR="00BC2869" w:rsidRDefault="00BC2869" w:rsidP="00BC2869">
      <w:pPr>
        <w:rPr>
          <w:ins w:id="249" w:author="Jeremy Singer" w:date="2020-03-19T18:26:00Z"/>
          <w:b/>
          <w:bCs/>
        </w:rPr>
      </w:pPr>
      <w:ins w:id="250" w:author="Jeremy Singer" w:date="2020-03-19T18:26:00Z">
        <w:r>
          <w:t xml:space="preserve">Search was based on </w:t>
        </w:r>
        <w:r w:rsidRPr="009D6CFB">
          <w:rPr>
            <w:b/>
            <w:bCs/>
          </w:rPr>
          <w:t>TriTrypDB-46_TbruceigambienseDAL972_ORFs_AA.fasta</w:t>
        </w:r>
        <w:r>
          <w:rPr>
            <w:b/>
            <w:bCs/>
          </w:rPr>
          <w:t>.</w:t>
        </w:r>
        <w:r>
          <w:rPr>
            <w:b/>
            <w:bCs/>
          </w:rPr>
          <w:fldChar w:fldCharType="begin"/>
        </w:r>
        <w:r>
          <w:rPr>
            <w:b/>
            <w:bCs/>
          </w:rPr>
          <w:instrText xml:space="preserve"> ADDIN ZOTERO_ITEM CSL_CITATION {"citationID":"maYKsJIQ","properties":{"formattedCitation":"[23]","plainCitation":"[23]","noteIndex":0},"citationItems":[{"id":39,"uris":["http://zotero.org/users/6358161/items/3RFKB3S7"],"uri":["http://zotero.org/users/6358161/items/3RFKB3S7"],"itemData":{"id":39,"type":"webpage","title":"Data Set GeneDB: The Sanger Institute Pathogen Genomics Database","URL":"https://tritrypdb.org/tritrypdb/app/record/dataset/DS_365c388131","accessed":{"date-parts":[["2020",3,10]]}}}],"schema":"https://github.com/citation-style-language/schema/raw/master/csl-citation.json"} </w:instrText>
        </w:r>
        <w:r>
          <w:rPr>
            <w:b/>
            <w:bCs/>
          </w:rPr>
          <w:fldChar w:fldCharType="separate"/>
        </w:r>
        <w:r w:rsidRPr="007E2876">
          <w:rPr>
            <w:rFonts w:ascii="Calibri" w:hAnsi="Calibri" w:cs="Calibri"/>
          </w:rPr>
          <w:t>[23]</w:t>
        </w:r>
        <w:r>
          <w:rPr>
            <w:b/>
            <w:bCs/>
          </w:rPr>
          <w:fldChar w:fldCharType="end"/>
        </w:r>
        <w:r>
          <w:rPr>
            <w:b/>
            <w:bCs/>
          </w:rPr>
          <w:t>,</w:t>
        </w:r>
        <w:r>
          <w:rPr>
            <w:b/>
            <w:bCs/>
          </w:rPr>
          <w:fldChar w:fldCharType="begin"/>
        </w:r>
        <w:r>
          <w:rPr>
            <w:b/>
            <w:bCs/>
          </w:rPr>
          <w:instrText xml:space="preserve"> ADDIN ZOTERO_ITEM CSL_CITATION {"citationID":"sPhjv6r9","properties":{"formattedCitation":"[22]","plainCitation":"[22]","noteIndex":0},"citationItems":[{"id":37,"uris":["http://zotero.org/users/6358161/items/6NS7KTIG"],"uri":["http://zotero.org/users/6358161/items/6NS7KTIG"],"itemData":{"id":37,"type":"article-journal","abstract":"ABSTRACT.  TriTrypDB (http://tritrypdb.org) is an integrated database providing access to genome-scale datasets for kinetoplastid parasites, and supporting a va","container-title":"Nucleic Acids Research","DOI":"10.1093/nar/gkp851","ISSN":"0305-1048","issue":"suppl_1","journalAbbreviation":"Nucleic Acids Res","language":"en","note":"publisher: Oxford Academic","page":"D457-D462","source":"academic.oup.com","title":"TriTrypDB: a functional genomic resource for the Trypanosomatidae","title-short":"TriTrypDB","volume":"38","author":[{"family":"Aslett","given":"Martin"},{"family":"Aurrecoechea","given":"Cristina"},{"family":"Berriman","given":"Matthew"},{"family":"Brestelli","given":"John"},{"family":"Brunk","given":"Brian P."},{"family":"Carrington","given":"Mark"},{"family":"Depledge","given":"Daniel P."},{"family":"Fischer","given":"Steve"},{"family":"Gajria","given":"Bindu"},{"family":"Gao","given":"Xin"},{"family":"Gardner","given":"Malcolm J."},{"family":"Gingle","given":"Alan"},{"family":"Grant","given":"Greg"},{"family":"Harb","given":"Omar S."},{"family":"Heiges","given":"Mark"},{"family":"Hertz-Fowler","given":"Christiane"},{"family":"Houston","given":"Robin"},{"family":"Innamorato","given":"Frank"},{"family":"Iodice","given":"John"},{"family":"Kissinger","given":"Jessica C."},{"family":"Kraemer","given":"Eileen"},{"family":"Li","given":"Wei"},{"family":"Logan","given":"Flora J."},{"family":"Miller","given":"John A."},{"family":"Mitra","given":"Siddhartha"},{"family":"Myler","given":"Peter J."},{"family":"Nayak","given":"Vishal"},{"family":"Pennington","given":"Cary"},{"family":"Phan","given":"Isabelle"},{"family":"Pinney","given":"Deborah F."},{"family":"Ramasamy","given":"Gowthaman"},{"family":"Rogers","given":"Matthew B."},{"family":"Roos","given":"David S."},{"family":"Ross","given":"Chris"},{"family":"Sivam","given":"Dhileep"},{"family":"Smith","given":"Deborah F."},{"family":"Srinivasamoorthy","given":"Ganesh"},{"family":"Stoeckert","given":"Christian J."},{"family":"Subramanian","given":"Sandhya"},{"family":"Thibodeau","given":"Ryan"},{"family":"Tivey","given":"Adrian"},{"family":"Treatman","given":"Charles"},{"family":"Velarde","given":"Giles"},{"family":"Wang","given":"Haiming"}],"issued":{"date-parts":[["2010",1,1]]}}}],"schema":"https://github.com/citation-style-language/schema/raw/master/csl-citation.json"} </w:instrText>
        </w:r>
        <w:r>
          <w:rPr>
            <w:b/>
            <w:bCs/>
          </w:rPr>
          <w:fldChar w:fldCharType="separate"/>
        </w:r>
        <w:r w:rsidRPr="007E2876">
          <w:rPr>
            <w:rFonts w:ascii="Calibri" w:hAnsi="Calibri" w:cs="Calibri"/>
          </w:rPr>
          <w:t>[22]</w:t>
        </w:r>
        <w:r>
          <w:rPr>
            <w:b/>
            <w:bCs/>
          </w:rPr>
          <w:fldChar w:fldCharType="end"/>
        </w:r>
      </w:ins>
    </w:p>
    <w:p w14:paraId="2A24A6D9" w14:textId="77777777" w:rsidR="00BC2869" w:rsidRPr="001201F6" w:rsidRDefault="00BC2869" w:rsidP="00BC2869">
      <w:pPr>
        <w:rPr>
          <w:ins w:id="251" w:author="Jeremy Singer" w:date="2020-03-19T18:26:00Z"/>
          <w:rFonts w:ascii="Lucida Console" w:hAnsi="Lucida Console" w:cs="Lucida Console"/>
          <w:b/>
          <w:bCs/>
          <w:sz w:val="18"/>
          <w:szCs w:val="18"/>
        </w:rPr>
      </w:pPr>
      <w:ins w:id="252" w:author="Jeremy Singer" w:date="2020-03-19T18:26:00Z">
        <w:r w:rsidRPr="001201F6">
          <w:rPr>
            <w:rFonts w:ascii="Lucida Console" w:hAnsi="Lucida Console" w:cs="Lucida Console"/>
            <w:b/>
            <w:bCs/>
            <w:sz w:val="18"/>
            <w:szCs w:val="18"/>
          </w:rPr>
          <w:t>perl do_all_jackhmmer.pl Tbg972/</w:t>
        </w:r>
      </w:ins>
    </w:p>
    <w:p w14:paraId="5B21A1F4" w14:textId="77777777" w:rsidR="00BC2869" w:rsidRDefault="00BC2869" w:rsidP="00BC2869">
      <w:pPr>
        <w:rPr>
          <w:ins w:id="253" w:author="Jeremy Singer" w:date="2020-03-19T18:26:00Z"/>
          <w:rFonts w:ascii="Lucida Console" w:hAnsi="Lucida Console" w:cs="Lucida Console"/>
          <w:b/>
          <w:bCs/>
          <w:sz w:val="18"/>
          <w:szCs w:val="18"/>
        </w:rPr>
      </w:pPr>
      <w:ins w:id="254" w:author="Jeremy Singer" w:date="2020-03-19T18:26:00Z">
        <w:r w:rsidRPr="001201F6">
          <w:rPr>
            <w:rFonts w:ascii="Lucida Console" w:hAnsi="Lucida Console" w:cs="Lucida Console"/>
            <w:b/>
            <w:bCs/>
            <w:sz w:val="18"/>
            <w:szCs w:val="18"/>
          </w:rPr>
          <w:t>perl do_all_hmmer_stats.pl Tbg972/</w:t>
        </w:r>
      </w:ins>
    </w:p>
    <w:p w14:paraId="344F06A7" w14:textId="77777777" w:rsidR="00BC2869" w:rsidRDefault="00BC2869" w:rsidP="00BC2869">
      <w:pPr>
        <w:autoSpaceDE w:val="0"/>
        <w:autoSpaceDN w:val="0"/>
        <w:adjustRightInd w:val="0"/>
        <w:spacing w:after="0" w:line="240" w:lineRule="auto"/>
        <w:rPr>
          <w:ins w:id="255" w:author="Jeremy Singer" w:date="2020-03-19T18:26:00Z"/>
          <w:rFonts w:ascii="Lucida Console" w:hAnsi="Lucida Console" w:cs="Lucida Console"/>
          <w:sz w:val="18"/>
          <w:szCs w:val="18"/>
        </w:rPr>
      </w:pPr>
      <w:ins w:id="256" w:author="Jeremy Singer" w:date="2020-03-19T18:26:00Z">
        <w:r>
          <w:rPr>
            <w:rFonts w:ascii="Lucida Console" w:hAnsi="Lucida Console" w:cs="Lucida Console"/>
            <w:sz w:val="18"/>
            <w:szCs w:val="18"/>
          </w:rPr>
          <w:t>[osboxes@osboxes ~/</w:t>
        </w:r>
        <w:proofErr w:type="gramStart"/>
        <w:r>
          <w:rPr>
            <w:rFonts w:ascii="Lucida Console" w:hAnsi="Lucida Console" w:cs="Lucida Console"/>
            <w:sz w:val="18"/>
            <w:szCs w:val="18"/>
          </w:rPr>
          <w:t>genomes ]</w:t>
        </w:r>
        <w:proofErr w:type="gramEnd"/>
        <w:r>
          <w:rPr>
            <w:rFonts w:ascii="Lucida Console" w:hAnsi="Lucida Console" w:cs="Lucida Console"/>
            <w:sz w:val="18"/>
            <w:szCs w:val="18"/>
          </w:rPr>
          <w:t xml:space="preserve"> </w:t>
        </w:r>
        <w:r w:rsidRPr="007B267B">
          <w:rPr>
            <w:rFonts w:ascii="Lucida Console" w:hAnsi="Lucida Console" w:cs="Lucida Console"/>
            <w:b/>
            <w:bCs/>
            <w:sz w:val="18"/>
            <w:szCs w:val="18"/>
          </w:rPr>
          <w:t>sudo su postgres</w:t>
        </w:r>
      </w:ins>
    </w:p>
    <w:p w14:paraId="56BEF58E" w14:textId="77777777" w:rsidR="00BC2869" w:rsidRDefault="00BC2869" w:rsidP="00BC2869">
      <w:pPr>
        <w:autoSpaceDE w:val="0"/>
        <w:autoSpaceDN w:val="0"/>
        <w:adjustRightInd w:val="0"/>
        <w:spacing w:after="0" w:line="240" w:lineRule="auto"/>
        <w:rPr>
          <w:ins w:id="257" w:author="Jeremy Singer" w:date="2020-03-19T18:26:00Z"/>
          <w:rFonts w:ascii="Lucida Console" w:hAnsi="Lucida Console" w:cs="Lucida Console"/>
          <w:sz w:val="18"/>
          <w:szCs w:val="18"/>
        </w:rPr>
      </w:pPr>
      <w:ins w:id="258" w:author="Jeremy Singer" w:date="2020-03-19T18:26:00Z">
        <w:r>
          <w:rPr>
            <w:rFonts w:ascii="Lucida Console" w:hAnsi="Lucida Console" w:cs="Lucida Console"/>
            <w:sz w:val="18"/>
            <w:szCs w:val="18"/>
          </w:rPr>
          <w:t>[sudo] password for osboxes:</w:t>
        </w:r>
      </w:ins>
    </w:p>
    <w:p w14:paraId="76DF2DF6" w14:textId="77777777" w:rsidR="00BC2869" w:rsidRPr="007B267B" w:rsidRDefault="00BC2869" w:rsidP="00BC2869">
      <w:pPr>
        <w:autoSpaceDE w:val="0"/>
        <w:autoSpaceDN w:val="0"/>
        <w:adjustRightInd w:val="0"/>
        <w:spacing w:after="0" w:line="240" w:lineRule="auto"/>
        <w:rPr>
          <w:ins w:id="259" w:author="Jeremy Singer" w:date="2020-03-19T18:26:00Z"/>
          <w:rFonts w:ascii="Lucida Console" w:hAnsi="Lucida Console" w:cs="Lucida Console"/>
          <w:b/>
          <w:bCs/>
          <w:sz w:val="18"/>
          <w:szCs w:val="18"/>
        </w:rPr>
      </w:pPr>
      <w:ins w:id="260" w:author="Jeremy Singer" w:date="2020-03-19T18:26:00Z">
        <w:r>
          <w:rPr>
            <w:rFonts w:ascii="Lucida Console" w:hAnsi="Lucida Console" w:cs="Lucida Console"/>
            <w:sz w:val="18"/>
            <w:szCs w:val="18"/>
          </w:rPr>
          <w:t xml:space="preserve">[postgres@osboxes /home/osboxes/genomes] </w:t>
        </w:r>
        <w:r w:rsidRPr="007B267B">
          <w:rPr>
            <w:rFonts w:ascii="Lucida Console" w:hAnsi="Lucida Console" w:cs="Lucida Console"/>
            <w:b/>
            <w:bCs/>
            <w:sz w:val="18"/>
            <w:szCs w:val="18"/>
          </w:rPr>
          <w:t>psql -U postgres -d chembl_25</w:t>
        </w:r>
      </w:ins>
    </w:p>
    <w:p w14:paraId="6AF32D5A" w14:textId="77777777" w:rsidR="00BC2869" w:rsidRDefault="00BC2869" w:rsidP="00BC2869">
      <w:pPr>
        <w:autoSpaceDE w:val="0"/>
        <w:autoSpaceDN w:val="0"/>
        <w:adjustRightInd w:val="0"/>
        <w:spacing w:after="0" w:line="240" w:lineRule="auto"/>
        <w:rPr>
          <w:ins w:id="261" w:author="Jeremy Singer" w:date="2020-03-19T18:26:00Z"/>
          <w:rFonts w:ascii="Lucida Console" w:hAnsi="Lucida Console" w:cs="Lucida Console"/>
          <w:sz w:val="18"/>
          <w:szCs w:val="18"/>
        </w:rPr>
      </w:pPr>
      <w:ins w:id="262" w:author="Jeremy Singer" w:date="2020-03-19T18:26:00Z">
        <w:r>
          <w:rPr>
            <w:rFonts w:ascii="Lucida Console" w:hAnsi="Lucida Console" w:cs="Lucida Console"/>
            <w:sz w:val="18"/>
            <w:szCs w:val="18"/>
          </w:rPr>
          <w:t>psql (9.2.24)</w:t>
        </w:r>
      </w:ins>
    </w:p>
    <w:p w14:paraId="0E1FC09F" w14:textId="77777777" w:rsidR="00BC2869" w:rsidRDefault="00BC2869" w:rsidP="00BC2869">
      <w:pPr>
        <w:autoSpaceDE w:val="0"/>
        <w:autoSpaceDN w:val="0"/>
        <w:adjustRightInd w:val="0"/>
        <w:spacing w:after="0" w:line="240" w:lineRule="auto"/>
        <w:rPr>
          <w:ins w:id="263" w:author="Jeremy Singer" w:date="2020-03-19T18:26:00Z"/>
          <w:rFonts w:ascii="Lucida Console" w:hAnsi="Lucida Console" w:cs="Lucida Console"/>
          <w:sz w:val="18"/>
          <w:szCs w:val="18"/>
        </w:rPr>
      </w:pPr>
      <w:ins w:id="264" w:author="Jeremy Singer" w:date="2020-03-19T18:26:00Z">
        <w:r>
          <w:rPr>
            <w:rFonts w:ascii="Lucida Console" w:hAnsi="Lucida Console" w:cs="Lucida Console"/>
            <w:sz w:val="18"/>
            <w:szCs w:val="18"/>
          </w:rPr>
          <w:t>Type "help" for help.</w:t>
        </w:r>
      </w:ins>
    </w:p>
    <w:p w14:paraId="732D4F07" w14:textId="77777777" w:rsidR="00BC2869" w:rsidRDefault="00BC2869" w:rsidP="00BC2869">
      <w:pPr>
        <w:autoSpaceDE w:val="0"/>
        <w:autoSpaceDN w:val="0"/>
        <w:adjustRightInd w:val="0"/>
        <w:spacing w:after="0" w:line="240" w:lineRule="auto"/>
        <w:rPr>
          <w:ins w:id="265" w:author="Jeremy Singer" w:date="2020-03-19T18:26:00Z"/>
          <w:rFonts w:ascii="Lucida Console" w:hAnsi="Lucida Console" w:cs="Lucida Console"/>
          <w:sz w:val="18"/>
          <w:szCs w:val="18"/>
        </w:rPr>
      </w:pPr>
    </w:p>
    <w:p w14:paraId="2C3DB362" w14:textId="77777777" w:rsidR="00BC2869" w:rsidRDefault="00BC2869" w:rsidP="00BC2869">
      <w:pPr>
        <w:autoSpaceDE w:val="0"/>
        <w:autoSpaceDN w:val="0"/>
        <w:adjustRightInd w:val="0"/>
        <w:spacing w:after="0" w:line="240" w:lineRule="auto"/>
        <w:rPr>
          <w:ins w:id="266" w:author="Jeremy Singer" w:date="2020-03-19T18:26:00Z"/>
          <w:rFonts w:ascii="Lucida Console" w:hAnsi="Lucida Console" w:cs="Lucida Console"/>
          <w:sz w:val="18"/>
          <w:szCs w:val="18"/>
        </w:rPr>
      </w:pPr>
      <w:ins w:id="267" w:author="Jeremy Singer" w:date="2020-03-19T18:26:00Z">
        <w:r>
          <w:rPr>
            <w:rFonts w:ascii="Lucida Console" w:hAnsi="Lucida Console" w:cs="Lucida Console"/>
            <w:sz w:val="18"/>
            <w:szCs w:val="18"/>
          </w:rPr>
          <w:t xml:space="preserve">chembl_25=# </w:t>
        </w:r>
        <w:r w:rsidRPr="007B267B">
          <w:rPr>
            <w:rFonts w:ascii="Lucida Console" w:hAnsi="Lucida Console" w:cs="Lucida Console"/>
            <w:b/>
            <w:bCs/>
            <w:sz w:val="18"/>
            <w:szCs w:val="18"/>
          </w:rPr>
          <w:t>\i import_hmmer_statistics.sql</w:t>
        </w:r>
      </w:ins>
    </w:p>
    <w:p w14:paraId="5617898C" w14:textId="77777777" w:rsidR="00BC2869" w:rsidRDefault="00BC2869" w:rsidP="00BC2869">
      <w:pPr>
        <w:autoSpaceDE w:val="0"/>
        <w:autoSpaceDN w:val="0"/>
        <w:adjustRightInd w:val="0"/>
        <w:spacing w:after="0" w:line="240" w:lineRule="auto"/>
        <w:rPr>
          <w:ins w:id="268" w:author="Jeremy Singer" w:date="2020-03-19T18:26:00Z"/>
          <w:rFonts w:ascii="Lucida Console" w:hAnsi="Lucida Console" w:cs="Lucida Console"/>
          <w:sz w:val="18"/>
          <w:szCs w:val="18"/>
        </w:rPr>
      </w:pPr>
      <w:ins w:id="269" w:author="Jeremy Singer" w:date="2020-03-19T18:26:00Z">
        <w:r>
          <w:rPr>
            <w:rFonts w:ascii="Lucida Console" w:hAnsi="Lucida Console" w:cs="Lucida Console"/>
            <w:sz w:val="18"/>
            <w:szCs w:val="18"/>
          </w:rPr>
          <w:t>TRUNCATE TABLE</w:t>
        </w:r>
      </w:ins>
    </w:p>
    <w:p w14:paraId="60049C9E" w14:textId="77777777" w:rsidR="00BC2869" w:rsidRDefault="00BC2869" w:rsidP="00BC2869">
      <w:pPr>
        <w:autoSpaceDE w:val="0"/>
        <w:autoSpaceDN w:val="0"/>
        <w:adjustRightInd w:val="0"/>
        <w:spacing w:after="0" w:line="240" w:lineRule="auto"/>
        <w:rPr>
          <w:ins w:id="270" w:author="Jeremy Singer" w:date="2020-03-19T18:26:00Z"/>
          <w:rFonts w:ascii="Lucida Console" w:hAnsi="Lucida Console" w:cs="Lucida Console"/>
          <w:sz w:val="18"/>
          <w:szCs w:val="18"/>
        </w:rPr>
      </w:pPr>
      <w:ins w:id="271" w:author="Jeremy Singer" w:date="2020-03-19T18:26:00Z">
        <w:r>
          <w:rPr>
            <w:rFonts w:ascii="Lucida Console" w:hAnsi="Lucida Console" w:cs="Lucida Console"/>
            <w:sz w:val="18"/>
            <w:szCs w:val="18"/>
          </w:rPr>
          <w:t>INSERT 0 179183</w:t>
        </w:r>
      </w:ins>
    </w:p>
    <w:p w14:paraId="2BF954A8" w14:textId="77777777" w:rsidR="00BC2869" w:rsidRDefault="00BC2869" w:rsidP="00BC2869">
      <w:pPr>
        <w:autoSpaceDE w:val="0"/>
        <w:autoSpaceDN w:val="0"/>
        <w:adjustRightInd w:val="0"/>
        <w:spacing w:after="0" w:line="240" w:lineRule="auto"/>
        <w:rPr>
          <w:ins w:id="272" w:author="Jeremy Singer" w:date="2020-03-19T18:26:00Z"/>
          <w:rFonts w:ascii="Lucida Console" w:hAnsi="Lucida Console" w:cs="Lucida Console"/>
          <w:sz w:val="18"/>
          <w:szCs w:val="18"/>
        </w:rPr>
      </w:pPr>
      <w:ins w:id="273" w:author="Jeremy Singer" w:date="2020-03-19T18:26:00Z">
        <w:r>
          <w:rPr>
            <w:rFonts w:ascii="Lucida Console" w:hAnsi="Lucida Console" w:cs="Lucida Console"/>
            <w:sz w:val="18"/>
            <w:szCs w:val="18"/>
          </w:rPr>
          <w:t xml:space="preserve">chembl_25=# update hmmer_statistics set tax_id = </w:t>
        </w:r>
        <w:proofErr w:type="gramStart"/>
        <w:r>
          <w:rPr>
            <w:rFonts w:ascii="Lucida Console" w:hAnsi="Lucida Console" w:cs="Lucida Console"/>
            <w:sz w:val="18"/>
            <w:szCs w:val="18"/>
          </w:rPr>
          <w:t>31285,organism</w:t>
        </w:r>
        <w:proofErr w:type="gramEnd"/>
        <w:r>
          <w:rPr>
            <w:rFonts w:ascii="Lucida Console" w:hAnsi="Lucida Console" w:cs="Lucida Console"/>
            <w:sz w:val="18"/>
            <w:szCs w:val="18"/>
          </w:rPr>
          <w:t xml:space="preserve"> = 'Trypanosoma brucei gambiense' where tax_id is null;</w:t>
        </w:r>
      </w:ins>
    </w:p>
    <w:p w14:paraId="17318328" w14:textId="77777777" w:rsidR="00BC2869" w:rsidRDefault="00BC2869" w:rsidP="00BC2869">
      <w:pPr>
        <w:autoSpaceDE w:val="0"/>
        <w:autoSpaceDN w:val="0"/>
        <w:adjustRightInd w:val="0"/>
        <w:spacing w:after="0" w:line="240" w:lineRule="auto"/>
        <w:rPr>
          <w:ins w:id="274" w:author="Jeremy Singer" w:date="2020-03-19T18:26:00Z"/>
          <w:rFonts w:ascii="Lucida Console" w:hAnsi="Lucida Console" w:cs="Lucida Console"/>
          <w:sz w:val="18"/>
          <w:szCs w:val="18"/>
        </w:rPr>
      </w:pPr>
      <w:ins w:id="275" w:author="Jeremy Singer" w:date="2020-03-19T18:26:00Z">
        <w:r>
          <w:rPr>
            <w:rFonts w:ascii="Lucida Console" w:hAnsi="Lucida Console" w:cs="Lucida Console"/>
            <w:sz w:val="18"/>
            <w:szCs w:val="18"/>
          </w:rPr>
          <w:t>UPDATE 179183</w:t>
        </w:r>
      </w:ins>
    </w:p>
    <w:p w14:paraId="61814C01" w14:textId="77777777" w:rsidR="00BC2869" w:rsidRDefault="00BC2869" w:rsidP="00BC2869">
      <w:pPr>
        <w:rPr>
          <w:ins w:id="276" w:author="Jeremy Singer" w:date="2020-03-19T18:26:00Z"/>
          <w:rFonts w:ascii="Lucida Console" w:hAnsi="Lucida Console" w:cs="Lucida Console"/>
          <w:sz w:val="18"/>
          <w:szCs w:val="18"/>
        </w:rPr>
      </w:pPr>
      <w:ins w:id="277" w:author="Jeremy Singer" w:date="2020-03-19T18:26:00Z">
        <w:r>
          <w:rPr>
            <w:rFonts w:ascii="Lucida Console" w:hAnsi="Lucida Console" w:cs="Lucida Console"/>
            <w:sz w:val="18"/>
            <w:szCs w:val="18"/>
          </w:rPr>
          <w:t>chembl_25=#</w:t>
        </w:r>
      </w:ins>
    </w:p>
    <w:p w14:paraId="384D9E3A" w14:textId="04A4B962" w:rsidR="00BC2869" w:rsidRDefault="00090A41" w:rsidP="00BC2869">
      <w:pPr>
        <w:rPr>
          <w:ins w:id="278" w:author="Jeremy Singer" w:date="2020-03-19T18:26:00Z"/>
        </w:rPr>
      </w:pPr>
      <w:r>
        <w:rPr>
          <w:noProof/>
        </w:rPr>
        <w:lastRenderedPageBreak/>
        <w:drawing>
          <wp:inline distT="0" distB="0" distL="0" distR="0" wp14:anchorId="3E68A078" wp14:editId="0B151372">
            <wp:extent cx="5943600" cy="2867660"/>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2867660"/>
                    </a:xfrm>
                    <a:prstGeom prst="rect">
                      <a:avLst/>
                    </a:prstGeom>
                  </pic:spPr>
                </pic:pic>
              </a:graphicData>
            </a:graphic>
          </wp:inline>
        </w:drawing>
      </w:r>
    </w:p>
    <w:p w14:paraId="14BBE513" w14:textId="77777777" w:rsidR="00BC2869" w:rsidRDefault="00BC2869" w:rsidP="00BC2869">
      <w:pPr>
        <w:rPr>
          <w:ins w:id="279" w:author="Jeremy Singer" w:date="2020-03-19T18:26:00Z"/>
        </w:rPr>
      </w:pPr>
      <w:ins w:id="280" w:author="Jeremy Singer" w:date="2020-03-19T18:26:00Z">
        <w:r>
          <w:t>This kmeans threshold does not seem to be partitioning the data in a convincing way.</w:t>
        </w:r>
      </w:ins>
    </w:p>
    <w:p w14:paraId="074FC0C1" w14:textId="77777777" w:rsidR="00BC2869" w:rsidRDefault="00BC2869" w:rsidP="00BC2869">
      <w:pPr>
        <w:rPr>
          <w:ins w:id="281" w:author="Jeremy Singer" w:date="2020-03-19T18:26:00Z"/>
        </w:rPr>
      </w:pPr>
      <w:ins w:id="282" w:author="Jeremy Singer" w:date="2020-03-19T18:26:00Z">
        <w:r>
          <w:t>Adjusting the number of clusters identifies a cluster after the inflection point of the above graph:</w:t>
        </w:r>
      </w:ins>
    </w:p>
    <w:p w14:paraId="19A25E18" w14:textId="4034A1C5" w:rsidR="00BC2869" w:rsidRDefault="00F41417" w:rsidP="00BC2869">
      <w:pPr>
        <w:rPr>
          <w:ins w:id="283" w:author="Jeremy Singer" w:date="2020-03-19T18:26:00Z"/>
          <w:b/>
          <w:bCs/>
        </w:rPr>
      </w:pPr>
      <w:ins w:id="284" w:author="Jeremy Singer" w:date="2020-03-21T14:45:00Z">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ins>
      <w:r>
        <w:rPr>
          <w:rFonts w:ascii="Lucida Console" w:hAnsi="Lucida Console" w:cs="Lucida Console"/>
          <w:sz w:val="18"/>
          <w:szCs w:val="18"/>
        </w:rPr>
      </w:r>
      <w:ins w:id="285" w:author="Jeremy Singer" w:date="2020-03-21T14:45:00Z">
        <w:r>
          <w:rPr>
            <w:rFonts w:ascii="Lucida Console" w:hAnsi="Lucida Console" w:cs="Lucida Console"/>
            <w:sz w:val="18"/>
            <w:szCs w:val="18"/>
          </w:rPr>
          <w:fldChar w:fldCharType="separate"/>
        </w:r>
        <w:r>
          <w:t>6.7. organism_hmmer_</w:t>
        </w:r>
        <w:proofErr w:type="gramStart"/>
        <w:r>
          <w:t>threshold.R</w:t>
        </w:r>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ins>
      <w:ins w:id="286" w:author="Jeremy Singer" w:date="2020-03-19T18:26:00Z">
        <w:r w:rsidR="00BC2869">
          <w:rPr>
            <w:b/>
            <w:bCs/>
          </w:rPr>
          <w:t xml:space="preserve">get_kmeans_threshold(conn, </w:t>
        </w:r>
        <w:r w:rsidR="00BC2869" w:rsidRPr="00087467">
          <w:rPr>
            <w:b/>
            <w:bCs/>
          </w:rPr>
          <w:t>31285</w:t>
        </w:r>
        <w:r w:rsidR="00BC2869">
          <w:rPr>
            <w:b/>
            <w:bCs/>
          </w:rPr>
          <w:t>, 5)</w:t>
        </w:r>
      </w:ins>
    </w:p>
    <w:p w14:paraId="0500781E" w14:textId="76180BD6" w:rsidR="00BC2869" w:rsidRPr="00183CBD" w:rsidRDefault="00090A41" w:rsidP="00BC2869">
      <w:pPr>
        <w:rPr>
          <w:ins w:id="287" w:author="Jeremy Singer" w:date="2020-03-19T18:26:00Z"/>
        </w:rPr>
      </w:pPr>
      <w:r>
        <w:rPr>
          <w:noProof/>
        </w:rPr>
        <w:drawing>
          <wp:inline distT="0" distB="0" distL="0" distR="0" wp14:anchorId="138B1405" wp14:editId="6E391635">
            <wp:extent cx="5943600" cy="286766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2867660"/>
                    </a:xfrm>
                    <a:prstGeom prst="rect">
                      <a:avLst/>
                    </a:prstGeom>
                  </pic:spPr>
                </pic:pic>
              </a:graphicData>
            </a:graphic>
          </wp:inline>
        </w:drawing>
      </w:r>
    </w:p>
    <w:p w14:paraId="7E0CCF9E" w14:textId="48C653E3" w:rsidR="00BC2869" w:rsidRDefault="00BC2869" w:rsidP="00BC2869">
      <w:pPr>
        <w:rPr>
          <w:ins w:id="288" w:author="Jeremy Singer" w:date="2020-03-21T17:09:00Z"/>
          <w:rFonts w:ascii="Calibri" w:hAnsi="Calibri" w:cs="Calibri"/>
        </w:rPr>
      </w:pPr>
      <w:ins w:id="289" w:author="Jeremy Singer" w:date="2020-03-19T18:26:00Z">
        <w:r w:rsidRPr="00087467">
          <w:rPr>
            <w:rFonts w:ascii="Calibri" w:hAnsi="Calibri" w:cs="Calibri"/>
          </w:rPr>
          <w:t xml:space="preserve">Cluster (in </w:t>
        </w:r>
      </w:ins>
      <w:ins w:id="290" w:author="Jeremy Singer" w:date="2020-03-21T14:27:00Z">
        <w:r w:rsidR="00090A41">
          <w:rPr>
            <w:rFonts w:ascii="Calibri" w:hAnsi="Calibri" w:cs="Calibri"/>
          </w:rPr>
          <w:t>blue</w:t>
        </w:r>
      </w:ins>
      <w:ins w:id="291" w:author="Jeremy Singer" w:date="2020-03-19T18:26:00Z">
        <w:r w:rsidRPr="00087467">
          <w:rPr>
            <w:rFonts w:ascii="Calibri" w:hAnsi="Calibri" w:cs="Calibri"/>
          </w:rPr>
          <w:t>) chosen as significant cluster.</w:t>
        </w:r>
      </w:ins>
    </w:p>
    <w:p w14:paraId="7B8CF4F7" w14:textId="11EAECAF" w:rsidR="008B108E" w:rsidRDefault="008B108E" w:rsidP="00BC2869">
      <w:pPr>
        <w:rPr>
          <w:ins w:id="292" w:author="Jeremy Singer" w:date="2020-03-19T18:29:00Z"/>
          <w:rFonts w:ascii="Calibri" w:hAnsi="Calibri" w:cs="Calibri"/>
        </w:rPr>
      </w:pPr>
      <w:ins w:id="293" w:author="Jeremy Singer" w:date="2020-03-21T17:14:00Z">
        <w:r>
          <w:rPr>
            <w:rFonts w:ascii="Calibri" w:hAnsi="Calibri" w:cs="Calibri"/>
          </w:rPr>
          <w:t>236 approved drugs were found for Trypanosoma brucei gambien</w:t>
        </w:r>
      </w:ins>
      <w:ins w:id="294" w:author="Jeremy Singer" w:date="2020-03-21T17:15:00Z">
        <w:r>
          <w:rPr>
            <w:rFonts w:ascii="Calibri" w:hAnsi="Calibri" w:cs="Calibri"/>
          </w:rPr>
          <w:t>se DAL972.</w:t>
        </w:r>
      </w:ins>
    </w:p>
    <w:p w14:paraId="353A4610" w14:textId="047A1BD2" w:rsidR="00BC2869" w:rsidRDefault="00EC2622" w:rsidP="00BC2869">
      <w:pPr>
        <w:rPr>
          <w:ins w:id="295" w:author="Jeremy Singer" w:date="2020-03-19T18:26:00Z"/>
          <w:rFonts w:ascii="Calibri" w:hAnsi="Calibri" w:cs="Calibri"/>
        </w:rPr>
      </w:pPr>
      <w:ins w:id="296" w:author="Jeremy Singer" w:date="2020-03-21T20:27:00Z">
        <w:r>
          <w:rPr>
            <w:rFonts w:ascii="Calibri" w:hAnsi="Calibri" w:cs="Calibri"/>
          </w:rPr>
          <w:t xml:space="preserve">Spreadsheets of results are contained in the supplements: </w:t>
        </w:r>
      </w:ins>
      <w:ins w:id="297" w:author="Jeremy Singer" w:date="2020-03-21T20:28:00Z">
        <w:r w:rsidRPr="00EC2622">
          <w:rPr>
            <w:rFonts w:ascii="Calibri" w:hAnsi="Calibri" w:cs="Calibri"/>
            <w:b/>
            <w:bCs/>
            <w:rPrChange w:id="298" w:author="Jeremy Singer" w:date="2020-03-21T20:28:00Z">
              <w:rPr>
                <w:rFonts w:ascii="Calibri" w:hAnsi="Calibri" w:cs="Calibri"/>
              </w:rPr>
            </w:rPrChange>
          </w:rPr>
          <w:t>T_brucei_hmmer_drugs.xlsx</w:t>
        </w:r>
        <w:r w:rsidRPr="00EC2622">
          <w:rPr>
            <w:rFonts w:ascii="Calibri" w:hAnsi="Calibri" w:cs="Calibri"/>
            <w:b/>
            <w:bCs/>
            <w:rPrChange w:id="299" w:author="Jeremy Singer" w:date="2020-03-21T20:28:00Z">
              <w:rPr>
                <w:rFonts w:ascii="Calibri" w:hAnsi="Calibri" w:cs="Calibri"/>
              </w:rPr>
            </w:rPrChange>
          </w:rPr>
          <w:t xml:space="preserve">, </w:t>
        </w:r>
        <w:r w:rsidRPr="00EC2622">
          <w:rPr>
            <w:rFonts w:ascii="Calibri" w:hAnsi="Calibri" w:cs="Calibri"/>
            <w:b/>
            <w:bCs/>
            <w:rPrChange w:id="300" w:author="Jeremy Singer" w:date="2020-03-21T20:28:00Z">
              <w:rPr>
                <w:rFonts w:ascii="Calibri" w:hAnsi="Calibri" w:cs="Calibri"/>
              </w:rPr>
            </w:rPrChange>
          </w:rPr>
          <w:t>T_brucei_hmmer_drugs_annotated.xlsx</w:t>
        </w:r>
        <w:r w:rsidRPr="00EC2622">
          <w:rPr>
            <w:rFonts w:ascii="Calibri" w:hAnsi="Calibri" w:cs="Calibri"/>
            <w:b/>
            <w:bCs/>
            <w:rPrChange w:id="301" w:author="Jeremy Singer" w:date="2020-03-21T20:28:00Z">
              <w:rPr>
                <w:rFonts w:ascii="Calibri" w:hAnsi="Calibri" w:cs="Calibri"/>
              </w:rPr>
            </w:rPrChange>
          </w:rPr>
          <w:t>.</w:t>
        </w:r>
      </w:ins>
    </w:p>
    <w:p w14:paraId="4AEBEE91" w14:textId="382A1056" w:rsidR="00B637DD" w:rsidRPr="00B637DD" w:rsidRDefault="00BC2869" w:rsidP="00B637DD">
      <w:pPr>
        <w:pStyle w:val="Heading3"/>
        <w:rPr>
          <w:ins w:id="302" w:author="Jeremy Singer" w:date="2020-03-19T18:29:00Z"/>
          <w:sz w:val="23"/>
          <w:szCs w:val="23"/>
        </w:rPr>
      </w:pPr>
      <w:ins w:id="303" w:author="Jeremy Singer" w:date="2020-03-19T18:28:00Z">
        <w:r>
          <w:lastRenderedPageBreak/>
          <w:fldChar w:fldCharType="begin"/>
        </w:r>
        <w:r>
          <w:instrText xml:space="preserve"> autonumlgl </w:instrText>
        </w:r>
        <w:r>
          <w:fldChar w:fldCharType="end"/>
        </w:r>
        <w:r>
          <w:t xml:space="preserve"> </w:t>
        </w:r>
        <w:r w:rsidRPr="003F79B9">
          <w:rPr>
            <w:sz w:val="23"/>
            <w:szCs w:val="23"/>
          </w:rPr>
          <w:t xml:space="preserve">Leishmania </w:t>
        </w:r>
        <w:commentRangeStart w:id="304"/>
        <w:r>
          <w:rPr>
            <w:sz w:val="23"/>
            <w:szCs w:val="23"/>
          </w:rPr>
          <w:t>donovani</w:t>
        </w:r>
        <w:commentRangeEnd w:id="304"/>
        <w:r>
          <w:rPr>
            <w:rStyle w:val="CommentReference"/>
          </w:rPr>
          <w:commentReference w:id="304"/>
        </w:r>
      </w:ins>
      <w:ins w:id="305" w:author="Jeremy Singer" w:date="2020-03-21T17:18:00Z">
        <w:r w:rsidR="002D4E75">
          <w:rPr>
            <w:sz w:val="23"/>
            <w:szCs w:val="23"/>
          </w:rPr>
          <w:t xml:space="preserve"> BPK282A</w:t>
        </w:r>
      </w:ins>
    </w:p>
    <w:p w14:paraId="4B2C9F4B" w14:textId="21F6ABA2" w:rsidR="00114519" w:rsidRDefault="00114519" w:rsidP="00BC2869">
      <w:pPr>
        <w:rPr>
          <w:ins w:id="306" w:author="Jeremy Singer" w:date="2020-03-21T12:01:00Z"/>
        </w:rPr>
      </w:pPr>
      <w:ins w:id="307" w:author="Jeremy Singer" w:date="2020-03-21T12:00:00Z">
        <w:r>
          <w:t>Taxonomy ID:  981087</w:t>
        </w:r>
      </w:ins>
      <w:r>
        <w:fldChar w:fldCharType="begin"/>
      </w:r>
      <w:r w:rsidR="003167BC">
        <w:instrText xml:space="preserve"> ADDIN EN.CITE &lt;EndNote&gt;&lt;Cite&gt;&lt;Author&gt;taxonomy&lt;/Author&gt;&lt;Year&gt;2020&lt;/Year&gt;&lt;RecNum&gt;34&lt;/RecNum&gt;&lt;DisplayText&gt;[28]&lt;/DisplayText&gt;&lt;record&gt;&lt;rec-number&gt;34&lt;/rec-number&gt;&lt;foreign-keys&gt;&lt;key app="EN" db-id="s55a2z5drd9zfle9a0uxsse802tr5s9rdxsp" timestamp="1584806303"&gt;34&lt;/key&gt;&lt;/foreign-keys&gt;&lt;ref-type name="Journal Article"&gt;17&lt;/ref-type&gt;&lt;contributors&gt;&lt;authors&gt;&lt;author&gt;taxonomy&lt;/author&gt;&lt;/authors&gt;&lt;/contributors&gt;&lt;titles&gt;&lt;title&gt;Taxonomy browser (Leishmania donovani BPK282A1)&lt;/title&gt;&lt;/titles&gt;&lt;keywords&gt;&lt;keyword&gt;national center for biotechnology information, ncbi, national library of medicine, nlm, national institutes of health, nih, database, archive, bookshelf, pubmed, pubmed central, bioinformatics, biomedicine,taxonomy, organism, phylogeny, sequence, databa&lt;/keyword&gt;&lt;/keywords&gt;&lt;dates&gt;&lt;year&gt;2020&lt;/year&gt;&lt;/dates&gt;&lt;urls&gt;&lt;related-urls&gt;&lt;url&gt;https://www.ncbi.nlm.nih.gov/pubmed/&lt;/url&gt;&lt;/related-urls&gt;&lt;/urls&gt;&lt;remote-database-provider&gt;NCBI&lt;/remote-database-provider&gt;&lt;research-notes&gt;Taxonomy ID: 981087&amp;#xD;Leishmania donovani BPK282A1&amp;#xD;NCBI BLAST name: kinetoplastids&lt;/research-notes&gt;&lt;/record&gt;&lt;/Cite&gt;&lt;/EndNote&gt;</w:instrText>
      </w:r>
      <w:r>
        <w:fldChar w:fldCharType="separate"/>
      </w:r>
      <w:r w:rsidR="003167BC">
        <w:rPr>
          <w:noProof/>
        </w:rPr>
        <w:t>[28]</w:t>
      </w:r>
      <w:r>
        <w:fldChar w:fldCharType="end"/>
      </w:r>
    </w:p>
    <w:p w14:paraId="031C5E31" w14:textId="7E4DE678" w:rsidR="00B637DD" w:rsidRDefault="00184853" w:rsidP="00BC2869">
      <w:ins w:id="308" w:author="Jeremy Singer" w:date="2020-03-21T10:21:00Z">
        <w:r>
          <w:t>Leishmania donovani is the worst parasite that causes Leishmaniasis</w:t>
        </w:r>
      </w:ins>
      <w:r>
        <w:fldChar w:fldCharType="begin"/>
      </w:r>
      <w:r w:rsidR="003167BC">
        <w:instrText xml:space="preserve"> ADDIN EN.CITE &lt;EndNote&gt;&lt;Cite&gt;&lt;Author&gt;Magill&lt;/Author&gt;&lt;Year&gt;2013&lt;/Year&gt;&lt;RecNum&gt;33&lt;/RecNum&gt;&lt;DisplayText&gt;[29]&lt;/DisplayText&gt;&lt;record&gt;&lt;rec-number&gt;33&lt;/rec-number&gt;&lt;foreign-keys&gt;&lt;key app="EN" db-id="s55a2z5drd9zfle9a0uxsse802tr5s9rdxsp" timestamp="1584800477"&gt;33&lt;/key&gt;&lt;/foreign-keys&gt;&lt;ref-type name="Journal Article"&gt;17&lt;/ref-type&gt;&lt;contributors&gt;&lt;authors&gt;&lt;author&gt;Alan J Magill&lt;/author&gt;&lt;/authors&gt;&lt;/contributors&gt;&lt;titles&gt;&lt;title&gt;Leishmania donovani - an overview | ScienceDirect Topics&lt;/title&gt;&lt;secondary-title&gt;Medicinal Plant Research in Africa&lt;/secondary-title&gt;&lt;/titles&gt;&lt;periodical&gt;&lt;full-title&gt;Medicinal Plant Research in Africa&lt;/full-title&gt;&lt;/periodical&gt;&lt;dates&gt;&lt;year&gt;2013&lt;/year&gt;&lt;/dates&gt;&lt;urls&gt;&lt;related-urls&gt;&lt;url&gt;https://www.sciencedirect.com/topics/medicine-and-dentistry/leishmania-donovani&lt;/url&gt;&lt;/related-urls&gt;&lt;/urls&gt;&lt;/record&gt;&lt;/Cite&gt;&lt;/EndNote&gt;</w:instrText>
      </w:r>
      <w:r>
        <w:fldChar w:fldCharType="separate"/>
      </w:r>
      <w:r w:rsidR="003167BC">
        <w:rPr>
          <w:noProof/>
        </w:rPr>
        <w:t>[29]</w:t>
      </w:r>
      <w:r>
        <w:fldChar w:fldCharType="end"/>
      </w:r>
      <w:ins w:id="309" w:author="Jeremy Singer" w:date="2020-03-21T10:21:00Z">
        <w:r>
          <w:t>.</w:t>
        </w:r>
      </w:ins>
      <w:ins w:id="310" w:author="Jeremy Singer" w:date="2020-03-21T10:23:00Z">
        <w:r>
          <w:t xml:space="preserve">  This</w:t>
        </w:r>
      </w:ins>
      <w:ins w:id="311" w:author="Jeremy Singer" w:date="2020-03-21T10:24:00Z">
        <w:r>
          <w:t xml:space="preserve"> obligate parasiste causes Leishmaniasis, which manifests most commonly in a cutaneous variant, whic</w:t>
        </w:r>
      </w:ins>
      <w:ins w:id="312" w:author="Jeremy Singer" w:date="2020-03-21T10:25:00Z">
        <w:r>
          <w:t>h causes sores and ulcers, and as a visceral form</w:t>
        </w:r>
      </w:ins>
      <w:r>
        <w:fldChar w:fldCharType="begin"/>
      </w:r>
      <w:r w:rsidR="003167BC">
        <w:instrText xml:space="preserve"> ADDIN EN.CITE &lt;EndNote&gt;&lt;Cite&gt;&lt;Author&gt;WHO&lt;/Author&gt;&lt;Year&gt;2020&lt;/Year&gt;&lt;RecNum&gt;32&lt;/RecNum&gt;&lt;DisplayText&gt;[30]&lt;/DisplayText&gt;&lt;record&gt;&lt;rec-number&gt;32&lt;/rec-number&gt;&lt;foreign-keys&gt;&lt;key app="EN" db-id="s55a2z5drd9zfle9a0uxsse802tr5s9rdxsp" timestamp="1584800477"&gt;32&lt;/key&gt;&lt;/foreign-keys&gt;&lt;ref-type name="Web Page"&gt;12&lt;/ref-type&gt;&lt;contributors&gt;&lt;authors&gt;&lt;author&gt;WHO&lt;/author&gt;&lt;/authors&gt;&lt;/contributors&gt;&lt;titles&gt;&lt;title&gt;Leishmaniasis&lt;/title&gt;&lt;/titles&gt;&lt;pages&gt;Leishmaniasis is a parasitic disease transmitted by the bite  of the sandfly&lt;/pages&gt;&lt;dates&gt;&lt;year&gt;2020&lt;/year&gt;&lt;/dates&gt;&lt;publisher&gt;WHO&lt;/publisher&gt;&lt;urls&gt;&lt;related-urls&gt;&lt;url&gt;https://www.who.int/news-room/fact-sheets/detail/leishmaniasis&lt;/url&gt;&lt;/related-urls&gt;&lt;/urls&gt;&lt;/record&gt;&lt;/Cite&gt;&lt;/EndNote&gt;</w:instrText>
      </w:r>
      <w:r>
        <w:fldChar w:fldCharType="separate"/>
      </w:r>
      <w:r w:rsidR="003167BC">
        <w:rPr>
          <w:noProof/>
        </w:rPr>
        <w:t>[30]</w:t>
      </w:r>
      <w:r>
        <w:fldChar w:fldCharType="end"/>
      </w:r>
      <w:ins w:id="313" w:author="Jeremy Singer" w:date="2020-03-21T10:25:00Z">
        <w:r>
          <w:t>.</w:t>
        </w:r>
      </w:ins>
      <w:ins w:id="314" w:author="Jeremy Singer" w:date="2020-03-21T10:27:00Z">
        <w:r>
          <w:t xml:space="preserve">  The visceral form </w:t>
        </w:r>
      </w:ins>
      <w:ins w:id="315" w:author="Jeremy Singer" w:date="2020-03-21T10:29:00Z">
        <w:r>
          <w:t>has a</w:t>
        </w:r>
      </w:ins>
      <w:ins w:id="316" w:author="Jeremy Singer" w:date="2020-03-21T10:27:00Z">
        <w:r>
          <w:t xml:space="preserve"> 95% fatality rate if left untreated</w:t>
        </w:r>
      </w:ins>
      <w:r>
        <w:fldChar w:fldCharType="begin"/>
      </w:r>
      <w:r w:rsidR="003167BC">
        <w:instrText xml:space="preserve"> ADDIN EN.CITE &lt;EndNote&gt;&lt;Cite&gt;&lt;Author&gt;WHO&lt;/Author&gt;&lt;Year&gt;2020&lt;/Year&gt;&lt;RecNum&gt;32&lt;/RecNum&gt;&lt;DisplayText&gt;[30]&lt;/DisplayText&gt;&lt;record&gt;&lt;rec-number&gt;32&lt;/rec-number&gt;&lt;foreign-keys&gt;&lt;key app="EN" db-id="s55a2z5drd9zfle9a0uxsse802tr5s9rdxsp" timestamp="1584800477"&gt;32&lt;/key&gt;&lt;/foreign-keys&gt;&lt;ref-type name="Web Page"&gt;12&lt;/ref-type&gt;&lt;contributors&gt;&lt;authors&gt;&lt;author&gt;WHO&lt;/author&gt;&lt;/authors&gt;&lt;/contributors&gt;&lt;titles&gt;&lt;title&gt;Leishmaniasis&lt;/title&gt;&lt;/titles&gt;&lt;pages&gt;Leishmaniasis is a parasitic disease transmitted by the bite  of the sandfly&lt;/pages&gt;&lt;dates&gt;&lt;year&gt;2020&lt;/year&gt;&lt;/dates&gt;&lt;publisher&gt;WHO&lt;/publisher&gt;&lt;urls&gt;&lt;related-urls&gt;&lt;url&gt;https://www.who.int/news-room/fact-sheets/detail/leishmaniasis&lt;/url&gt;&lt;/related-urls&gt;&lt;/urls&gt;&lt;/record&gt;&lt;/Cite&gt;&lt;/EndNote&gt;</w:instrText>
      </w:r>
      <w:r>
        <w:fldChar w:fldCharType="separate"/>
      </w:r>
      <w:r w:rsidR="003167BC">
        <w:rPr>
          <w:noProof/>
        </w:rPr>
        <w:t>[30]</w:t>
      </w:r>
      <w:r>
        <w:fldChar w:fldCharType="end"/>
      </w:r>
      <w:ins w:id="317" w:author="Jeremy Singer" w:date="2020-03-21T10:27:00Z">
        <w:r>
          <w:t>.</w:t>
        </w:r>
      </w:ins>
      <w:ins w:id="318" w:author="Jeremy Singer" w:date="2020-03-21T10:30:00Z">
        <w:r>
          <w:t xml:space="preserve">  </w:t>
        </w:r>
      </w:ins>
      <w:ins w:id="319" w:author="Jeremy Singer" w:date="2020-03-21T10:32:00Z">
        <w:r w:rsidR="004E6BDC">
          <w:t>It is one of the five diseases that has top priority from the World Health Organization (WHO)</w:t>
        </w:r>
      </w:ins>
      <w:r w:rsidR="004E6BDC">
        <w:fldChar w:fldCharType="begin"/>
      </w:r>
      <w:r w:rsidR="004E6BDC">
        <w:instrText xml:space="preserve"> ADDIN EN.CITE &lt;EndNote&gt;&lt;Cite&gt;&lt;Author&gt;Pisarski&lt;/Author&gt;&lt;Year&gt;2019&lt;/Year&gt;&lt;RecNum&gt;29&lt;/RecNum&gt;&lt;DisplayText&gt;[22]&lt;/DisplayText&gt;&lt;record&gt;&lt;rec-number&gt;29&lt;/rec-number&gt;&lt;foreign-keys&gt;&lt;key app="EN" db-id="s55a2z5drd9zfle9a0uxsse802tr5s9rdxsp" timestamp="1584731878"&gt;29&lt;/key&gt;&lt;/foreign-keys&gt;&lt;ref-type name="Book Section"&gt;5&lt;/ref-type&gt;&lt;contributors&gt;&lt;authors&gt;&lt;author&gt;Pisarski, K.&lt;/author&gt;&lt;/authors&gt;&lt;/contributors&gt;&lt;auth-address&gt;Division of Tropical Health &amp;amp; Medicine, College of Public Health, Medical and Veterinary Sciences, James Cook University, Townsville, QLD 4814, Australia|konrad.pisarski@my.jcu.edu.au|Tel.: +04-0080-0576&lt;/auth-address&gt;&lt;titles&gt;&lt;title&gt;The Global Burden of Disease of Zoonotic Parasitic Diseases: Top 5 Contenders for Priority Consideration&lt;/title&gt;&lt;secondary-title&gt;Trop Med Infect Dis&lt;/secondary-title&gt;&lt;/titles&gt;&lt;volume&gt;4&lt;/volume&gt;&lt;number&gt;1&lt;/number&gt;&lt;dates&gt;&lt;year&gt;2019&lt;/year&gt;&lt;/dates&gt;&lt;isbn&gt;2414-6366 (Electronic)&lt;/isbn&gt;&lt;accession-num&gt;30832380&lt;/accession-num&gt;&lt;urls&gt;&lt;related-urls&gt;&lt;url&gt;http://dx.doi.org/10.3390/tropicalmed4010044&lt;/url&gt;&lt;/related-urls&gt;&lt;/urls&gt;&lt;electronic-resource-num&gt;10.3390/tropicalmed4010044&lt;/electronic-resource-num&gt;&lt;language&gt;eng&lt;/language&gt;&lt;/record&gt;&lt;/Cite&gt;&lt;/EndNote&gt;</w:instrText>
      </w:r>
      <w:r w:rsidR="004E6BDC">
        <w:fldChar w:fldCharType="separate"/>
      </w:r>
      <w:r w:rsidR="004E6BDC">
        <w:rPr>
          <w:noProof/>
        </w:rPr>
        <w:t>[22]</w:t>
      </w:r>
      <w:r w:rsidR="004E6BDC">
        <w:fldChar w:fldCharType="end"/>
      </w:r>
      <w:ins w:id="320" w:author="Jeremy Singer" w:date="2020-03-21T10:32:00Z">
        <w:r w:rsidR="004E6BDC">
          <w:t>.</w:t>
        </w:r>
      </w:ins>
    </w:p>
    <w:p w14:paraId="7365D481" w14:textId="1A0746F1" w:rsidR="00BC2869" w:rsidRDefault="007F2A7D" w:rsidP="00BC2869">
      <w:pPr>
        <w:rPr>
          <w:ins w:id="321" w:author="Jeremy Singer" w:date="2020-03-21T14:33:00Z"/>
          <w:rFonts w:ascii="Lucida Console" w:hAnsi="Lucida Console" w:cs="Lucida Console"/>
          <w:b/>
          <w:bCs/>
          <w:sz w:val="18"/>
          <w:szCs w:val="18"/>
        </w:rPr>
      </w:pPr>
      <w:ins w:id="322" w:author="Jeremy Singer" w:date="2020-03-19T18:31:00Z">
        <w:r>
          <w:t xml:space="preserve">Search was based on </w:t>
        </w:r>
        <w:r w:rsidRPr="007F2A7D">
          <w:rPr>
            <w:rFonts w:ascii="Lucida Console" w:hAnsi="Lucida Console" w:cs="Lucida Console"/>
            <w:b/>
            <w:bCs/>
            <w:sz w:val="18"/>
            <w:szCs w:val="18"/>
            <w:rPrChange w:id="323" w:author="Jeremy Singer" w:date="2020-03-19T18:31:00Z">
              <w:rPr>
                <w:rFonts w:ascii="Lucida Console" w:hAnsi="Lucida Console" w:cs="Lucida Console"/>
                <w:sz w:val="18"/>
                <w:szCs w:val="18"/>
              </w:rPr>
            </w:rPrChange>
          </w:rPr>
          <w:t>TriTrypDB-46_LdonovaniBPK282A1_ORFs_</w:t>
        </w:r>
        <w:proofErr w:type="gramStart"/>
        <w:r w:rsidRPr="007F2A7D">
          <w:rPr>
            <w:rFonts w:ascii="Lucida Console" w:hAnsi="Lucida Console" w:cs="Lucida Console"/>
            <w:b/>
            <w:bCs/>
            <w:sz w:val="18"/>
            <w:szCs w:val="18"/>
            <w:rPrChange w:id="324" w:author="Jeremy Singer" w:date="2020-03-19T18:31:00Z">
              <w:rPr>
                <w:rFonts w:ascii="Lucida Console" w:hAnsi="Lucida Console" w:cs="Lucida Console"/>
                <w:sz w:val="18"/>
                <w:szCs w:val="18"/>
              </w:rPr>
            </w:rPrChange>
          </w:rPr>
          <w:t>AA.fasta</w:t>
        </w:r>
        <w:proofErr w:type="gramEnd"/>
        <w:r>
          <w:rPr>
            <w:rFonts w:ascii="Lucida Console" w:hAnsi="Lucida Console" w:cs="Lucida Console"/>
            <w:b/>
            <w:bCs/>
            <w:sz w:val="18"/>
            <w:szCs w:val="18"/>
          </w:rPr>
          <w:t>.</w:t>
        </w:r>
      </w:ins>
    </w:p>
    <w:p w14:paraId="200E919F" w14:textId="02F74BD5" w:rsidR="00090A41" w:rsidRPr="00090A41" w:rsidRDefault="00090A41" w:rsidP="00090A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ins w:id="325" w:author="Jeremy Singer" w:date="2020-03-21T14:33:00Z"/>
          <w:rFonts w:ascii="Lucida Console" w:eastAsia="Times New Roman" w:hAnsi="Lucida Console" w:cs="Courier New"/>
          <w:color w:val="000000"/>
          <w:sz w:val="20"/>
          <w:szCs w:val="20"/>
        </w:rPr>
      </w:pPr>
      <w:ins w:id="326" w:author="Jeremy Singer" w:date="2020-03-21T14:33:00Z">
        <w:r>
          <w:rPr>
            <w:rFonts w:ascii="Lucida Console" w:eastAsia="Times New Roman" w:hAnsi="Lucida Console" w:cs="Courier New"/>
            <w:color w:val="0000FF"/>
            <w:sz w:val="20"/>
            <w:szCs w:val="20"/>
          </w:rPr>
          <w:t xml:space="preserve">Use these parameters in R routine: </w:t>
        </w:r>
        <w:r w:rsidRPr="00090A41">
          <w:rPr>
            <w:rFonts w:ascii="Lucida Console" w:eastAsia="Times New Roman" w:hAnsi="Lucida Console" w:cs="Courier New"/>
            <w:color w:val="0000FF"/>
            <w:sz w:val="20"/>
            <w:szCs w:val="20"/>
          </w:rPr>
          <w:t>get_kmeans_threshold(conn,981087,3)</w:t>
        </w:r>
      </w:ins>
    </w:p>
    <w:p w14:paraId="2439500A" w14:textId="77777777" w:rsidR="00090A41" w:rsidRDefault="00090A41" w:rsidP="00BC2869">
      <w:pPr>
        <w:rPr>
          <w:ins w:id="327" w:author="Jeremy Singer" w:date="2020-03-21T14:29:00Z"/>
          <w:rFonts w:ascii="Lucida Console" w:hAnsi="Lucida Console" w:cs="Lucida Console"/>
          <w:b/>
          <w:bCs/>
          <w:sz w:val="18"/>
          <w:szCs w:val="18"/>
        </w:rPr>
      </w:pPr>
    </w:p>
    <w:p w14:paraId="2305E672" w14:textId="69E1960F" w:rsidR="00090A41" w:rsidRDefault="00090A41" w:rsidP="00BC2869">
      <w:pPr>
        <w:rPr>
          <w:ins w:id="328" w:author="Jeremy Singer" w:date="2020-03-19T18:31:00Z"/>
          <w:rFonts w:ascii="Lucida Console" w:hAnsi="Lucida Console" w:cs="Lucida Console"/>
          <w:b/>
          <w:bCs/>
          <w:sz w:val="18"/>
          <w:szCs w:val="18"/>
        </w:rPr>
      </w:pPr>
      <w:ins w:id="329" w:author="Jeremy Singer" w:date="2020-03-21T14:32:00Z">
        <w:r>
          <w:rPr>
            <w:noProof/>
          </w:rPr>
          <w:drawing>
            <wp:inline distT="0" distB="0" distL="0" distR="0" wp14:anchorId="0E469BB6" wp14:editId="5ADE3795">
              <wp:extent cx="5943600" cy="28676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2867660"/>
                      </a:xfrm>
                      <a:prstGeom prst="rect">
                        <a:avLst/>
                      </a:prstGeom>
                    </pic:spPr>
                  </pic:pic>
                </a:graphicData>
              </a:graphic>
            </wp:inline>
          </w:drawing>
        </w:r>
      </w:ins>
    </w:p>
    <w:p w14:paraId="2FE4144F" w14:textId="5B8A0C60" w:rsidR="002D4E75" w:rsidRDefault="002D4E75">
      <w:pPr>
        <w:rPr>
          <w:ins w:id="330" w:author="Jeremy Singer" w:date="2020-03-21T20:29:00Z"/>
        </w:rPr>
      </w:pPr>
      <w:ins w:id="331" w:author="Jeremy Singer" w:date="2020-03-21T17:17:00Z">
        <w:r>
          <w:t>438 approved drugs were found for Leishmania donovani BP</w:t>
        </w:r>
      </w:ins>
      <w:ins w:id="332" w:author="Jeremy Singer" w:date="2020-03-21T17:18:00Z">
        <w:r>
          <w:t>K282A.</w:t>
        </w:r>
      </w:ins>
    </w:p>
    <w:p w14:paraId="5A099B7A" w14:textId="1747808F" w:rsidR="00EC2622" w:rsidRDefault="00EC2622">
      <w:pPr>
        <w:rPr>
          <w:ins w:id="333" w:author="Jeremy Singer" w:date="2020-03-21T17:18:00Z"/>
        </w:rPr>
      </w:pPr>
      <w:ins w:id="334" w:author="Jeremy Singer" w:date="2020-03-21T20:29:00Z">
        <w:r>
          <w:t xml:space="preserve">Spreadsheets of results are included in the supplements: </w:t>
        </w:r>
        <w:r w:rsidRPr="00EC2622">
          <w:rPr>
            <w:b/>
            <w:bCs/>
            <w:rPrChange w:id="335" w:author="Jeremy Singer" w:date="2020-03-21T20:30:00Z">
              <w:rPr/>
            </w:rPrChange>
          </w:rPr>
          <w:t>Leishmania_hmmer_drugs.xlsx</w:t>
        </w:r>
        <w:r w:rsidRPr="00EC2622">
          <w:rPr>
            <w:b/>
            <w:bCs/>
            <w:rPrChange w:id="336" w:author="Jeremy Singer" w:date="2020-03-21T20:30:00Z">
              <w:rPr/>
            </w:rPrChange>
          </w:rPr>
          <w:t xml:space="preserve">, </w:t>
        </w:r>
        <w:r w:rsidRPr="00EC2622">
          <w:rPr>
            <w:b/>
            <w:bCs/>
            <w:rPrChange w:id="337" w:author="Jeremy Singer" w:date="2020-03-21T20:30:00Z">
              <w:rPr/>
            </w:rPrChange>
          </w:rPr>
          <w:t>Leishmania_hmmer_drugs_annotated.xlsx</w:t>
        </w:r>
        <w:r w:rsidRPr="00EC2622">
          <w:rPr>
            <w:b/>
            <w:bCs/>
            <w:rPrChange w:id="338" w:author="Jeremy Singer" w:date="2020-03-21T20:30:00Z">
              <w:rPr/>
            </w:rPrChange>
          </w:rPr>
          <w:t>.</w:t>
        </w:r>
      </w:ins>
    </w:p>
    <w:p w14:paraId="60AFC738" w14:textId="7B776ED6" w:rsidR="00385530" w:rsidRDefault="00385530">
      <w:r>
        <w:br w:type="page"/>
      </w:r>
    </w:p>
    <w:p w14:paraId="40E8C241" w14:textId="77777777" w:rsidR="007F2A7D" w:rsidRPr="004163AC" w:rsidRDefault="007F2A7D" w:rsidP="00BC2869"/>
    <w:bookmarkStart w:id="339" w:name="_GoBack"/>
    <w:bookmarkEnd w:id="339"/>
    <w:p w14:paraId="5ECEC509" w14:textId="77777777" w:rsidR="00385530" w:rsidRDefault="00385530" w:rsidP="00385530">
      <w:pPr>
        <w:pStyle w:val="Heading1"/>
      </w:pPr>
      <w:r>
        <w:rPr>
          <w:highlight w:val="yellow"/>
        </w:rPr>
        <w:fldChar w:fldCharType="begin"/>
      </w:r>
      <w:r>
        <w:rPr>
          <w:highlight w:val="yellow"/>
        </w:rPr>
        <w:instrText xml:space="preserve"> autonumlgl </w:instrText>
      </w:r>
      <w:r>
        <w:rPr>
          <w:highlight w:val="yellow"/>
        </w:rPr>
        <w:fldChar w:fldCharType="end"/>
      </w:r>
      <w:r>
        <w:rPr>
          <w:highlight w:val="yellow"/>
        </w:rPr>
        <w:t xml:space="preserve"> </w:t>
      </w:r>
      <w:r w:rsidR="001A6F98" w:rsidRPr="001A6F98">
        <w:rPr>
          <w:highlight w:val="yellow"/>
        </w:rPr>
        <w:t>Conclusions</w:t>
      </w:r>
    </w:p>
    <w:p w14:paraId="1B9E48DA" w14:textId="77777777" w:rsidR="00F113A4" w:rsidRDefault="00163E0C" w:rsidP="00385530">
      <w:pPr>
        <w:rPr>
          <w:ins w:id="340" w:author="Jeremy Singer" w:date="2020-03-21T20:36:00Z"/>
        </w:rPr>
      </w:pPr>
      <w:ins w:id="341" w:author="Jeremy Singer" w:date="2020-03-21T20:32:00Z">
        <w:r>
          <w:t xml:space="preserve">Using paralog similarity, we validated a method of discovering cross-species targets </w:t>
        </w:r>
      </w:ins>
      <w:ins w:id="342" w:author="Jeremy Singer" w:date="2020-03-21T20:33:00Z">
        <w:r>
          <w:t xml:space="preserve">by identifying </w:t>
        </w:r>
      </w:ins>
      <w:ins w:id="343" w:author="Jeremy Singer" w:date="2020-03-21T20:34:00Z">
        <w:r>
          <w:t>726 unique approved drugs</w:t>
        </w:r>
      </w:ins>
      <w:ins w:id="344" w:author="Jeremy Singer" w:date="2020-03-21T20:35:00Z">
        <w:r>
          <w:t xml:space="preserve"> for P. falciparum malaria</w:t>
        </w:r>
      </w:ins>
      <w:ins w:id="345" w:author="Jeremy Singer" w:date="2020-03-21T20:34:00Z">
        <w:r>
          <w:t>.  Of those, 3 were</w:t>
        </w:r>
      </w:ins>
      <w:ins w:id="346" w:author="Jeremy Singer" w:date="2020-03-21T20:35:00Z">
        <w:r>
          <w:t xml:space="preserve"> existing drugs that had been approved for use treating malaria in other trials.</w:t>
        </w:r>
      </w:ins>
    </w:p>
    <w:p w14:paraId="2F2C45B0" w14:textId="77777777" w:rsidR="00F113A4" w:rsidRDefault="00F113A4" w:rsidP="00385530">
      <w:pPr>
        <w:rPr>
          <w:ins w:id="347" w:author="Jeremy Singer" w:date="2020-03-21T20:37:00Z"/>
          <w:sz w:val="23"/>
          <w:szCs w:val="23"/>
        </w:rPr>
      </w:pPr>
      <w:ins w:id="348" w:author="Jeremy Singer" w:date="2020-03-21T20:36:00Z">
        <w:r>
          <w:t xml:space="preserve">Drugs and targets were also identified for 5 other disease organisms: </w:t>
        </w:r>
      </w:ins>
      <w:ins w:id="349" w:author="Jeremy Singer" w:date="2020-03-21T20:37:00Z">
        <w:r w:rsidRPr="003F79B9">
          <w:rPr>
            <w:sz w:val="23"/>
            <w:szCs w:val="23"/>
          </w:rPr>
          <w:t xml:space="preserve">Plasmodium vivax, </w:t>
        </w:r>
        <w:r>
          <w:rPr>
            <w:sz w:val="23"/>
            <w:szCs w:val="23"/>
          </w:rPr>
          <w:t xml:space="preserve">Cryptosporidium parvum, </w:t>
        </w:r>
        <w:r w:rsidRPr="003F79B9">
          <w:rPr>
            <w:sz w:val="23"/>
            <w:szCs w:val="23"/>
          </w:rPr>
          <w:t xml:space="preserve">Trypanosoma brucei, Trypanosoma cruzi, Leishmania </w:t>
        </w:r>
        <w:r>
          <w:rPr>
            <w:sz w:val="23"/>
            <w:szCs w:val="23"/>
          </w:rPr>
          <w:t>donovani</w:t>
        </w:r>
        <w:r>
          <w:rPr>
            <w:sz w:val="23"/>
            <w:szCs w:val="23"/>
          </w:rPr>
          <w:t>.</w:t>
        </w:r>
      </w:ins>
    </w:p>
    <w:p w14:paraId="611171CF" w14:textId="77777777" w:rsidR="00F113A4" w:rsidRDefault="00F113A4" w:rsidP="00385530">
      <w:pPr>
        <w:rPr>
          <w:ins w:id="350" w:author="Jeremy Singer" w:date="2020-03-21T20:38:00Z"/>
          <w:sz w:val="23"/>
          <w:szCs w:val="23"/>
        </w:rPr>
      </w:pPr>
      <w:ins w:id="351" w:author="Jeremy Singer" w:date="2020-03-21T20:37:00Z">
        <w:r>
          <w:rPr>
            <w:sz w:val="23"/>
            <w:szCs w:val="23"/>
          </w:rPr>
          <w:t>Jackhmmer was used to score similarity of ORFs to targets.</w:t>
        </w:r>
      </w:ins>
    </w:p>
    <w:p w14:paraId="523FBEDA" w14:textId="77777777" w:rsidR="00F113A4" w:rsidRDefault="00F113A4" w:rsidP="00385530">
      <w:pPr>
        <w:rPr>
          <w:ins w:id="352" w:author="Jeremy Singer" w:date="2020-03-21T20:39:00Z"/>
          <w:sz w:val="23"/>
          <w:szCs w:val="23"/>
        </w:rPr>
      </w:pPr>
      <w:ins w:id="353" w:author="Jeremy Singer" w:date="2020-03-21T20:38:00Z">
        <w:r>
          <w:rPr>
            <w:sz w:val="23"/>
            <w:szCs w:val="23"/>
          </w:rPr>
          <w:t xml:space="preserve">Kmeans was used to discover significance threshold to </w:t>
        </w:r>
      </w:ins>
      <w:ins w:id="354" w:author="Jeremy Singer" w:date="2020-03-21T20:39:00Z">
        <w:r>
          <w:rPr>
            <w:sz w:val="23"/>
            <w:szCs w:val="23"/>
          </w:rPr>
          <w:t>filter target and drug results.</w:t>
        </w:r>
      </w:ins>
    </w:p>
    <w:p w14:paraId="59D42D33" w14:textId="77777777" w:rsidR="00F113A4" w:rsidRDefault="00F113A4" w:rsidP="00385530">
      <w:pPr>
        <w:rPr>
          <w:ins w:id="355" w:author="Jeremy Singer" w:date="2020-03-21T20:40:00Z"/>
        </w:rPr>
      </w:pPr>
      <w:ins w:id="356" w:author="Jeremy Singer" w:date="2020-03-21T20:39:00Z">
        <w:r>
          <w:t>This platform provides a way to choose candidate drugs without knowing the identity of the pathogen if the pathogen’s genome can be obtained</w:t>
        </w:r>
      </w:ins>
      <w:ins w:id="357" w:author="Jeremy Singer" w:date="2020-03-21T20:40:00Z">
        <w:r>
          <w:t>.</w:t>
        </w:r>
      </w:ins>
    </w:p>
    <w:p w14:paraId="4A955ACC" w14:textId="0DD49AE1" w:rsidR="00DC571D" w:rsidDel="003C310B" w:rsidRDefault="00F113A4" w:rsidP="00385530">
      <w:pPr>
        <w:rPr>
          <w:del w:id="358" w:author="Jeremy Singer" w:date="2020-03-21T18:57:00Z"/>
        </w:rPr>
      </w:pPr>
      <w:ins w:id="359" w:author="Jeremy Singer" w:date="2020-03-21T20:40:00Z">
        <w:r>
          <w:t>This method is fast, inexpensive, and provides access to rich annotations from the ChEMBL database</w:t>
        </w:r>
      </w:ins>
      <w:r>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 </w:instrText>
      </w:r>
      <w:r>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DATA </w:instrText>
      </w:r>
      <w:r>
        <w:fldChar w:fldCharType="end"/>
      </w:r>
      <w:r>
        <w:fldChar w:fldCharType="separate"/>
      </w:r>
      <w:r>
        <w:rPr>
          <w:noProof/>
        </w:rPr>
        <w:t>[1, 2]</w:t>
      </w:r>
      <w:r>
        <w:fldChar w:fldCharType="end"/>
      </w:r>
      <w:ins w:id="360" w:author="Jeremy Singer" w:date="2020-03-21T20:40:00Z">
        <w:r>
          <w:t>.</w:t>
        </w:r>
      </w:ins>
      <w:del w:id="361" w:author="Jeremy Singer" w:date="2020-03-21T18:57:00Z">
        <w:r w:rsidR="00DC571D" w:rsidDel="003C310B">
          <w:fldChar w:fldCharType="begin"/>
        </w:r>
        <w:r w:rsidR="00DC571D" w:rsidDel="003C310B">
          <w:delInstrText xml:space="preserve"> BIBLIOGRAPHY  \l 1033 </w:delInstrText>
        </w:r>
        <w:r w:rsidR="00DC571D" w:rsidDel="003C310B">
          <w:fldChar w:fldCharType="separate"/>
        </w:r>
      </w:del>
    </w:p>
    <w:p w14:paraId="58F07F52" w14:textId="4C8F676C" w:rsidR="00DC571D" w:rsidDel="003C310B" w:rsidRDefault="00DC571D">
      <w:pPr>
        <w:divId w:val="362748791"/>
        <w:rPr>
          <w:del w:id="362" w:author="Jeremy Singer" w:date="2020-03-21T18:57:00Z"/>
          <w:rFonts w:eastAsia="Times New Roman"/>
          <w:noProof/>
        </w:rPr>
      </w:pPr>
    </w:p>
    <w:p w14:paraId="141EFFFC" w14:textId="347F7B44" w:rsidR="00991C23" w:rsidRPr="00991C23" w:rsidRDefault="00DC571D" w:rsidP="0085390F">
      <w:del w:id="363" w:author="Jeremy Singer" w:date="2020-03-21T18:57:00Z">
        <w:r w:rsidDel="003C310B">
          <w:fldChar w:fldCharType="end"/>
        </w:r>
      </w:del>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proofErr w:type="gramStart"/>
      <w:r>
        <w:rPr>
          <w:b/>
          <w:bCs/>
        </w:rPr>
        <w:t>supplements</w:t>
      </w:r>
      <w:proofErr w:type="gramEnd"/>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364"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364"/>
    </w:p>
    <w:p w14:paraId="7474538F" w14:textId="14CFA0A1" w:rsidR="002D0383" w:rsidRDefault="002D0383" w:rsidP="002D0383">
      <w:r>
        <w:t>Run this script at the command line of psql attached as chembl_25 in the blast_targets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gramStart"/>
      <w:r w:rsidRPr="002D0383">
        <w:rPr>
          <w:rFonts w:ascii="Courier New" w:hAnsi="Courier New" w:cs="Courier New"/>
          <w:sz w:val="18"/>
          <w:szCs w:val="18"/>
        </w:rPr>
        <w:t>td.chembl</w:t>
      </w:r>
      <w:proofErr w:type="gramEnd"/>
      <w:r w:rsidRPr="002D0383">
        <w:rPr>
          <w:rFonts w:ascii="Courier New" w:hAnsi="Courier New" w:cs="Courier New"/>
          <w:sz w:val="18"/>
          <w:szCs w:val="18"/>
        </w:rPr>
        <w:t>_id, cs.sequence from target_dictionary td join target_components tc on td.tid = tc.tid join component_sequences cs on tc.targcomp_id=cs.component_id) to chembl_targets.txt</w:t>
      </w:r>
    </w:p>
    <w:bookmarkStart w:id="365"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365"/>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r w:rsidR="0086262C">
        <w:rPr>
          <w:b/>
          <w:bCs/>
        </w:rPr>
        <w:t>blast_targets</w:t>
      </w:r>
      <w:r w:rsidR="0086262C">
        <w:t xml:space="preserve"> directory</w:t>
      </w:r>
      <w:r>
        <w:t xml:space="preserve">:  </w:t>
      </w:r>
      <w:r>
        <w:rPr>
          <w:b/>
          <w:bCs/>
        </w:rPr>
        <w:t>perl split_to_fasta.pl</w:t>
      </w:r>
    </w:p>
    <w:p w14:paraId="710533E1" w14:textId="6C74C79B" w:rsidR="003C2BE7" w:rsidRPr="003C2BE7" w:rsidRDefault="003C2BE7" w:rsidP="003C2BE7">
      <w:pPr>
        <w:rPr>
          <w:i/>
          <w:iCs/>
        </w:rPr>
      </w:pPr>
      <w:r>
        <w:t>Th</w:t>
      </w:r>
      <w:r w:rsidR="00D94D35">
        <w:t>is</w:t>
      </w:r>
      <w:r>
        <w:t xml:space="preserve"> script creates the </w:t>
      </w:r>
      <w:r>
        <w:rPr>
          <w:b/>
          <w:bCs/>
        </w:rPr>
        <w:t>component_</w:t>
      </w:r>
      <w:proofErr w:type="gramStart"/>
      <w:r>
        <w:rPr>
          <w:b/>
          <w:bCs/>
        </w:rPr>
        <w:t>sequences.fa</w:t>
      </w:r>
      <w:proofErr w:type="gramEnd"/>
      <w:r>
        <w:rPr>
          <w:b/>
          <w:bCs/>
          <w:i/>
          <w:iCs/>
        </w:rPr>
        <w:t xml:space="preserve"> </w:t>
      </w:r>
      <w:r>
        <w:t xml:space="preserve">file which can be found in the </w:t>
      </w:r>
      <w:r>
        <w:rPr>
          <w:b/>
          <w:bCs/>
        </w:rPr>
        <w:t>supplements</w:t>
      </w:r>
      <w:r>
        <w:t>/</w:t>
      </w:r>
      <w:r>
        <w:rPr>
          <w:b/>
          <w:bCs/>
        </w:rPr>
        <w:t>blast_targets</w:t>
      </w:r>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delim&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xml:space="preserve"># </w:t>
      </w:r>
      <w:proofErr w:type="gramStart"/>
      <w:r w:rsidRPr="00232197">
        <w:rPr>
          <w:rFonts w:ascii="Courier New" w:hAnsi="Courier New" w:cs="Courier New"/>
          <w:sz w:val="18"/>
          <w:szCs w:val="18"/>
        </w:rPr>
        <w:t>output :</w:t>
      </w:r>
      <w:proofErr w:type="gramEnd"/>
      <w:r w:rsidRPr="00232197">
        <w:rPr>
          <w:rFonts w:ascii="Courier New" w:hAnsi="Courier New" w:cs="Courier New"/>
          <w:sz w:val="18"/>
          <w:szCs w:val="18"/>
        </w:rPr>
        <w:t xml:space="preserve">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infil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outfile = 'component_</w:t>
      </w:r>
      <w:proofErr w:type="gramStart"/>
      <w:r w:rsidRPr="00232197">
        <w:rPr>
          <w:rFonts w:ascii="Courier New" w:hAnsi="Courier New" w:cs="Courier New"/>
          <w:sz w:val="18"/>
          <w:szCs w:val="18"/>
        </w:rPr>
        <w:t>sequences.fa</w:t>
      </w:r>
      <w:proofErr w:type="gramEnd"/>
      <w:r w:rsidRPr="00232197">
        <w:rPr>
          <w:rFonts w:ascii="Courier New" w:hAnsi="Courier New" w:cs="Courier New"/>
          <w:sz w:val="18"/>
          <w:szCs w:val="18"/>
        </w:rPr>
        <w:t>';</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delim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IN, $infile) or die("Unable to open $infile\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OUT,"&gt;",$outfile) or die ("Unable to open $outfile\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gramStart"/>
      <w:r w:rsidRPr="00232197">
        <w:rPr>
          <w:rFonts w:ascii="Courier New" w:hAnsi="Courier New" w:cs="Courier New"/>
          <w:sz w:val="18"/>
          <w:szCs w:val="18"/>
        </w:rPr>
        <w:t>delim,$</w:t>
      </w:r>
      <w:proofErr w:type="gram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OUT);</w:t>
      </w:r>
    </w:p>
    <w:p w14:paraId="1C10273B" w14:textId="3CB12F4A" w:rsidR="00836F88"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exit(</w:t>
      </w:r>
      <w:proofErr w:type="gramEnd"/>
      <w:r w:rsidRPr="00232197">
        <w:rPr>
          <w:rFonts w:ascii="Courier New" w:hAnsi="Courier New" w:cs="Courier New"/>
          <w:sz w:val="18"/>
          <w:szCs w:val="18"/>
        </w:rPr>
        <w: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366"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fan_out_</w:t>
      </w:r>
      <w:proofErr w:type="gramStart"/>
      <w:r>
        <w:t>fasta.R</w:t>
      </w:r>
      <w:bookmarkEnd w:id="366"/>
      <w:proofErr w:type="gramEnd"/>
    </w:p>
    <w:p w14:paraId="7B31FE98" w14:textId="07AFCAC2" w:rsidR="00D01232" w:rsidRDefault="00D01232" w:rsidP="00D01232">
      <w:r>
        <w:t xml:space="preserve">This script is run within RStudio to fan out the single FASTA file from </w:t>
      </w:r>
      <w:r w:rsidRPr="00D01232">
        <w:rPr>
          <w:i/>
          <w:iCs/>
        </w:rPr>
        <w:t>Plasmodb</w:t>
      </w:r>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n out AA_fasta file from plasmodbc</w:t>
      </w:r>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based on the structure of Plasmodium AA_orf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1. &gt;Pf3D7_01_v3-1-60871-61059 | organism=Plasmodium_falciparum_3D7 | location=Pf3D7_01_v3:60871-61059(+) | length=63 | sequence_SO=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w:t>
      </w:r>
      <w:proofErr w:type="gramStart"/>
      <w:r w:rsidRPr="00A862E9">
        <w:rPr>
          <w:rFonts w:ascii="Courier New" w:hAnsi="Courier New" w:cs="Courier New"/>
          <w:sz w:val="16"/>
          <w:szCs w:val="16"/>
        </w:rPr>
        <w:t>^  &lt;</w:t>
      </w:r>
      <w:proofErr w:type="gramEnd"/>
      <w:r w:rsidRPr="00A862E9">
        <w:rPr>
          <w:rFonts w:ascii="Courier New" w:hAnsi="Courier New" w:cs="Courier New"/>
          <w:sz w:val="16"/>
          <w:szCs w:val="16"/>
        </w:rPr>
        <w:t>other stuff&gt; &lt;sequence_SO=&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_name</w:t>
      </w:r>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2. &gt;Pf_M76611-5-344-75 | organism=Plasmodium_falciparum_3D7 | location=Pf_M76611:75-344(-) | length=90 | sequence_SO=mitochondrial_chromosome</w:t>
      </w:r>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name---------^   &lt;other stuff</w:t>
      </w:r>
      <w:proofErr w:type="gramStart"/>
      <w:r w:rsidRPr="00A862E9">
        <w:rPr>
          <w:rFonts w:ascii="Courier New" w:hAnsi="Courier New" w:cs="Courier New"/>
          <w:sz w:val="16"/>
          <w:szCs w:val="16"/>
        </w:rPr>
        <w:t>&gt;  sequence</w:t>
      </w:r>
      <w:proofErr w:type="gramEnd"/>
      <w:r w:rsidRPr="00A862E9">
        <w:rPr>
          <w:rFonts w:ascii="Courier New" w:hAnsi="Courier New" w:cs="Courier New"/>
          <w:sz w:val="16"/>
          <w:szCs w:val="16"/>
        </w:rPr>
        <w:t>_SO=mitochondrial_chromosome</w:t>
      </w:r>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chromosome_name, orf_nam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or mitochondrial, orfnam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stringr)</w:t>
      </w:r>
    </w:p>
    <w:p w14:paraId="06227DE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etwd('~/genomes')</w:t>
      </w:r>
    </w:p>
    <w:p w14:paraId="7444DA1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_file=</w:t>
      </w:r>
      <w:proofErr w:type="gramStart"/>
      <w:r w:rsidRPr="00A862E9">
        <w:rPr>
          <w:rFonts w:ascii="Courier New" w:hAnsi="Courier New" w:cs="Courier New"/>
          <w:sz w:val="16"/>
          <w:szCs w:val="16"/>
        </w:rPr>
        <w:t>file.choose</w:t>
      </w:r>
      <w:proofErr w:type="gram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gramStart"/>
      <w:r w:rsidRPr="00A862E9">
        <w:rPr>
          <w:rFonts w:ascii="Courier New" w:hAnsi="Courier New" w:cs="Courier New"/>
          <w:sz w:val="16"/>
          <w:szCs w:val="16"/>
        </w:rPr>
        <w:t>read.table</w:t>
      </w:r>
      <w:proofErr w:type="gramEnd"/>
      <w:r w:rsidRPr="00A862E9">
        <w:rPr>
          <w:rFonts w:ascii="Courier New" w:hAnsi="Courier New" w:cs="Courier New"/>
          <w:sz w:val="16"/>
          <w:szCs w:val="16"/>
        </w:rPr>
        <w:t>(file=aa_file,header = FALSE, sep='~', stringsAsFactors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w:t>
      </w:r>
      <w:proofErr w:type="gramStart"/>
      <w:r w:rsidRPr="00A862E9">
        <w:rPr>
          <w:rFonts w:ascii="Courier New" w:hAnsi="Courier New" w:cs="Courier New"/>
          <w:sz w:val="16"/>
          <w:szCs w:val="16"/>
        </w:rPr>
        <w:t>[!is.na</w:t>
      </w:r>
      <w:proofErr w:type="gramEnd"/>
      <w:r w:rsidRPr="00A862E9">
        <w:rPr>
          <w:rFonts w:ascii="Courier New" w:hAnsi="Courier New" w:cs="Courier New"/>
          <w:sz w:val="16"/>
          <w:szCs w:val="16"/>
        </w:rPr>
        <w:t>(aa[,1]),] # filter out NA</w:t>
      </w:r>
    </w:p>
    <w:p w14:paraId="1D7E2D3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irstrec=</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s=aa, stringsAsFactors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firstrec,'_')</w:t>
      </w:r>
    </w:p>
    <w:p w14:paraId="165EA4D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ganism_pref=substring(</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w:t>
      </w:r>
      <w:proofErr w:type="gramStart"/>
      <w:r w:rsidRPr="00A862E9">
        <w:rPr>
          <w:rFonts w:ascii="Courier New" w:hAnsi="Courier New" w:cs="Courier New"/>
          <w:sz w:val="16"/>
          <w:szCs w:val="16"/>
        </w:rPr>
        <w:t>',organism</w:t>
      </w:r>
      <w:proofErr w:type="gramEnd"/>
      <w:r w:rsidRPr="00A862E9">
        <w:rPr>
          <w:rFonts w:ascii="Courier New" w:hAnsi="Courier New" w:cs="Courier New"/>
          <w:sz w:val="16"/>
          <w:szCs w:val="16"/>
        </w:rPr>
        <w:t>_pref))</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headers=aa[substr(</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w:t>
      </w:r>
      <w:proofErr w:type="gramStart"/>
      <w:r w:rsidRPr="00A862E9">
        <w:rPr>
          <w:rFonts w:ascii="Courier New" w:hAnsi="Courier New" w:cs="Courier New"/>
          <w:sz w:val="16"/>
          <w:szCs w:val="16"/>
        </w:rPr>
        <w:t>',orf</w:t>
      </w:r>
      <w:proofErr w:type="gramEnd"/>
      <w:r w:rsidRPr="00A862E9">
        <w:rPr>
          <w:rFonts w:ascii="Courier New" w:hAnsi="Courier New" w:cs="Courier New"/>
          <w:sz w:val="16"/>
          <w:szCs w:val="16"/>
        </w:rPr>
        <w:t>_headers)]</w:t>
      </w:r>
    </w:p>
    <w:p w14:paraId="49B1413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chrom_headers = </w:t>
      </w:r>
      <w:proofErr w:type="gramStart"/>
      <w:r w:rsidRPr="00A862E9">
        <w:rPr>
          <w:rFonts w:ascii="Courier New" w:hAnsi="Courier New" w:cs="Courier New"/>
          <w:sz w:val="16"/>
          <w:szCs w:val="16"/>
        </w:rPr>
        <w:t>setdiff(</w:t>
      </w:r>
      <w:proofErr w:type="gramEnd"/>
      <w:r w:rsidRPr="00A862E9">
        <w:rPr>
          <w:rFonts w:ascii="Courier New" w:hAnsi="Courier New" w:cs="Courier New"/>
          <w:sz w:val="16"/>
          <w:szCs w:val="16"/>
        </w:rPr>
        <w:t>orf_headers, mi_headers)</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chrom_headers,'_')</w:t>
      </w:r>
    </w:p>
    <w:p w14:paraId="3D56F002" w14:textId="4F60BCCB"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sapply(</w:t>
      </w:r>
      <w:proofErr w:type="gramStart"/>
      <w:r w:rsidRPr="00A862E9">
        <w:rPr>
          <w:rFonts w:ascii="Courier New" w:hAnsi="Courier New" w:cs="Courier New"/>
          <w:sz w:val="16"/>
          <w:szCs w:val="16"/>
        </w:rPr>
        <w:t>parsed,function</w:t>
      </w:r>
      <w:proofErr w:type="gramEnd"/>
      <w:r w:rsidRPr="00A862E9">
        <w:rPr>
          <w:rFonts w:ascii="Courier New" w:hAnsi="Courier New" w:cs="Courier New"/>
          <w:sz w:val="16"/>
          <w:szCs w:val="16"/>
        </w:rPr>
        <w:t>(p)</w:t>
      </w:r>
      <w:r w:rsidR="003B6CB7">
        <w:rPr>
          <w:rFonts w:ascii="Courier New" w:hAnsi="Courier New" w:cs="Courier New"/>
          <w:sz w:val="16"/>
          <w:szCs w:val="16"/>
        </w:rPr>
        <w:fldChar w:fldCharType="begin">
          <w:fldData xml:space="preserve">PEVuZE5vdGU+PENpdGUgRXhjbHVkZVllYXI9IjEiPjxBdXRob3I+QXVycmVjb2VjaGVhPC9BdXRo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</w:fldData>
        </w:fldChar>
      </w:r>
      <w:r w:rsidR="002B5513">
        <w:rPr>
          <w:rFonts w:ascii="Courier New" w:hAnsi="Courier New" w:cs="Courier New"/>
          <w:sz w:val="16"/>
          <w:szCs w:val="16"/>
        </w:rPr>
        <w:instrText xml:space="preserve"> ADDIN EN.CITE </w:instrText>
      </w:r>
      <w:r w:rsidR="002B5513">
        <w:rPr>
          <w:rFonts w:ascii="Courier New" w:hAnsi="Courier New" w:cs="Courier New"/>
          <w:sz w:val="16"/>
          <w:szCs w:val="16"/>
        </w:rPr>
        <w:fldChar w:fldCharType="begin">
          <w:fldData xml:space="preserve">PEVuZE5vdGU+PENpdGUgRXhjbHVkZVllYXI9IjEiPjxBdXRob3I+QXVycmVjb2VjaGVhPC9BdXRo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</w:fldData>
        </w:fldChar>
      </w:r>
      <w:r w:rsidR="002B5513">
        <w:rPr>
          <w:rFonts w:ascii="Courier New" w:hAnsi="Courier New" w:cs="Courier New"/>
          <w:sz w:val="16"/>
          <w:szCs w:val="16"/>
        </w:rPr>
        <w:instrText xml:space="preserve"> ADDIN EN.CITE.DATA </w:instrText>
      </w:r>
      <w:r w:rsidR="002B5513">
        <w:rPr>
          <w:rFonts w:ascii="Courier New" w:hAnsi="Courier New" w:cs="Courier New"/>
          <w:sz w:val="16"/>
          <w:szCs w:val="16"/>
        </w:rPr>
      </w:r>
      <w:r w:rsidR="002B5513">
        <w:rPr>
          <w:rFonts w:ascii="Courier New" w:hAnsi="Courier New" w:cs="Courier New"/>
          <w:sz w:val="16"/>
          <w:szCs w:val="16"/>
        </w:rPr>
        <w:fldChar w:fldCharType="end"/>
      </w:r>
      <w:r w:rsidR="003B6CB7">
        <w:rPr>
          <w:rFonts w:ascii="Courier New" w:hAnsi="Courier New" w:cs="Courier New"/>
          <w:sz w:val="16"/>
          <w:szCs w:val="16"/>
        </w:rPr>
      </w:r>
      <w:r w:rsidR="003B6CB7">
        <w:rPr>
          <w:rFonts w:ascii="Courier New" w:hAnsi="Courier New" w:cs="Courier New"/>
          <w:sz w:val="16"/>
          <w:szCs w:val="16"/>
        </w:rPr>
        <w:fldChar w:fldCharType="separate"/>
      </w:r>
      <w:r w:rsidR="002B5513">
        <w:rPr>
          <w:rFonts w:ascii="Courier New" w:hAnsi="Courier New" w:cs="Courier New"/>
          <w:noProof/>
          <w:sz w:val="16"/>
          <w:szCs w:val="16"/>
        </w:rPr>
        <w:t>[3, 9]</w:t>
      </w:r>
      <w:r w:rsidR="003B6CB7">
        <w:rPr>
          <w:rFonts w:ascii="Courier New" w:hAnsi="Courier New" w:cs="Courier New"/>
          <w:sz w:val="16"/>
          <w:szCs w:val="16"/>
        </w:rPr>
        <w:fldChar w:fldCharType="end"/>
      </w:r>
      <w:r w:rsidRPr="00A862E9">
        <w:rPr>
          <w:rFonts w:ascii="Courier New" w:hAnsi="Courier New" w:cs="Courier New"/>
          <w:sz w:val="16"/>
          <w:szCs w:val="16"/>
        </w:rPr>
        <w:t>))</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for (chromosome in </w:t>
      </w:r>
      <w:proofErr w:type="gramStart"/>
      <w:r w:rsidRPr="00A862E9">
        <w:rPr>
          <w:rFonts w:ascii="Courier New" w:hAnsi="Courier New" w:cs="Courier New"/>
          <w:sz w:val="16"/>
          <w:szCs w:val="16"/>
        </w:rPr>
        <w:t>chromosomes){</w:t>
      </w:r>
      <w:proofErr w:type="gramEnd"/>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dirname=paste(organism_</w:t>
      </w:r>
      <w:proofErr w:type="gramStart"/>
      <w:r w:rsidRPr="00A862E9">
        <w:rPr>
          <w:rFonts w:ascii="Courier New" w:hAnsi="Courier New" w:cs="Courier New"/>
          <w:sz w:val="16"/>
          <w:szCs w:val="16"/>
        </w:rPr>
        <w:t>pref,chromosome</w:t>
      </w:r>
      <w:proofErr w:type="gramEnd"/>
      <w:r w:rsidRPr="00A862E9">
        <w:rPr>
          <w:rFonts w:ascii="Courier New" w:hAnsi="Courier New" w:cs="Courier New"/>
          <w:sz w:val="16"/>
          <w:szCs w:val="16"/>
        </w:rPr>
        <w:t>,sep='/')</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mkdir</w:t>
      </w:r>
      <w:proofErr w:type="gramStart"/>
      <w:r w:rsidRPr="00A862E9">
        <w:rPr>
          <w:rFonts w:ascii="Courier New" w:hAnsi="Courier New" w:cs="Courier New"/>
          <w:sz w:val="16"/>
          <w:szCs w:val="16"/>
        </w:rPr>
        <w:t>',dirname</w:t>
      </w:r>
      <w:proofErr w:type="gram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dirname=</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pref,'mitochondrion', sep='/')</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w:t>
      </w:r>
      <w:proofErr w:type="gramStart"/>
      <w:r w:rsidRPr="00A862E9">
        <w:rPr>
          <w:rFonts w:ascii="Courier New" w:hAnsi="Courier New" w:cs="Courier New"/>
          <w:sz w:val="16"/>
          <w:szCs w:val="16"/>
        </w:rPr>
        <w:t>',dirname</w:t>
      </w:r>
      <w:proofErr w:type="gram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orf.df = </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name=''</w:t>
      </w:r>
    </w:p>
    <w:p w14:paraId="7BEE9CE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df=</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proofErr w:type="gramStart"/>
      <w:r w:rsidRPr="00A862E9">
        <w:rPr>
          <w:rFonts w:ascii="Courier New" w:hAnsi="Courier New" w:cs="Courier New"/>
          <w:sz w:val="16"/>
          <w:szCs w:val="16"/>
        </w:rPr>
        <w:t>for(</w:t>
      </w:r>
      <w:proofErr w:type="gramEnd"/>
      <w:r w:rsidRPr="00A862E9">
        <w:rPr>
          <w:rFonts w:ascii="Courier New" w:hAnsi="Courier New" w:cs="Courier New"/>
          <w:sz w:val="16"/>
          <w:szCs w:val="16"/>
        </w:rPr>
        <w:t>orf_lin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orf_line: ',orf_line))</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substr(orf_line,1,</w:t>
      </w:r>
      <w:proofErr w:type="gramStart"/>
      <w:r w:rsidRPr="00A862E9">
        <w:rPr>
          <w:rFonts w:ascii="Courier New" w:hAnsi="Courier New" w:cs="Courier New"/>
          <w:sz w:val="16"/>
          <w:szCs w:val="16"/>
        </w:rPr>
        <w:t>1)=</w:t>
      </w:r>
      <w:proofErr w:type="gramEnd"/>
      <w:r w:rsidRPr="00A862E9">
        <w:rPr>
          <w:rFonts w:ascii="Courier New" w:hAnsi="Courier New" w:cs="Courier New"/>
          <w:sz w:val="16"/>
          <w:szCs w:val="16"/>
        </w:rPr>
        <w:t>='&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is.na</w:t>
      </w:r>
      <w:proofErr w:type="gramEnd"/>
      <w:r w:rsidRPr="00A862E9">
        <w:rPr>
          <w:rFonts w:ascii="Courier New" w:hAnsi="Courier New" w:cs="Courier New"/>
          <w:sz w:val="16"/>
          <w:szCs w:val="16"/>
        </w:rPr>
        <w:t>(orf_name) || nchar(orf_name)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paste0(orf_name,</w:t>
      </w:r>
      <w:proofErr w:type="gramStart"/>
      <w:r w:rsidRPr="00A862E9">
        <w:rPr>
          <w:rFonts w:ascii="Courier New" w:hAnsi="Courier New" w:cs="Courier New"/>
          <w:sz w:val="16"/>
          <w:szCs w:val="16"/>
        </w:rPr>
        <w:t>'.FASTA</w:t>
      </w:r>
      <w:proofErr w:type="gram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pref,chromosome, orf_name,sep='/')</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write.table</w:t>
      </w:r>
      <w:proofErr w:type="gramEnd"/>
      <w:r w:rsidRPr="00A862E9">
        <w:rPr>
          <w:rFonts w:ascii="Courier New" w:hAnsi="Courier New" w:cs="Courier New"/>
          <w:sz w:val="16"/>
          <w:szCs w:val="16"/>
        </w:rPr>
        <w:t>(orf.df, file=write_dir_name,row.names = FALSE,col.names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orf_line)</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length</w:t>
      </w:r>
      <w:proofErr w:type="gramEnd"/>
      <w:r w:rsidRPr="00A862E9">
        <w:rPr>
          <w:rFonts w:ascii="Courier New" w:hAnsi="Courier New" w:cs="Courier New"/>
          <w:sz w:val="16"/>
          <w:szCs w:val="16"/>
        </w:rPr>
        <w:t>(grep('mitochondrial',orf_line))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gramStart"/>
      <w:r w:rsidRPr="00A862E9">
        <w:rPr>
          <w:rFonts w:ascii="Courier New" w:hAnsi="Courier New" w:cs="Courier New"/>
          <w:sz w:val="16"/>
          <w:szCs w:val="16"/>
        </w:rPr>
        <w:t>unlist(</w:t>
      </w:r>
      <w:proofErr w:type="gramEnd"/>
      <w:r w:rsidRPr="00A862E9">
        <w:rPr>
          <w:rFonts w:ascii="Courier New" w:hAnsi="Courier New" w:cs="Courier New"/>
          <w:sz w:val="16"/>
          <w:szCs w:val="16"/>
        </w:rPr>
        <w:t>strsplit(orf_line,'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substr(parsed[1],</w:t>
      </w:r>
      <w:proofErr w:type="gramStart"/>
      <w:r w:rsidRPr="00A862E9">
        <w:rPr>
          <w:rFonts w:ascii="Courier New" w:hAnsi="Courier New" w:cs="Courier New"/>
          <w:sz w:val="16"/>
          <w:szCs w:val="16"/>
        </w:rPr>
        <w:t>2,nchar</w:t>
      </w:r>
      <w:proofErr w:type="gramEnd"/>
      <w:r w:rsidRPr="00A862E9">
        <w:rPr>
          <w:rFonts w:ascii="Courier New" w:hAnsi="Courier New" w:cs="Courier New"/>
          <w:sz w:val="16"/>
          <w:szCs w:val="16"/>
        </w:rPr>
        <w:t>(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gramStart"/>
      <w:r w:rsidRPr="00A862E9">
        <w:rPr>
          <w:rFonts w:ascii="Courier New" w:hAnsi="Courier New" w:cs="Courier New"/>
          <w:sz w:val="16"/>
          <w:szCs w:val="16"/>
        </w:rPr>
        <w:t>unlist(</w:t>
      </w:r>
      <w:proofErr w:type="gramEnd"/>
      <w:r w:rsidRPr="00A862E9">
        <w:rPr>
          <w:rFonts w:ascii="Courier New" w:hAnsi="Courier New" w:cs="Courier New"/>
          <w:sz w:val="16"/>
          <w:szCs w:val="16"/>
        </w:rPr>
        <w:t>strsplit(orf_line,'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chromosome:',chromosome,', orf_name:', orf_name))</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rbind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line.df=</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orf_line)</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w:t>
      </w:r>
      <w:proofErr w:type="gramStart"/>
      <w:r w:rsidRPr="00A862E9">
        <w:rPr>
          <w:rFonts w:ascii="Courier New" w:hAnsi="Courier New" w:cs="Courier New"/>
          <w:sz w:val="16"/>
          <w:szCs w:val="16"/>
        </w:rPr>
        <w:t>rbind(</w:t>
      </w:r>
      <w:proofErr w:type="gramEnd"/>
      <w:r w:rsidRPr="00A862E9">
        <w:rPr>
          <w:rFonts w:ascii="Courier New" w:hAnsi="Courier New" w:cs="Courier New"/>
          <w:sz w:val="16"/>
          <w:szCs w:val="16"/>
        </w:rPr>
        <w:t>orf.df, orf_line.df);</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if (is.na(orf_name) || nchar(orf_name) &gt; </w:t>
      </w:r>
      <w:proofErr w:type="gramStart"/>
      <w:r w:rsidRPr="00A862E9">
        <w:rPr>
          <w:rFonts w:ascii="Courier New" w:hAnsi="Courier New" w:cs="Courier New"/>
          <w:sz w:val="16"/>
          <w:szCs w:val="16"/>
        </w:rPr>
        <w:t>0){</w:t>
      </w:r>
      <w:proofErr w:type="gramEnd"/>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pref,chromosome, orf_name,sep='/')</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write.table</w:t>
      </w:r>
      <w:proofErr w:type="gramEnd"/>
      <w:r w:rsidRPr="00A862E9">
        <w:rPr>
          <w:rFonts w:ascii="Courier New" w:hAnsi="Courier New" w:cs="Courier New"/>
          <w:sz w:val="16"/>
          <w:szCs w:val="16"/>
        </w:rPr>
        <w:t>(orf.df, file=write_dir_name,row.names = FALSE,col.names = FALSE,quote=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367"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367"/>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r>
        <w:rPr>
          <w:i/>
          <w:iCs/>
        </w:rPr>
        <w:t>Organism_dir</w:t>
      </w:r>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proofErr w:type="gramStart"/>
      <w:r w:rsidRPr="00356329">
        <w:rPr>
          <w:rFonts w:ascii="Courier New" w:hAnsi="Courier New" w:cs="Courier New"/>
          <w:sz w:val="16"/>
          <w:szCs w:val="16"/>
        </w:rPr>
        <w:t>#!/</w:t>
      </w:r>
      <w:proofErr w:type="gramEnd"/>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w:t>
      </w:r>
      <w:proofErr w:type="gramStart"/>
      <w:r w:rsidRPr="00356329">
        <w:rPr>
          <w:rFonts w:ascii="Courier New" w:hAnsi="Courier New" w:cs="Courier New"/>
          <w:sz w:val="16"/>
          <w:szCs w:val="16"/>
        </w:rPr>
        <w:t>1 ]</w:t>
      </w:r>
      <w:proofErr w:type="gramEnd"/>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org_</w:t>
      </w:r>
      <w:proofErr w:type="gramStart"/>
      <w:r w:rsidRPr="00356329">
        <w:rPr>
          <w:rFonts w:ascii="Courier New" w:hAnsi="Courier New" w:cs="Courier New"/>
          <w:sz w:val="16"/>
          <w:szCs w:val="16"/>
        </w:rPr>
        <w:t>dir ]</w:t>
      </w:r>
      <w:proofErr w:type="gramEnd"/>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read -p "Organism directory: " -a org_dir</w:t>
      </w:r>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org_dir=$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org_dir</w:t>
      </w:r>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chrom_dir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d $org_dir*/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 xml:space="preserve">for orf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chrom_dir*.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orf</w:t>
      </w:r>
    </w:p>
    <w:p w14:paraId="51417FB5" w14:textId="4F8E55BC"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blastp -db ~/blast_targets/chembl_25_targets -query $orf -num_alignments 10 -out $</w:t>
      </w:r>
      <w:r w:rsidR="00BD1E67">
        <w:rPr>
          <w:rFonts w:ascii="Courier New" w:hAnsi="Courier New" w:cs="Courier New"/>
          <w:sz w:val="16"/>
          <w:szCs w:val="16"/>
        </w:rPr>
        <w:fldChar w:fldCharType="begin">
          <w:fldData xml:space="preserve">PEVuZE5vdGU+PENpdGUgRXhjbHVkZVllYXI9IjEiPjxBdXRob3I+KFRBSVIpPC9BdXRob3I+PFll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</w:fldData>
        </w:fldChar>
      </w:r>
      <w:r w:rsidR="002B5513">
        <w:rPr>
          <w:rFonts w:ascii="Courier New" w:hAnsi="Courier New" w:cs="Courier New"/>
          <w:sz w:val="16"/>
          <w:szCs w:val="16"/>
        </w:rPr>
        <w:instrText xml:space="preserve"> ADDIN EN.CITE </w:instrText>
      </w:r>
      <w:r w:rsidR="002B5513">
        <w:rPr>
          <w:rFonts w:ascii="Courier New" w:hAnsi="Courier New" w:cs="Courier New"/>
          <w:sz w:val="16"/>
          <w:szCs w:val="16"/>
        </w:rPr>
        <w:fldChar w:fldCharType="begin">
          <w:fldData xml:space="preserve">PEVuZE5vdGU+PENpdGUgRXhjbHVkZVllYXI9IjEiPjxBdXRob3I+KFRBSVIpPC9BdXRob3I+PFll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</w:fldData>
        </w:fldChar>
      </w:r>
      <w:r w:rsidR="002B5513">
        <w:rPr>
          <w:rFonts w:ascii="Courier New" w:hAnsi="Courier New" w:cs="Courier New"/>
          <w:sz w:val="16"/>
          <w:szCs w:val="16"/>
        </w:rPr>
        <w:instrText xml:space="preserve"> ADDIN EN.CITE.DATA </w:instrText>
      </w:r>
      <w:r w:rsidR="002B5513">
        <w:rPr>
          <w:rFonts w:ascii="Courier New" w:hAnsi="Courier New" w:cs="Courier New"/>
          <w:sz w:val="16"/>
          <w:szCs w:val="16"/>
        </w:rPr>
      </w:r>
      <w:r w:rsidR="002B5513">
        <w:rPr>
          <w:rFonts w:ascii="Courier New" w:hAnsi="Courier New" w:cs="Courier New"/>
          <w:sz w:val="16"/>
          <w:szCs w:val="16"/>
        </w:rPr>
        <w:fldChar w:fldCharType="end"/>
      </w:r>
      <w:r w:rsidR="00BD1E67">
        <w:rPr>
          <w:rFonts w:ascii="Courier New" w:hAnsi="Courier New" w:cs="Courier New"/>
          <w:sz w:val="16"/>
          <w:szCs w:val="16"/>
        </w:rPr>
      </w:r>
      <w:r w:rsidR="00BD1E67">
        <w:rPr>
          <w:rFonts w:ascii="Courier New" w:hAnsi="Courier New" w:cs="Courier New"/>
          <w:sz w:val="16"/>
          <w:szCs w:val="16"/>
        </w:rPr>
        <w:fldChar w:fldCharType="separate"/>
      </w:r>
      <w:r w:rsidR="002B5513">
        <w:rPr>
          <w:rFonts w:ascii="Courier New" w:hAnsi="Courier New" w:cs="Courier New"/>
          <w:noProof/>
          <w:sz w:val="16"/>
          <w:szCs w:val="16"/>
        </w:rPr>
        <w:t>[11, 12]</w:t>
      </w:r>
      <w:r w:rsidR="00BD1E67">
        <w:rPr>
          <w:rFonts w:ascii="Courier New" w:hAnsi="Courier New" w:cs="Courier New"/>
          <w:sz w:val="16"/>
          <w:szCs w:val="16"/>
        </w:rPr>
        <w:fldChar w:fldCharType="end"/>
      </w:r>
      <w:r w:rsidRPr="00356329">
        <w:rPr>
          <w:rFonts w:ascii="Courier New" w:hAnsi="Courier New" w:cs="Courier New"/>
          <w:sz w:val="16"/>
          <w:szCs w:val="16"/>
        </w:rPr>
        <w:t>.blastp.txt</w:t>
      </w:r>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368"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368"/>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fallthough';</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6BB35DC0"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 xml:space="preserve">my @rec = </w:t>
      </w:r>
      <w:r w:rsidR="00DC571D">
        <w:rPr>
          <w:rFonts w:ascii="Courier New" w:hAnsi="Courier New" w:cs="Courier New"/>
          <w:sz w:val="16"/>
          <w:szCs w:val="16"/>
        </w:rPr>
        <w:fldChar w:fldCharType="begin"/>
      </w:r>
      <w:r w:rsidR="002B5513">
        <w:rPr>
          <w:rFonts w:ascii="Courier New" w:hAnsi="Courier New" w:cs="Courier New"/>
          <w:sz w:val="16"/>
          <w:szCs w:val="16"/>
        </w:rPr>
        <w:instrText xml:space="preserve"> ADDIN EN.CITE &lt;EndNote&gt;&lt;Cite&gt;&lt;Author&gt;(TAIR)&lt;/Author&gt;&lt;Year&gt;2020&lt;/Year&gt;&lt;RecNum&gt;19&lt;/RecNum&gt;&lt;DisplayText&gt;[11]&lt;/DisplayText&gt;&lt;record&gt;&lt;rec-number&gt;19&lt;/rec-number&gt;&lt;foreign-keys&gt;&lt;key app="EN" db-id="s55a2z5drd9zfle9a0uxsse802tr5s9rdxsp" timestamp="1584641345"&gt;19&lt;/key&gt;&lt;/foreign-keys&gt;&lt;ref-type name="Web Page"&gt;12&lt;/ref-type&gt;&lt;contributors&gt;&lt;authors&gt;&lt;author&gt;The Arabidopsis Information Resource (TAIR)&lt;/author&gt;&lt;/authors&gt;&lt;/contributors&gt;&lt;titles&gt;&lt;title&gt;BLAST Options and Defaults&lt;/title&gt;&lt;/titles&gt;&lt;keywords&gt;&lt;keyword&gt;Locus History&lt;/keyword&gt;&lt;/keywords&gt;&lt;dates&gt;&lt;year&gt;2020&lt;/year&gt;&lt;/dates&gt;&lt;urls&gt;&lt;related-urls&gt;&lt;url&gt;https://www.arabidopsis.org/Blast/BLASToptions.jsp&lt;/url&gt;&lt;/related-urls&gt;&lt;/urls&gt;&lt;/record&gt;&lt;/Cite&gt;&lt;/EndNote&gt;</w:instrText>
      </w:r>
      <w:r w:rsidR="00DC571D">
        <w:rPr>
          <w:rFonts w:ascii="Courier New" w:hAnsi="Courier New" w:cs="Courier New"/>
          <w:sz w:val="16"/>
          <w:szCs w:val="16"/>
        </w:rPr>
        <w:fldChar w:fldCharType="separate"/>
      </w:r>
      <w:r w:rsidR="002B5513">
        <w:rPr>
          <w:rFonts w:ascii="Courier New" w:hAnsi="Courier New" w:cs="Courier New"/>
          <w:noProof/>
          <w:sz w:val="16"/>
          <w:szCs w:val="16"/>
        </w:rPr>
        <w:t>[11]</w:t>
      </w:r>
      <w:r w:rsidR="00DC571D">
        <w:rPr>
          <w:rFonts w:ascii="Courier New" w:hAnsi="Courier New" w:cs="Courier New"/>
          <w:sz w:val="16"/>
          <w:szCs w:val="16"/>
        </w:rPr>
        <w:fldChar w:fldCharType="end"/>
      </w:r>
      <w:r w:rsidRPr="00B5561C">
        <w:rPr>
          <w:rFonts w:ascii="Courier New" w:hAnsi="Courier New" w:cs="Courier New"/>
          <w:sz w:val="16"/>
          <w:szCs w:val="16"/>
        </w:rPr>
        <w:t>;</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_string;</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w:t>
      </w:r>
      <w:proofErr w:type="gramStart"/>
      <w:r w:rsidRPr="00B5561C">
        <w:rPr>
          <w:rFonts w:ascii="Courier New" w:hAnsi="Courier New" w:cs="Courier New"/>
          <w:sz w:val="16"/>
          <w:szCs w:val="16"/>
        </w:rPr>
        <w:t>phase){</w:t>
      </w:r>
      <w:proofErr w:type="gramEnd"/>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gt;\s*(\S+)/) # orf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gramStart"/>
      <w:r w:rsidRPr="00B5561C">
        <w:rPr>
          <w:rFonts w:ascii="Courier New" w:hAnsi="Courier New" w:cs="Courier New"/>
          <w:sz w:val="16"/>
          <w:szCs w:val="16"/>
        </w:rPr>
        <w:t>rec[</w:t>
      </w:r>
      <w:proofErr w:type="gramEnd"/>
      <w:r w:rsidRPr="00B5561C">
        <w:rPr>
          <w:rFonts w:ascii="Courier New" w:hAnsi="Courier New" w:cs="Courier New"/>
          <w:sz w:val="16"/>
          <w:szCs w:val="16"/>
        </w:rPr>
        <w:t>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_string = join("\t</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rec);</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rec_string}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48DC94CA"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rec = </w:t>
      </w:r>
      <w:r w:rsidR="00057A58">
        <w:rPr>
          <w:rFonts w:ascii="Courier New" w:hAnsi="Courier New" w:cs="Courier New"/>
          <w:sz w:val="16"/>
          <w:szCs w:val="16"/>
        </w:rPr>
        <w:fldChar w:fldCharType="begin"/>
      </w:r>
      <w:r w:rsidR="002B5513">
        <w:rPr>
          <w:rFonts w:ascii="Courier New" w:hAnsi="Courier New" w:cs="Courier New"/>
          <w:sz w:val="16"/>
          <w:szCs w:val="16"/>
        </w:rPr>
        <w:instrText xml:space="preserve"> ADDIN EN.CITE &lt;EndNote&gt;&lt;Cite&gt;&lt;Author&gt;(TAIR)&lt;/Author&gt;&lt;Year&gt;2020&lt;/Year&gt;&lt;RecNum&gt;19&lt;/RecNum&gt;&lt;DisplayText&gt;[11]&lt;/DisplayText&gt;&lt;record&gt;&lt;rec-number&gt;19&lt;/rec-number&gt;&lt;foreign-keys&gt;&lt;key app="EN" db-id="s55a2z5drd9zfle9a0uxsse802tr5s9rdxsp" timestamp="1584641345"&gt;19&lt;/key&gt;&lt;/foreign-keys&gt;&lt;ref-type name="Web Page"&gt;12&lt;/ref-type&gt;&lt;contributors&gt;&lt;authors&gt;&lt;author&gt;The Arabidopsis Information Resource (TAIR)&lt;/author&gt;&lt;/authors&gt;&lt;/contributors&gt;&lt;titles&gt;&lt;title&gt;BLAST Options and Defaults&lt;/title&gt;&lt;/titles&gt;&lt;keywords&gt;&lt;keyword&gt;Locus History&lt;/keyword&gt;&lt;/keywords&gt;&lt;dates&gt;&lt;year&gt;2020&lt;/year&gt;&lt;/dates&gt;&lt;urls&gt;&lt;related-urls&gt;&lt;url&gt;https://www.arabidopsis.org/Blast/BLASToptions.jsp&lt;/url&gt;&lt;/related-urls&gt;&lt;/urls&gt;&lt;/record&gt;&lt;/Cite&gt;&lt;/EndNote&gt;</w:instrText>
      </w:r>
      <w:r w:rsidR="00057A58">
        <w:rPr>
          <w:rFonts w:ascii="Courier New" w:hAnsi="Courier New" w:cs="Courier New"/>
          <w:sz w:val="16"/>
          <w:szCs w:val="16"/>
        </w:rPr>
        <w:fldChar w:fldCharType="separate"/>
      </w:r>
      <w:r w:rsidR="002B5513">
        <w:rPr>
          <w:rFonts w:ascii="Courier New" w:hAnsi="Courier New" w:cs="Courier New"/>
          <w:noProof/>
          <w:sz w:val="16"/>
          <w:szCs w:val="16"/>
        </w:rPr>
        <w:t>[11]</w:t>
      </w:r>
      <w:r w:rsidR="00057A58">
        <w:rPr>
          <w:rFonts w:ascii="Courier New" w:hAnsi="Courier New" w:cs="Courier New"/>
          <w:sz w:val="16"/>
          <w:szCs w:val="16"/>
        </w:rPr>
        <w:fldChar w:fldCharType="end"/>
      </w:r>
      <w:r w:rsidRPr="00B5561C">
        <w:rPr>
          <w:rFonts w:ascii="Courier New" w:hAnsi="Courier New" w:cs="Courier New"/>
          <w:sz w:val="16"/>
          <w:szCs w:val="16"/>
        </w:rPr>
        <w:t>;</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w:t>
      </w:r>
      <w:proofErr w:type="gramStart"/>
      <w:r w:rsidRPr="00B5561C">
        <w:rPr>
          <w:rFonts w:ascii="Courier New" w:hAnsi="Courier New" w:cs="Courier New"/>
          <w:sz w:val="16"/>
          <w:szCs w:val="16"/>
        </w:rPr>
        <w:t>record(</w:t>
      </w:r>
      <w:proofErr w:type="gramEnd"/>
      <w:r w:rsidRPr="00B5561C">
        <w:rPr>
          <w:rFonts w:ascii="Courier New" w:hAnsi="Courier New" w:cs="Courier New"/>
          <w:sz w:val="16"/>
          <w:szCs w:val="16"/>
        </w:rPr>
        <w:t>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t$record\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369"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369"/>
    </w:p>
    <w:p w14:paraId="5A508B13" w14:textId="77777777" w:rsidR="0003488F" w:rsidRDefault="0003488F" w:rsidP="0003488F">
      <w:r>
        <w:t xml:space="preserve">Create the blast_statistics file by concatenating all the </w:t>
      </w:r>
      <w:proofErr w:type="gramStart"/>
      <w:r>
        <w:t>*.blast</w:t>
      </w:r>
      <w:proofErr w:type="gramEnd"/>
      <w:r>
        <w:t>.stat files.</w:t>
      </w:r>
    </w:p>
    <w:p w14:paraId="0DEE121E" w14:textId="77777777" w:rsidR="0003488F" w:rsidRDefault="0003488F" w:rsidP="0003488F">
      <w:pPr>
        <w:spacing w:after="0" w:line="240" w:lineRule="auto"/>
        <w:rPr>
          <w:rFonts w:ascii="Courier New" w:hAnsi="Courier New" w:cs="Courier New"/>
          <w:sz w:val="16"/>
          <w:szCs w:val="16"/>
        </w:rPr>
      </w:pPr>
      <w:proofErr w:type="gramStart"/>
      <w:r w:rsidRPr="0003488F">
        <w:rPr>
          <w:rFonts w:ascii="Courier New" w:hAnsi="Courier New" w:cs="Courier New"/>
          <w:sz w:val="16"/>
          <w:szCs w:val="16"/>
        </w:rPr>
        <w:t>#!/</w:t>
      </w:r>
      <w:proofErr w:type="gramEnd"/>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w:t>
      </w:r>
      <w:proofErr w:type="gramStart"/>
      <w:r w:rsidRPr="0003488F">
        <w:rPr>
          <w:rFonts w:ascii="Courier New" w:hAnsi="Courier New" w:cs="Courier New"/>
          <w:sz w:val="16"/>
          <w:szCs w:val="16"/>
        </w:rPr>
        <w:t>1 ]</w:t>
      </w:r>
      <w:proofErr w:type="gramEnd"/>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org_</w:t>
      </w:r>
      <w:proofErr w:type="gramStart"/>
      <w:r w:rsidRPr="0003488F">
        <w:rPr>
          <w:rFonts w:ascii="Courier New" w:hAnsi="Courier New" w:cs="Courier New"/>
          <w:sz w:val="16"/>
          <w:szCs w:val="16"/>
        </w:rPr>
        <w:t>dir ]</w:t>
      </w:r>
      <w:proofErr w:type="gramEnd"/>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org_dir</w:t>
      </w:r>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org_dir=$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g_dir</w:t>
      </w:r>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f_id</w:t>
      </w:r>
      <w:r w:rsidRPr="0003488F">
        <w:rPr>
          <w:rFonts w:ascii="Courier New" w:hAnsi="Courier New" w:cs="Courier New"/>
          <w:sz w:val="16"/>
          <w:szCs w:val="16"/>
        </w:rPr>
        <w:tab/>
        <w:t>target</w:t>
      </w:r>
      <w:r w:rsidRPr="0003488F">
        <w:rPr>
          <w:rFonts w:ascii="Courier New" w:hAnsi="Courier New" w:cs="Courier New"/>
          <w:sz w:val="16"/>
          <w:szCs w:val="16"/>
        </w:rPr>
        <w:tab/>
        <w:t>query_length</w:t>
      </w:r>
      <w:r w:rsidRPr="0003488F">
        <w:rPr>
          <w:rFonts w:ascii="Courier New" w:hAnsi="Courier New" w:cs="Courier New"/>
          <w:sz w:val="16"/>
          <w:szCs w:val="16"/>
        </w:rPr>
        <w:tab/>
        <w:t>score</w:t>
      </w:r>
      <w:r w:rsidRPr="0003488F">
        <w:rPr>
          <w:rFonts w:ascii="Courier New" w:hAnsi="Courier New" w:cs="Courier New"/>
          <w:sz w:val="16"/>
          <w:szCs w:val="16"/>
        </w:rPr>
        <w:tab/>
      </w:r>
      <w:proofErr w:type="gramStart"/>
      <w:r w:rsidRPr="0003488F">
        <w:rPr>
          <w:rFonts w:ascii="Courier New" w:hAnsi="Courier New" w:cs="Courier New"/>
          <w:sz w:val="16"/>
          <w:szCs w:val="16"/>
        </w:rPr>
        <w:t>expect</w:t>
      </w:r>
      <w:proofErr w:type="gramEnd"/>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chrom_dir in </w:t>
      </w:r>
      <w:proofErr w:type="gramStart"/>
      <w:r w:rsidRPr="0003488F">
        <w:rPr>
          <w:rFonts w:ascii="Courier New" w:hAnsi="Courier New" w:cs="Courier New"/>
          <w:sz w:val="16"/>
          <w:szCs w:val="16"/>
        </w:rPr>
        <w:t>$( ls</w:t>
      </w:r>
      <w:proofErr w:type="gramEnd"/>
      <w:r w:rsidRPr="0003488F">
        <w:rPr>
          <w:rFonts w:ascii="Courier New" w:hAnsi="Courier New" w:cs="Courier New"/>
          <w:sz w:val="16"/>
          <w:szCs w:val="16"/>
        </w:rPr>
        <w:t xml:space="preserve"> -d $org_dir*/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r>
      <w:proofErr w:type="gramStart"/>
      <w:r w:rsidRPr="0003488F">
        <w:rPr>
          <w:rFonts w:ascii="Courier New" w:hAnsi="Courier New" w:cs="Courier New"/>
          <w:sz w:val="16"/>
          <w:szCs w:val="16"/>
        </w:rPr>
        <w:t>cat  $</w:t>
      </w:r>
      <w:proofErr w:type="gramEnd"/>
      <w:r w:rsidRPr="0003488F">
        <w:rPr>
          <w:rFonts w:ascii="Courier New" w:hAnsi="Courier New" w:cs="Courier New"/>
          <w:sz w:val="16"/>
          <w:szCs w:val="16"/>
        </w:rPr>
        <w:t>( ls $chrom_dir*.blastp.txt.stats)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370"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370"/>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proofErr w:type="gramStart"/>
      <w:r w:rsidRPr="000E61B3">
        <w:rPr>
          <w:rFonts w:ascii="Courier New" w:hAnsi="Courier New" w:cs="Courier New"/>
          <w:sz w:val="16"/>
          <w:szCs w:val="16"/>
        </w:rPr>
        <w:t>#!/</w:t>
      </w:r>
      <w:proofErr w:type="gramEnd"/>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w:t>
      </w:r>
      <w:proofErr w:type="gramStart"/>
      <w:r w:rsidRPr="000E61B3">
        <w:rPr>
          <w:rFonts w:ascii="Courier New" w:hAnsi="Courier New" w:cs="Courier New"/>
          <w:sz w:val="16"/>
          <w:szCs w:val="16"/>
        </w:rPr>
        <w:t>1 ]</w:t>
      </w:r>
      <w:proofErr w:type="gramEnd"/>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org_</w:t>
      </w:r>
      <w:proofErr w:type="gramStart"/>
      <w:r w:rsidRPr="000E61B3">
        <w:rPr>
          <w:rFonts w:ascii="Courier New" w:hAnsi="Courier New" w:cs="Courier New"/>
          <w:sz w:val="16"/>
          <w:szCs w:val="16"/>
        </w:rPr>
        <w:t>dir ]</w:t>
      </w:r>
      <w:proofErr w:type="gramEnd"/>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read -p "Organism directory: " -a org_dir</w:t>
      </w:r>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org_dir=$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org_dir</w:t>
      </w:r>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chrom_dir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d $org_dir*/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 xml:space="preserve">for orf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chrom_dir*.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orf</w:t>
      </w:r>
    </w:p>
    <w:p w14:paraId="7B4621DC" w14:textId="488F2853"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perl ~/genomes/extract_header.pl &lt; ${orf}</w:t>
      </w:r>
      <w:r w:rsidR="00E91BD5">
        <w:rPr>
          <w:rFonts w:ascii="Courier New" w:hAnsi="Courier New" w:cs="Courier New"/>
          <w:sz w:val="16"/>
          <w:szCs w:val="16"/>
        </w:rPr>
        <w:t>r</w:t>
      </w:r>
      <w:r w:rsidRPr="000E61B3">
        <w:rPr>
          <w:rFonts w:ascii="Courier New" w:hAnsi="Courier New" w:cs="Courier New"/>
          <w:sz w:val="16"/>
          <w:szCs w:val="16"/>
        </w:rPr>
        <w:t xml:space="preserve"> &gt; ${orf</w:t>
      </w:r>
      <w:proofErr w:type="gramStart"/>
      <w:r w:rsidRPr="000E61B3">
        <w:rPr>
          <w:rFonts w:ascii="Courier New" w:hAnsi="Courier New" w:cs="Courier New"/>
          <w:sz w:val="16"/>
          <w:szCs w:val="16"/>
        </w:rPr>
        <w:t>}.stats</w:t>
      </w:r>
      <w:proofErr w:type="gramEnd"/>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371"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create_blast_statistics_tbl.sql</w:t>
      </w:r>
      <w:bookmarkEnd w:id="371"/>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sk_blast_statistics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x_id bigint</w:t>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chromosom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f_id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50) </w:t>
      </w:r>
      <w:r w:rsidRPr="00B44952">
        <w:rPr>
          <w:rFonts w:ascii="Courier New" w:hAnsi="Courier New" w:cs="Courier New"/>
          <w:sz w:val="16"/>
          <w:szCs w:val="16"/>
        </w:rPr>
        <w:tab/>
      </w:r>
      <w:r w:rsidRPr="00B44952">
        <w:rPr>
          <w:rFonts w:ascii="Courier New" w:hAnsi="Courier New" w:cs="Courier New"/>
          <w:sz w:val="16"/>
          <w:szCs w:val="16"/>
        </w:rPr>
        <w:tab/>
        <w:t xml:space="preserve"> -- typically, chembl_id</w:t>
      </w:r>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mport_date timestamp not null default clock_</w:t>
      </w:r>
      <w:proofErr w:type="gramStart"/>
      <w:r w:rsidRPr="00B44952">
        <w:rPr>
          <w:rFonts w:ascii="Courier New" w:hAnsi="Courier New" w:cs="Courier New"/>
          <w:sz w:val="16"/>
          <w:szCs w:val="16"/>
        </w:rPr>
        <w:t>timestamp(</w:t>
      </w:r>
      <w:proofErr w:type="gram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_import</w:t>
      </w:r>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orf_id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372"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import_p_falciparum.sql</w:t>
      </w:r>
      <w:bookmarkEnd w:id="372"/>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truncate table blast_statistics_import;</w:t>
      </w:r>
    </w:p>
    <w:p w14:paraId="369D55D2" w14:textId="77777777" w:rsidR="009A1CC2" w:rsidRDefault="009A1CC2" w:rsidP="009A1CC2">
      <w:pPr>
        <w:spacing w:after="0" w:line="240" w:lineRule="auto"/>
      </w:pPr>
      <w:r>
        <w:t>\copy blast_statistics_import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proofErr w:type="gramStart"/>
      <w:r>
        <w:t>( tax</w:t>
      </w:r>
      <w:proofErr w:type="gramEnd"/>
      <w:r>
        <w:t>_id, organism, orf_id, target, query_length, score, expect, identities, positives, gaps)</w:t>
      </w:r>
    </w:p>
    <w:p w14:paraId="6D8FD77C" w14:textId="77777777" w:rsidR="009A1CC2" w:rsidRDefault="009A1CC2" w:rsidP="009A1CC2">
      <w:pPr>
        <w:spacing w:after="0" w:line="240" w:lineRule="auto"/>
      </w:pPr>
      <w:r>
        <w:t>SELECT 36329 -- tax_id</w:t>
      </w:r>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orf_id</w:t>
      </w:r>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query_length</w:t>
      </w:r>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FROM blast_statistics_impor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373" w:name="_Ref33008995"/>
    <w:p w14:paraId="4CEFABBD" w14:textId="1215D9B1" w:rsidR="00751008" w:rsidRDefault="00751008" w:rsidP="00751008">
      <w:pPr>
        <w:pStyle w:val="Heading3"/>
      </w:pPr>
      <w:r>
        <w:fldChar w:fldCharType="begin"/>
      </w:r>
      <w:r>
        <w:instrText xml:space="preserve"> autonumlgl </w:instrText>
      </w:r>
      <w:r>
        <w:fldChar w:fldCharType="end"/>
      </w:r>
      <w:r>
        <w:t xml:space="preserve"> do_all_jackhmmer.sh</w:t>
      </w:r>
      <w:bookmarkEnd w:id="373"/>
      <w:r w:rsidR="006B6773">
        <w:t xml:space="preserve"> (deprecated)</w:t>
      </w:r>
    </w:p>
    <w:p w14:paraId="4648A373" w14:textId="77777777" w:rsidR="00751008" w:rsidRPr="00751008" w:rsidRDefault="00751008" w:rsidP="00751008">
      <w:pPr>
        <w:spacing w:after="0" w:line="240" w:lineRule="auto"/>
        <w:rPr>
          <w:rFonts w:ascii="Courier New" w:hAnsi="Courier New" w:cs="Courier New"/>
          <w:sz w:val="16"/>
          <w:szCs w:val="16"/>
        </w:rPr>
      </w:pPr>
      <w:proofErr w:type="gramStart"/>
      <w:r w:rsidRPr="00751008">
        <w:rPr>
          <w:rFonts w:ascii="Courier New" w:hAnsi="Courier New" w:cs="Courier New"/>
          <w:sz w:val="16"/>
          <w:szCs w:val="16"/>
        </w:rPr>
        <w:t>#!/</w:t>
      </w:r>
      <w:proofErr w:type="gramEnd"/>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w:t>
      </w:r>
      <w:proofErr w:type="gramStart"/>
      <w:r w:rsidRPr="00751008">
        <w:rPr>
          <w:rFonts w:ascii="Courier New" w:hAnsi="Courier New" w:cs="Courier New"/>
          <w:sz w:val="16"/>
          <w:szCs w:val="16"/>
        </w:rPr>
        <w:t>1 ]</w:t>
      </w:r>
      <w:proofErr w:type="gramEnd"/>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org_</w:t>
      </w:r>
      <w:proofErr w:type="gramStart"/>
      <w:r w:rsidRPr="00751008">
        <w:rPr>
          <w:rFonts w:ascii="Courier New" w:hAnsi="Courier New" w:cs="Courier New"/>
          <w:sz w:val="16"/>
          <w:szCs w:val="16"/>
        </w:rPr>
        <w:t>dir ]</w:t>
      </w:r>
      <w:proofErr w:type="gramEnd"/>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read -p "Organism directory: " -a org_dir</w:t>
      </w:r>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org_dir=$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org_dir</w:t>
      </w:r>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for chrom_dir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d $org_dir*/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 xml:space="preserve">for orf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chrom_dir*.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jackhmmer " $orf</w:t>
      </w:r>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jackhmmer --domtblout $</w:t>
      </w:r>
      <w:proofErr w:type="gramStart"/>
      <w:r w:rsidRPr="00751008">
        <w:rPr>
          <w:rFonts w:ascii="Courier New" w:hAnsi="Courier New" w:cs="Courier New"/>
          <w:sz w:val="16"/>
          <w:szCs w:val="16"/>
        </w:rPr>
        <w:t>orf.summary</w:t>
      </w:r>
      <w:proofErr w:type="gramEnd"/>
      <w:r w:rsidRPr="00751008">
        <w:rPr>
          <w:rFonts w:ascii="Courier New" w:hAnsi="Courier New" w:cs="Courier New"/>
          <w:sz w:val="16"/>
          <w:szCs w:val="16"/>
        </w:rPr>
        <w:t xml:space="preserve"> -o $orf.hmm.txt $orf ~/hmmer_targets/component_sequences.fa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6B4D2554" w:rsidR="00DB3B7B" w:rsidRDefault="00DB3B7B" w:rsidP="00DB3B7B"/>
    <w:bookmarkStart w:id="374" w:name="_Ref34651922"/>
    <w:p w14:paraId="099DF30B" w14:textId="03F2CC7B" w:rsidR="006B6773" w:rsidRDefault="006B6773" w:rsidP="006B6773">
      <w:pPr>
        <w:pStyle w:val="Heading3"/>
      </w:pPr>
      <w:r>
        <w:fldChar w:fldCharType="begin"/>
      </w:r>
      <w:r>
        <w:instrText xml:space="preserve"> autonumlgl </w:instrText>
      </w:r>
      <w:r>
        <w:fldChar w:fldCharType="end"/>
      </w:r>
      <w:r>
        <w:t xml:space="preserve"> </w:t>
      </w:r>
      <w:r w:rsidRPr="006B6773">
        <w:t>do_all_jackhmmer.pl</w:t>
      </w:r>
      <w:bookmarkEnd w:id="374"/>
    </w:p>
    <w:p w14:paraId="149B38D8" w14:textId="630DCE80" w:rsidR="006B6773" w:rsidRDefault="006B6773" w:rsidP="006B6773">
      <w:r>
        <w:t>(replaces do_all_jackhmmer</w:t>
      </w:r>
      <w:r w:rsidR="00430971">
        <w:t>.sh)</w:t>
      </w:r>
    </w:p>
    <w:p w14:paraId="33BA4089"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w:t>
      </w:r>
      <w:proofErr w:type="gramEnd"/>
      <w:r w:rsidRPr="00430971">
        <w:rPr>
          <w:rFonts w:ascii="Courier New" w:hAnsi="Courier New" w:cs="Courier New"/>
          <w:sz w:val="16"/>
          <w:szCs w:val="16"/>
        </w:rPr>
        <w:t>usr/bin/perl</w:t>
      </w:r>
    </w:p>
    <w:p w14:paraId="0B4AA80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do_all_jackhmmer.pl</w:t>
      </w:r>
    </w:p>
    <w:p w14:paraId="4A1DE43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 Applies jackhmmer </w:t>
      </w:r>
      <w:proofErr w:type="gramStart"/>
      <w:r w:rsidRPr="00430971">
        <w:rPr>
          <w:rFonts w:ascii="Courier New" w:hAnsi="Courier New" w:cs="Courier New"/>
          <w:sz w:val="16"/>
          <w:szCs w:val="16"/>
        </w:rPr>
        <w:t>to .FASTA</w:t>
      </w:r>
      <w:proofErr w:type="gramEnd"/>
      <w:r w:rsidRPr="00430971">
        <w:rPr>
          <w:rFonts w:ascii="Courier New" w:hAnsi="Courier New" w:cs="Courier New"/>
          <w:sz w:val="16"/>
          <w:szCs w:val="16"/>
        </w:rPr>
        <w:t xml:space="preserve"> files in chromosome directories under &lt;organism directory&gt;</w:t>
      </w:r>
    </w:p>
    <w:p w14:paraId="77C92EF4"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7C1B3515" w14:textId="77777777" w:rsidR="00430971" w:rsidRPr="00430971" w:rsidRDefault="00430971" w:rsidP="00430971">
      <w:pPr>
        <w:spacing w:after="0" w:line="240" w:lineRule="auto"/>
        <w:rPr>
          <w:rFonts w:ascii="Courier New" w:hAnsi="Courier New" w:cs="Courier New"/>
          <w:sz w:val="16"/>
          <w:szCs w:val="16"/>
        </w:rPr>
      </w:pPr>
    </w:p>
    <w:p w14:paraId="3AD05CF1"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scalar(@ARGV) &lt; 1) </w:t>
      </w:r>
      <w:proofErr w:type="gramStart"/>
      <w:r w:rsidRPr="00430971">
        <w:rPr>
          <w:rFonts w:ascii="Courier New" w:hAnsi="Courier New" w:cs="Courier New"/>
          <w:sz w:val="16"/>
          <w:szCs w:val="16"/>
        </w:rPr>
        <w:t>{ die</w:t>
      </w:r>
      <w:proofErr w:type="gramEnd"/>
      <w:r w:rsidRPr="00430971">
        <w:rPr>
          <w:rFonts w:ascii="Courier New" w:hAnsi="Courier New" w:cs="Courier New"/>
          <w:sz w:val="16"/>
          <w:szCs w:val="16"/>
        </w:rPr>
        <w:t xml:space="preserve"> ("Specify organism directory\n"); }</w:t>
      </w:r>
    </w:p>
    <w:p w14:paraId="668A5C32"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org_dir = pop(@ARGV);</w:t>
      </w:r>
    </w:p>
    <w:p w14:paraId="64FFD16A" w14:textId="77777777" w:rsidR="00430971" w:rsidRPr="00430971" w:rsidRDefault="00430971" w:rsidP="00430971">
      <w:pPr>
        <w:spacing w:after="0" w:line="240" w:lineRule="auto"/>
        <w:rPr>
          <w:rFonts w:ascii="Courier New" w:hAnsi="Courier New" w:cs="Courier New"/>
          <w:sz w:val="16"/>
          <w:szCs w:val="16"/>
        </w:rPr>
      </w:pPr>
    </w:p>
    <w:p w14:paraId="4511B4E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w:t>
      </w:r>
      <w:proofErr w:type="gramStart"/>
      <w:r w:rsidRPr="00430971">
        <w:rPr>
          <w:rFonts w:ascii="Courier New" w:hAnsi="Courier New" w:cs="Courier New"/>
          <w:sz w:val="16"/>
          <w:szCs w:val="16"/>
        </w:rPr>
        <w:t>( !</w:t>
      </w:r>
      <w:proofErr w:type="gramEnd"/>
      <w:r w:rsidRPr="00430971">
        <w:rPr>
          <w:rFonts w:ascii="Courier New" w:hAnsi="Courier New" w:cs="Courier New"/>
          <w:sz w:val="16"/>
          <w:szCs w:val="16"/>
        </w:rPr>
        <w:t>( -e $org_dir and -d $org_dir ) ) {</w:t>
      </w:r>
    </w:p>
    <w:p w14:paraId="53553916"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 xml:space="preserve"> die "$org_dir is not a directory\n";</w:t>
      </w:r>
    </w:p>
    <w:p w14:paraId="077BEBE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38165191" w14:textId="77777777" w:rsidR="00430971" w:rsidRPr="00430971" w:rsidRDefault="00430971" w:rsidP="00430971">
      <w:pPr>
        <w:spacing w:after="0" w:line="240" w:lineRule="auto"/>
        <w:rPr>
          <w:rFonts w:ascii="Courier New" w:hAnsi="Courier New" w:cs="Courier New"/>
          <w:sz w:val="16"/>
          <w:szCs w:val="16"/>
        </w:rPr>
      </w:pPr>
    </w:p>
    <w:p w14:paraId="4B43EE2F"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chrom_dirs = glob("$org_dir*");</w:t>
      </w:r>
    </w:p>
    <w:p w14:paraId="081557FF"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foreach my $chrom (@chrom_dirs) {</w:t>
      </w:r>
    </w:p>
    <w:p w14:paraId="35DD79B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my @fastas = glob("$chrom/*.FASTA");</w:t>
      </w:r>
    </w:p>
    <w:p w14:paraId="0C938ED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foreach my $fasta (@fastas) {</w:t>
      </w:r>
    </w:p>
    <w:p w14:paraId="13DC9A44"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 xml:space="preserve">if </w:t>
      </w:r>
      <w:proofErr w:type="gramStart"/>
      <w:r w:rsidRPr="00430971">
        <w:rPr>
          <w:rFonts w:ascii="Courier New" w:hAnsi="Courier New" w:cs="Courier New"/>
          <w:sz w:val="16"/>
          <w:szCs w:val="16"/>
        </w:rPr>
        <w:t>( !</w:t>
      </w:r>
      <w:proofErr w:type="gramEnd"/>
      <w:r w:rsidRPr="00430971">
        <w:rPr>
          <w:rFonts w:ascii="Courier New" w:hAnsi="Courier New" w:cs="Courier New"/>
          <w:sz w:val="16"/>
          <w:szCs w:val="16"/>
        </w:rPr>
        <w:t>( -e "$fasta.summary" ) ) {</w:t>
      </w:r>
    </w:p>
    <w:p w14:paraId="1116DE5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r w:rsidRPr="00430971">
        <w:rPr>
          <w:rFonts w:ascii="Courier New" w:hAnsi="Courier New" w:cs="Courier New"/>
          <w:sz w:val="16"/>
          <w:szCs w:val="16"/>
        </w:rPr>
        <w:tab/>
        <w:t>print "jackhmmer $fasta\n";</w:t>
      </w:r>
    </w:p>
    <w:p w14:paraId="355CC64A"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r w:rsidRPr="00430971">
        <w:rPr>
          <w:rFonts w:ascii="Courier New" w:hAnsi="Courier New" w:cs="Courier New"/>
          <w:sz w:val="16"/>
          <w:szCs w:val="16"/>
        </w:rPr>
        <w:tab/>
      </w:r>
      <w:proofErr w:type="gramStart"/>
      <w:r w:rsidRPr="00430971">
        <w:rPr>
          <w:rFonts w:ascii="Courier New" w:hAnsi="Courier New" w:cs="Courier New"/>
          <w:sz w:val="16"/>
          <w:szCs w:val="16"/>
        </w:rPr>
        <w:t>system(</w:t>
      </w:r>
      <w:proofErr w:type="gramEnd"/>
      <w:r w:rsidRPr="00430971">
        <w:rPr>
          <w:rFonts w:ascii="Courier New" w:hAnsi="Courier New" w:cs="Courier New"/>
          <w:sz w:val="16"/>
          <w:szCs w:val="16"/>
        </w:rPr>
        <w:t>"jackhmmer --domtblout $fasta.summary -o $fasta.hmm.txt $fasta ~/hmmer_targets/component_sequences.fa");</w:t>
      </w:r>
    </w:p>
    <w:p w14:paraId="432FC31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w:t>
      </w:r>
    </w:p>
    <w:p w14:paraId="1A5B809A"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w:t>
      </w:r>
    </w:p>
    <w:p w14:paraId="23B7FECA" w14:textId="1C2A5AEF" w:rsid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1FEF546C" w14:textId="3B8685A8" w:rsidR="00430971" w:rsidRDefault="00430971">
      <w:pPr>
        <w:rPr>
          <w:rFonts w:ascii="Courier New" w:hAnsi="Courier New" w:cs="Courier New"/>
          <w:sz w:val="16"/>
          <w:szCs w:val="16"/>
        </w:rPr>
      </w:pPr>
      <w:r>
        <w:rPr>
          <w:rFonts w:ascii="Courier New" w:hAnsi="Courier New" w:cs="Courier New"/>
          <w:sz w:val="16"/>
          <w:szCs w:val="16"/>
        </w:rPr>
        <w:br w:type="page"/>
      </w:r>
    </w:p>
    <w:p w14:paraId="32C25061" w14:textId="77777777" w:rsidR="00430971" w:rsidRPr="00430971" w:rsidRDefault="00430971" w:rsidP="00430971">
      <w:pPr>
        <w:spacing w:after="0" w:line="240" w:lineRule="auto"/>
        <w:rPr>
          <w:rFonts w:ascii="Courier New" w:hAnsi="Courier New" w:cs="Courier New"/>
          <w:sz w:val="16"/>
          <w:szCs w:val="16"/>
        </w:rPr>
      </w:pPr>
    </w:p>
    <w:bookmarkStart w:id="375"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375"/>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bin/perl</w:t>
      </w:r>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ext_fn</w:t>
      </w:r>
      <w:r w:rsidRPr="00DB3B7B">
        <w:rPr>
          <w:rFonts w:ascii="Courier New" w:hAnsi="Courier New" w:cs="Courier New"/>
          <w:sz w:val="16"/>
          <w:szCs w:val="16"/>
        </w:rPr>
        <w:tab/>
        <w:t>= $</w:t>
      </w:r>
      <w:proofErr w:type="gramStart"/>
      <w:r w:rsidRPr="00DB3B7B">
        <w:rPr>
          <w:rFonts w:ascii="Courier New" w:hAnsi="Courier New" w:cs="Courier New"/>
          <w:sz w:val="16"/>
          <w:szCs w:val="16"/>
        </w:rPr>
        <w:t>ARGV[</w:t>
      </w:r>
      <w:proofErr w:type="gramEnd"/>
      <w:r w:rsidRPr="00DB3B7B">
        <w:rPr>
          <w:rFonts w:ascii="Courier New" w:hAnsi="Courier New" w:cs="Courier New"/>
          <w:sz w:val="16"/>
          <w:szCs w:val="16"/>
        </w:rPr>
        <w:t>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summary_fn;</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text_fn,"\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text_fn;</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s</w:t>
      </w:r>
      <w:proofErr w:type="gramStart"/>
      <w:r w:rsidRPr="00DB3B7B">
        <w:rPr>
          <w:rFonts w:ascii="Courier New" w:hAnsi="Courier New" w:cs="Courier New"/>
          <w:sz w:val="16"/>
          <w:szCs w:val="16"/>
        </w:rPr>
        <w:t>/.hmm.txt</w:t>
      </w:r>
      <w:proofErr w:type="gramEnd"/>
      <w:r w:rsidRPr="00DB3B7B">
        <w:rPr>
          <w:rFonts w:ascii="Courier New" w:hAnsi="Courier New" w:cs="Courier New"/>
          <w:sz w:val="16"/>
          <w:szCs w:val="16"/>
        </w:rPr>
        <w: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summary_fn,"\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open(</w:t>
      </w:r>
      <w:proofErr w:type="gramEnd"/>
      <w:r w:rsidRPr="00DB3B7B">
        <w:rPr>
          <w:rFonts w:ascii="Courier New" w:hAnsi="Courier New" w:cs="Courier New"/>
          <w:sz w:val="16"/>
          <w:szCs w:val="16"/>
        </w:rPr>
        <w:t>$IN, "&lt;", $summary_fn ) or die "Can't open $summary_fn\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xml:space="preserve"># print "Lines: </w:t>
      </w:r>
      <w:proofErr w:type="gramStart"/>
      <w:r w:rsidRPr="00DB3B7B">
        <w:rPr>
          <w:rFonts w:ascii="Courier New" w:hAnsi="Courier New" w:cs="Courier New"/>
          <w:sz w:val="16"/>
          <w:szCs w:val="16"/>
        </w:rPr>
        <w:t>",scalar</w:t>
      </w:r>
      <w:proofErr w:type="gramEnd"/>
      <w:r w:rsidRPr="00DB3B7B">
        <w:rPr>
          <w:rFonts w:ascii="Courier New" w:hAnsi="Courier New" w:cs="Courier New"/>
          <w:sz w:val="16"/>
          <w:szCs w:val="16"/>
        </w:rPr>
        <w:t>(@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w:t>
      </w:r>
      <w:proofErr w:type="gramStart"/>
      <w:r w:rsidRPr="00DB3B7B">
        <w:rPr>
          <w:rFonts w:ascii="Courier New" w:hAnsi="Courier New" w:cs="Courier New"/>
          <w:sz w:val="16"/>
          <w:szCs w:val="16"/>
        </w:rPr>
        <w:t>lines){</w:t>
      </w:r>
      <w:proofErr w:type="gramEnd"/>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 xml:space="preserve">if </w:t>
      </w:r>
      <w:proofErr w:type="gramStart"/>
      <w:r w:rsidRPr="00DB3B7B">
        <w:rPr>
          <w:rFonts w:ascii="Courier New" w:hAnsi="Courier New" w:cs="Courier New"/>
          <w:sz w:val="16"/>
          <w:szCs w:val="16"/>
        </w:rPr>
        <w:t>( !</w:t>
      </w:r>
      <w:proofErr w:type="gramEnd"/>
      <w:r w:rsidRPr="00DB3B7B">
        <w:rPr>
          <w:rFonts w:ascii="Courier New" w:hAnsi="Courier New" w:cs="Courier New"/>
          <w:sz w:val="16"/>
          <w:szCs w:val="16"/>
        </w:rPr>
        <w:t xml:space="preserve">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w:t>
      </w: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w:t>
      </w:r>
      <w:proofErr w:type="gramStart"/>
      <w:r w:rsidRPr="00DB3B7B">
        <w:rPr>
          <w:rFonts w:ascii="Courier New" w:hAnsi="Courier New" w:cs="Courier New"/>
          <w:sz w:val="16"/>
          <w:szCs w:val="16"/>
        </w:rPr>
        <w:t>target{</w:t>
      </w:r>
      <w:proofErr w:type="gramEnd"/>
      <w:r w:rsidRPr="00DB3B7B">
        <w:rPr>
          <w:rFonts w:ascii="Courier New" w:hAnsi="Courier New" w:cs="Courier New"/>
          <w:sz w:val="16"/>
          <w:szCs w:val="16"/>
        </w:rPr>
        <w: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376" w:name="_Ref33025020"/>
    <w:p w14:paraId="31D8C455" w14:textId="74EBBE22"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376"/>
      <w:r w:rsidR="00430971">
        <w:t xml:space="preserve"> (deprecated)</w:t>
      </w:r>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proofErr w:type="gramStart"/>
      <w:r w:rsidRPr="00FB61E6">
        <w:rPr>
          <w:rFonts w:ascii="Courier New" w:hAnsi="Courier New" w:cs="Courier New"/>
          <w:sz w:val="16"/>
          <w:szCs w:val="16"/>
        </w:rPr>
        <w:t>#!/</w:t>
      </w:r>
      <w:proofErr w:type="gramEnd"/>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w:t>
      </w:r>
      <w:proofErr w:type="gramStart"/>
      <w:r w:rsidRPr="00FB61E6">
        <w:rPr>
          <w:rFonts w:ascii="Courier New" w:hAnsi="Courier New" w:cs="Courier New"/>
          <w:sz w:val="16"/>
          <w:szCs w:val="16"/>
        </w:rPr>
        <w:t>1 ]</w:t>
      </w:r>
      <w:proofErr w:type="gramEnd"/>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org_</w:t>
      </w:r>
      <w:proofErr w:type="gramStart"/>
      <w:r w:rsidRPr="00FB61E6">
        <w:rPr>
          <w:rFonts w:ascii="Courier New" w:hAnsi="Courier New" w:cs="Courier New"/>
          <w:sz w:val="16"/>
          <w:szCs w:val="16"/>
        </w:rPr>
        <w:t>dir ]</w:t>
      </w:r>
      <w:proofErr w:type="gramEnd"/>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read -p "Organism directory: " -a org_dir</w:t>
      </w:r>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org_dir=$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org_dir</w:t>
      </w:r>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t>tlen</w:t>
      </w:r>
      <w:r w:rsidRPr="00FB61E6">
        <w:rPr>
          <w:rFonts w:ascii="Courier New" w:hAnsi="Courier New" w:cs="Courier New"/>
          <w:sz w:val="16"/>
          <w:szCs w:val="16"/>
        </w:rPr>
        <w:tab/>
        <w:t>orf</w:t>
      </w:r>
      <w:r w:rsidRPr="00FB61E6">
        <w:rPr>
          <w:rFonts w:ascii="Courier New" w:hAnsi="Courier New" w:cs="Courier New"/>
          <w:sz w:val="16"/>
          <w:szCs w:val="16"/>
        </w:rPr>
        <w:tab/>
        <w:t>qlen</w:t>
      </w:r>
      <w:r w:rsidRPr="00FB61E6">
        <w:rPr>
          <w:rFonts w:ascii="Courier New" w:hAnsi="Courier New" w:cs="Courier New"/>
          <w:sz w:val="16"/>
          <w:szCs w:val="16"/>
        </w:rPr>
        <w:tab/>
        <w:t>evalue</w:t>
      </w:r>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chrom_dir in </w:t>
      </w:r>
      <w:proofErr w:type="gramStart"/>
      <w:r w:rsidRPr="00FB61E6">
        <w:rPr>
          <w:rFonts w:ascii="Courier New" w:hAnsi="Courier New" w:cs="Courier New"/>
          <w:sz w:val="16"/>
          <w:szCs w:val="16"/>
        </w:rPr>
        <w:t>$( ls</w:t>
      </w:r>
      <w:proofErr w:type="gramEnd"/>
      <w:r w:rsidRPr="00FB61E6">
        <w:rPr>
          <w:rFonts w:ascii="Courier New" w:hAnsi="Courier New" w:cs="Courier New"/>
          <w:sz w:val="16"/>
          <w:szCs w:val="16"/>
        </w:rPr>
        <w:t xml:space="preserve"> -d $org_dir*/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 xml:space="preserve">for orf in </w:t>
      </w:r>
      <w:proofErr w:type="gramStart"/>
      <w:r w:rsidRPr="00FB61E6">
        <w:rPr>
          <w:rFonts w:ascii="Courier New" w:hAnsi="Courier New" w:cs="Courier New"/>
          <w:sz w:val="16"/>
          <w:szCs w:val="16"/>
        </w:rPr>
        <w:t>$( grep</w:t>
      </w:r>
      <w:proofErr w:type="gramEnd"/>
      <w:r w:rsidRPr="00FB61E6">
        <w:rPr>
          <w:rFonts w:ascii="Courier New" w:hAnsi="Courier New" w:cs="Courier New"/>
          <w:sz w:val="16"/>
          <w:szCs w:val="16"/>
        </w:rPr>
        <w:t xml:space="preserve">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perl ~/genomes/extract_hmm_summary.pl $orf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12EA0E4C" w:rsidR="00FB61E6" w:rsidRDefault="00FB61E6" w:rsidP="00FB61E6"/>
    <w:bookmarkStart w:id="377" w:name="_Ref34651972"/>
    <w:p w14:paraId="38333B79" w14:textId="3448935F" w:rsidR="00430971" w:rsidRDefault="00430971" w:rsidP="00430971">
      <w:pPr>
        <w:pStyle w:val="Heading3"/>
      </w:pPr>
      <w:r>
        <w:fldChar w:fldCharType="begin"/>
      </w:r>
      <w:r>
        <w:instrText xml:space="preserve"> autonumlgl </w:instrText>
      </w:r>
      <w:r>
        <w:fldChar w:fldCharType="end"/>
      </w:r>
      <w:r>
        <w:t xml:space="preserve"> </w:t>
      </w:r>
      <w:r w:rsidRPr="00430971">
        <w:t>do_all_hmmer_stats.pl</w:t>
      </w:r>
      <w:bookmarkEnd w:id="377"/>
    </w:p>
    <w:p w14:paraId="5F4A7269" w14:textId="31F9C48C" w:rsidR="00430971" w:rsidRPr="00430971" w:rsidRDefault="00430971" w:rsidP="00430971">
      <w:r>
        <w:t>(Replaces do_all_hmmer_stats.sh)</w:t>
      </w:r>
    </w:p>
    <w:p w14:paraId="20A66549"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w:t>
      </w:r>
      <w:proofErr w:type="gramEnd"/>
      <w:r w:rsidRPr="00430971">
        <w:rPr>
          <w:rFonts w:ascii="Courier New" w:hAnsi="Courier New" w:cs="Courier New"/>
          <w:sz w:val="16"/>
          <w:szCs w:val="16"/>
        </w:rPr>
        <w:t>usr/bin/perl</w:t>
      </w:r>
    </w:p>
    <w:p w14:paraId="2A88674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do_all_hmmer_stats.pl</w:t>
      </w:r>
    </w:p>
    <w:p w14:paraId="4DEEECC1"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Gathers jackhmmer stats in chromosome directories under &lt;organism directory&gt;</w:t>
      </w:r>
    </w:p>
    <w:p w14:paraId="61FD796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54278E0E" w14:textId="77777777" w:rsidR="00430971" w:rsidRPr="00430971" w:rsidRDefault="00430971" w:rsidP="00430971">
      <w:pPr>
        <w:spacing w:after="0" w:line="240" w:lineRule="auto"/>
        <w:rPr>
          <w:rFonts w:ascii="Courier New" w:hAnsi="Courier New" w:cs="Courier New"/>
          <w:sz w:val="16"/>
          <w:szCs w:val="16"/>
        </w:rPr>
      </w:pPr>
    </w:p>
    <w:p w14:paraId="0C8191E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scalar(@ARGV) &lt; 1) </w:t>
      </w:r>
      <w:proofErr w:type="gramStart"/>
      <w:r w:rsidRPr="00430971">
        <w:rPr>
          <w:rFonts w:ascii="Courier New" w:hAnsi="Courier New" w:cs="Courier New"/>
          <w:sz w:val="16"/>
          <w:szCs w:val="16"/>
        </w:rPr>
        <w:t>{ die</w:t>
      </w:r>
      <w:proofErr w:type="gramEnd"/>
      <w:r w:rsidRPr="00430971">
        <w:rPr>
          <w:rFonts w:ascii="Courier New" w:hAnsi="Courier New" w:cs="Courier New"/>
          <w:sz w:val="16"/>
          <w:szCs w:val="16"/>
        </w:rPr>
        <w:t xml:space="preserve"> ("Specify organism directory\n"); }</w:t>
      </w:r>
    </w:p>
    <w:p w14:paraId="61C7AE4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org_dir = pop(@ARGV);</w:t>
      </w:r>
    </w:p>
    <w:p w14:paraId="4474AAD6" w14:textId="77777777" w:rsidR="00430971" w:rsidRPr="00430971" w:rsidRDefault="00430971" w:rsidP="00430971">
      <w:pPr>
        <w:spacing w:after="0" w:line="240" w:lineRule="auto"/>
        <w:rPr>
          <w:rFonts w:ascii="Courier New" w:hAnsi="Courier New" w:cs="Courier New"/>
          <w:sz w:val="16"/>
          <w:szCs w:val="16"/>
        </w:rPr>
      </w:pPr>
    </w:p>
    <w:p w14:paraId="4ACAA89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w:t>
      </w:r>
      <w:proofErr w:type="gramStart"/>
      <w:r w:rsidRPr="00430971">
        <w:rPr>
          <w:rFonts w:ascii="Courier New" w:hAnsi="Courier New" w:cs="Courier New"/>
          <w:sz w:val="16"/>
          <w:szCs w:val="16"/>
        </w:rPr>
        <w:t>( !</w:t>
      </w:r>
      <w:proofErr w:type="gramEnd"/>
      <w:r w:rsidRPr="00430971">
        <w:rPr>
          <w:rFonts w:ascii="Courier New" w:hAnsi="Courier New" w:cs="Courier New"/>
          <w:sz w:val="16"/>
          <w:szCs w:val="16"/>
        </w:rPr>
        <w:t>( -e $org_dir and -d $org_dir ) ) {</w:t>
      </w:r>
    </w:p>
    <w:p w14:paraId="5BB1677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 xml:space="preserve"> die "$org_dir is not a directory\n";</w:t>
      </w:r>
    </w:p>
    <w:p w14:paraId="3FDB213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549509ED" w14:textId="77777777" w:rsidR="00430971" w:rsidRPr="00430971" w:rsidRDefault="00430971" w:rsidP="00430971">
      <w:pPr>
        <w:spacing w:after="0" w:line="240" w:lineRule="auto"/>
        <w:rPr>
          <w:rFonts w:ascii="Courier New" w:hAnsi="Courier New" w:cs="Courier New"/>
          <w:sz w:val="16"/>
          <w:szCs w:val="16"/>
        </w:rPr>
      </w:pPr>
    </w:p>
    <w:p w14:paraId="74AA9A9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hdr = "target\ttlen\torf\tqlen\tevalue\tscore\n";</w:t>
      </w:r>
    </w:p>
    <w:p w14:paraId="4FFA9137"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open(</w:t>
      </w:r>
      <w:proofErr w:type="gramEnd"/>
      <w:r w:rsidRPr="00430971">
        <w:rPr>
          <w:rFonts w:ascii="Courier New" w:hAnsi="Courier New" w:cs="Courier New"/>
          <w:sz w:val="16"/>
          <w:szCs w:val="16"/>
        </w:rPr>
        <w:t>OUT, '&gt;','hmm_stats.txt');</w:t>
      </w:r>
    </w:p>
    <w:p w14:paraId="5AA1C185"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print OUT $hdr;</w:t>
      </w:r>
    </w:p>
    <w:p w14:paraId="0A8A03A8"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close(</w:t>
      </w:r>
      <w:proofErr w:type="gramEnd"/>
      <w:r w:rsidRPr="00430971">
        <w:rPr>
          <w:rFonts w:ascii="Courier New" w:hAnsi="Courier New" w:cs="Courier New"/>
          <w:sz w:val="16"/>
          <w:szCs w:val="16"/>
        </w:rPr>
        <w:t>OUT);</w:t>
      </w:r>
    </w:p>
    <w:p w14:paraId="6BBAEC91" w14:textId="77777777" w:rsidR="00430971" w:rsidRPr="00430971" w:rsidRDefault="00430971" w:rsidP="00430971">
      <w:pPr>
        <w:spacing w:after="0" w:line="240" w:lineRule="auto"/>
        <w:rPr>
          <w:rFonts w:ascii="Courier New" w:hAnsi="Courier New" w:cs="Courier New"/>
          <w:sz w:val="16"/>
          <w:szCs w:val="16"/>
        </w:rPr>
      </w:pPr>
    </w:p>
    <w:p w14:paraId="7D125AC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chrom_dirs = glob("$org_dir*");</w:t>
      </w:r>
    </w:p>
    <w:p w14:paraId="443177E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foreach my $chrom (@chrom_dirs) {</w:t>
      </w:r>
    </w:p>
    <w:p w14:paraId="38D1E39C"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my @fastas = glob("$chrom/*.FASTA");</w:t>
      </w:r>
    </w:p>
    <w:p w14:paraId="6715B9D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foreach my $fasta (@fastas) {</w:t>
      </w:r>
    </w:p>
    <w:p w14:paraId="4786D1E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proofErr w:type="gramStart"/>
      <w:r w:rsidRPr="00430971">
        <w:rPr>
          <w:rFonts w:ascii="Courier New" w:hAnsi="Courier New" w:cs="Courier New"/>
          <w:sz w:val="16"/>
          <w:szCs w:val="16"/>
        </w:rPr>
        <w:t>print( "</w:t>
      </w:r>
      <w:proofErr w:type="gramEnd"/>
      <w:r w:rsidRPr="00430971">
        <w:rPr>
          <w:rFonts w:ascii="Courier New" w:hAnsi="Courier New" w:cs="Courier New"/>
          <w:sz w:val="16"/>
          <w:szCs w:val="16"/>
        </w:rPr>
        <w:t>Extract hmm stats for $fasta\n");</w:t>
      </w:r>
    </w:p>
    <w:p w14:paraId="1A2F8D9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proofErr w:type="gramStart"/>
      <w:r w:rsidRPr="00430971">
        <w:rPr>
          <w:rFonts w:ascii="Courier New" w:hAnsi="Courier New" w:cs="Courier New"/>
          <w:sz w:val="16"/>
          <w:szCs w:val="16"/>
        </w:rPr>
        <w:t>system(</w:t>
      </w:r>
      <w:proofErr w:type="gramEnd"/>
      <w:r w:rsidRPr="00430971">
        <w:rPr>
          <w:rFonts w:ascii="Courier New" w:hAnsi="Courier New" w:cs="Courier New"/>
          <w:sz w:val="16"/>
          <w:szCs w:val="16"/>
        </w:rPr>
        <w:t>"perl ~/genomes/extract_hmm_summary.pl $fasta.summary &gt;&gt; hmm_stats.txt");</w:t>
      </w:r>
    </w:p>
    <w:p w14:paraId="2D57D1A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w:t>
      </w:r>
    </w:p>
    <w:p w14:paraId="1DCEB336" w14:textId="1D13519C"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bookmarkStart w:id="378"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r>
        <w:rPr>
          <w:rFonts w:ascii="Lucida Console" w:hAnsi="Lucida Console" w:cs="Lucida Console"/>
          <w:sz w:val="18"/>
          <w:szCs w:val="18"/>
        </w:rPr>
        <w:t>create_hmmer_stats_tbls.sql</w:t>
      </w:r>
      <w:bookmarkEnd w:id="378"/>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w:t>
      </w:r>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hmmer_statistics_id</w:t>
      </w:r>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x_id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organism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chromosom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len</w:t>
      </w:r>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f</w:t>
      </w:r>
      <w:r w:rsidRPr="00BE0894">
        <w:rPr>
          <w:rFonts w:ascii="Courier New" w:hAnsi="Courier New" w:cs="Courier New"/>
          <w:sz w:val="16"/>
          <w:szCs w:val="16"/>
        </w:rPr>
        <w:tab/>
        <w:t xml:space="preserve">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qlen</w:t>
      </w:r>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evalu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lastRenderedPageBreak/>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import_date timestamp not null default clock_</w:t>
      </w:r>
      <w:proofErr w:type="gramStart"/>
      <w:r w:rsidRPr="00BE0894">
        <w:rPr>
          <w:rFonts w:ascii="Courier New" w:hAnsi="Courier New" w:cs="Courier New"/>
          <w:sz w:val="16"/>
          <w:szCs w:val="16"/>
        </w:rPr>
        <w:t>timestamp(</w:t>
      </w:r>
      <w:proofErr w:type="gram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_import</w:t>
      </w:r>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gramStart"/>
      <w:r w:rsidRPr="00BE0894">
        <w:rPr>
          <w:rFonts w:ascii="Courier New" w:hAnsi="Courier New" w:cs="Courier New"/>
          <w:sz w:val="16"/>
          <w:szCs w:val="16"/>
        </w:rPr>
        <w:t>tlen  int</w:t>
      </w:r>
      <w:proofErr w:type="gramEnd"/>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orf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gramStart"/>
      <w:r w:rsidRPr="00BE0894">
        <w:rPr>
          <w:rFonts w:ascii="Courier New" w:hAnsi="Courier New" w:cs="Courier New"/>
          <w:sz w:val="16"/>
          <w:szCs w:val="16"/>
        </w:rPr>
        <w:t>qlen  int</w:t>
      </w:r>
      <w:proofErr w:type="gramEnd"/>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evalu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379"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import_hmmer_statistics.sql</w:t>
      </w:r>
      <w:bookmarkEnd w:id="379"/>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truncate table hmmer_statistics_impor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copy hmmer_statistics_import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insert into hmmer_statistics</w:t>
      </w:r>
    </w:p>
    <w:p w14:paraId="1F195BE6" w14:textId="77777777" w:rsidR="00173E8D" w:rsidRPr="00173E8D" w:rsidRDefault="00173E8D" w:rsidP="00173E8D">
      <w:pPr>
        <w:spacing w:after="0" w:line="240" w:lineRule="auto"/>
        <w:rPr>
          <w:rFonts w:ascii="Courier New" w:hAnsi="Courier New" w:cs="Courier New"/>
          <w:sz w:val="16"/>
          <w:szCs w:val="16"/>
        </w:rPr>
      </w:pPr>
      <w:proofErr w:type="gramStart"/>
      <w:r w:rsidRPr="00173E8D">
        <w:rPr>
          <w:rFonts w:ascii="Courier New" w:hAnsi="Courier New" w:cs="Courier New"/>
          <w:sz w:val="16"/>
          <w:szCs w:val="16"/>
        </w:rPr>
        <w:t>( target</w:t>
      </w:r>
      <w:proofErr w:type="gramEnd"/>
      <w:r w:rsidRPr="00173E8D">
        <w:rPr>
          <w:rFonts w:ascii="Courier New" w:hAnsi="Courier New" w:cs="Courier New"/>
          <w:sz w:val="16"/>
          <w:szCs w:val="16"/>
        </w:rPr>
        <w:t>, tlen, orf, qlen, evalue,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select target, tlen, orf, qlen, evalue,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from hmmer_statistics_impor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380"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consolidated_orf_target.sql</w:t>
      </w:r>
      <w:bookmarkEnd w:id="380"/>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w:t>
      </w:r>
      <w:proofErr w:type="gramStart"/>
      <w:r w:rsidRPr="006D392F">
        <w:rPr>
          <w:rFonts w:ascii="Courier New" w:hAnsi="Courier New" w:cs="Courier New"/>
          <w:sz w:val="16"/>
          <w:szCs w:val="16"/>
        </w:rPr>
        <w:t>( select</w:t>
      </w:r>
      <w:proofErr w:type="gramEnd"/>
      <w:r w:rsidRPr="006D392F">
        <w:rPr>
          <w:rFonts w:ascii="Courier New" w:hAnsi="Courier New" w:cs="Courier New"/>
          <w:sz w:val="16"/>
          <w:szCs w:val="16"/>
        </w:rPr>
        <w:t xml:space="preserve"> h.orf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gramStart"/>
      <w:r w:rsidRPr="006D392F">
        <w:rPr>
          <w:rFonts w:ascii="Courier New" w:hAnsi="Courier New" w:cs="Courier New"/>
          <w:sz w:val="16"/>
          <w:szCs w:val="16"/>
        </w:rPr>
        <w:t>b.target</w:t>
      </w:r>
      <w:proofErr w:type="gramEnd"/>
      <w:r w:rsidRPr="006D392F">
        <w:rPr>
          <w:rFonts w:ascii="Courier New" w:hAnsi="Courier New" w:cs="Courier New"/>
          <w:sz w:val="16"/>
          <w:szCs w:val="16"/>
        </w:rPr>
        <w:t>,b.score as blast_score</w:t>
      </w:r>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gramStart"/>
      <w:r w:rsidRPr="006D392F">
        <w:rPr>
          <w:rFonts w:ascii="Courier New" w:hAnsi="Courier New" w:cs="Courier New"/>
          <w:sz w:val="16"/>
          <w:szCs w:val="16"/>
        </w:rPr>
        <w:t>h.score</w:t>
      </w:r>
      <w:proofErr w:type="gramEnd"/>
      <w:r w:rsidRPr="006D392F">
        <w:rPr>
          <w:rFonts w:ascii="Courier New" w:hAnsi="Courier New" w:cs="Courier New"/>
          <w:sz w:val="16"/>
          <w:szCs w:val="16"/>
        </w:rPr>
        <w:t xml:space="preserve"> as hmmer_score</w:t>
      </w:r>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gramStart"/>
      <w:r w:rsidRPr="006D392F">
        <w:rPr>
          <w:rFonts w:ascii="Courier New" w:hAnsi="Courier New" w:cs="Courier New"/>
          <w:sz w:val="16"/>
          <w:szCs w:val="16"/>
        </w:rPr>
        <w:t>b.expect</w:t>
      </w:r>
      <w:proofErr w:type="gramEnd"/>
      <w:r w:rsidRPr="006D392F">
        <w:rPr>
          <w:rFonts w:ascii="Courier New" w:hAnsi="Courier New" w:cs="Courier New"/>
          <w:sz w:val="16"/>
          <w:szCs w:val="16"/>
        </w:rPr>
        <w:t xml:space="preserve"> as blast_expect, h.evalu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hmmer_statistics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on b.orf_id = h.orf and </w:t>
      </w:r>
      <w:proofErr w:type="gramStart"/>
      <w:r w:rsidRPr="006D392F">
        <w:rPr>
          <w:rFonts w:ascii="Courier New" w:hAnsi="Courier New" w:cs="Courier New"/>
          <w:sz w:val="16"/>
          <w:szCs w:val="16"/>
        </w:rPr>
        <w:t>b.target</w:t>
      </w:r>
      <w:proofErr w:type="gramEnd"/>
      <w:r w:rsidRPr="006D392F">
        <w:rPr>
          <w:rFonts w:ascii="Courier New" w:hAnsi="Courier New" w:cs="Courier New"/>
          <w:sz w:val="16"/>
          <w:szCs w:val="16"/>
        </w:rPr>
        <w:t xml:space="preserve"> = h.target)</w:t>
      </w:r>
    </w:p>
    <w:p w14:paraId="65E66887" w14:textId="7ACAC12D"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w:t>
      </w:r>
      <w:commentRangeStart w:id="381"/>
      <w:del w:id="382" w:author="Jeremy Singer" w:date="2020-03-20T09:05:00Z">
        <w:r w:rsidRPr="006D392F" w:rsidDel="004163AC">
          <w:rPr>
            <w:rFonts w:ascii="Courier New" w:hAnsi="Courier New" w:cs="Courier New"/>
            <w:sz w:val="16"/>
            <w:szCs w:val="16"/>
          </w:rPr>
          <w:delText>C:\Users\Jeremy-satellite</w:delText>
        </w:r>
      </w:del>
      <w:ins w:id="383" w:author="Jeremy Singer" w:date="2020-03-20T09:05:00Z">
        <w:r w:rsidR="004163AC">
          <w:rPr>
            <w:rFonts w:ascii="Courier New" w:hAnsi="Courier New" w:cs="Courier New"/>
            <w:sz w:val="16"/>
            <w:szCs w:val="16"/>
          </w:rPr>
          <w:t>~</w:t>
        </w:r>
      </w:ins>
      <w:r w:rsidRPr="006D392F">
        <w:rPr>
          <w:rFonts w:ascii="Courier New" w:hAnsi="Courier New" w:cs="Courier New"/>
          <w:sz w:val="16"/>
          <w:szCs w:val="16"/>
        </w:rPr>
        <w:t>\Documents\RBIF120\consolidated_stats.txt CSV delimiter '</w:t>
      </w:r>
      <w:r w:rsidR="001A1C56">
        <w:rPr>
          <w:rFonts w:ascii="Courier New" w:hAnsi="Courier New" w:cs="Courier New"/>
          <w:sz w:val="16"/>
          <w:szCs w:val="16"/>
        </w:rPr>
        <w:t xml:space="preserve"> ‘</w:t>
      </w:r>
      <w:commentRangeEnd w:id="381"/>
      <w:r w:rsidR="004163AC">
        <w:rPr>
          <w:rStyle w:val="CommentReference"/>
        </w:rPr>
        <w:commentReference w:id="381"/>
      </w:r>
    </w:p>
    <w:p w14:paraId="2BAC08A7" w14:textId="01D4C510" w:rsidR="001A1C56" w:rsidRDefault="001A1C56" w:rsidP="001A1C56">
      <w:pPr>
        <w:spacing w:after="0" w:line="240" w:lineRule="auto"/>
        <w:ind w:left="720"/>
        <w:rPr>
          <w:rFonts w:ascii="Courier New" w:hAnsi="Courier New" w:cs="Courier New"/>
          <w:sz w:val="16"/>
          <w:szCs w:val="16"/>
        </w:rPr>
      </w:pPr>
    </w:p>
    <w:bookmarkStart w:id="384"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compare_</w:t>
      </w:r>
      <w:proofErr w:type="gramStart"/>
      <w:r>
        <w:t>scores.R</w:t>
      </w:r>
      <w:bookmarkEnd w:id="384"/>
      <w:proofErr w:type="gramEnd"/>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consolidated_stats=</w:t>
      </w:r>
      <w:proofErr w:type="gramStart"/>
      <w:r w:rsidRPr="001A1C56">
        <w:rPr>
          <w:rFonts w:ascii="Courier New" w:hAnsi="Courier New" w:cs="Courier New"/>
          <w:sz w:val="16"/>
          <w:szCs w:val="16"/>
        </w:rPr>
        <w:t>read.csv(</w:t>
      </w:r>
      <w:proofErr w:type="gramEnd"/>
      <w:r w:rsidRPr="001A1C56">
        <w:rPr>
          <w:rFonts w:ascii="Courier New" w:hAnsi="Courier New" w:cs="Courier New"/>
          <w:sz w:val="16"/>
          <w:szCs w:val="16"/>
        </w:rPr>
        <w:t>file = "consolidated_stats.txt", sep='\t', stringsAsFactors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consolidated_stats)</w:t>
      </w:r>
    </w:p>
    <w:p w14:paraId="3FBB1326" w14:textId="77777777" w:rsidR="001A1C56" w:rsidRP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plot(</w:t>
      </w:r>
      <w:proofErr w:type="gramEnd"/>
      <w:r w:rsidRPr="001A1C56">
        <w:rPr>
          <w:rFonts w:ascii="Courier New" w:hAnsi="Courier New" w:cs="Courier New"/>
          <w:sz w:val="16"/>
          <w:szCs w:val="16"/>
        </w:rPr>
        <w:t>blast_score,hmmer_score,main='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w:t>
      </w:r>
      <w:proofErr w:type="gramStart"/>
      <w:r w:rsidRPr="001A1C56">
        <w:rPr>
          <w:rFonts w:ascii="Courier New" w:hAnsi="Courier New" w:cs="Courier New"/>
          <w:sz w:val="16"/>
          <w:szCs w:val="16"/>
        </w:rPr>
        <w:t>0,b</w:t>
      </w:r>
      <w:proofErr w:type="gramEnd"/>
      <w:r w:rsidRPr="001A1C56">
        <w:rPr>
          <w:rFonts w:ascii="Courier New" w:hAnsi="Courier New" w:cs="Courier New"/>
          <w:sz w:val="16"/>
          <w:szCs w:val="16"/>
        </w:rPr>
        <w:t>=median(hmmer_score/blast_score)+mad(hmmer_score/blast_score),col='red')</w:t>
      </w:r>
    </w:p>
    <w:p w14:paraId="3E826E7F" w14:textId="720D4E15" w:rsid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detach(</w:t>
      </w:r>
      <w:proofErr w:type="gramEnd"/>
      <w:r w:rsidRPr="001A1C56">
        <w:rPr>
          <w:rFonts w:ascii="Courier New" w:hAnsi="Courier New" w:cs="Courier New"/>
          <w:sz w:val="16"/>
          <w:szCs w:val="16"/>
        </w:rPr>
        <w:t>)</w:t>
      </w:r>
    </w:p>
    <w:p w14:paraId="03796CA0" w14:textId="77777777" w:rsidR="00FF387D" w:rsidRDefault="00FF387D" w:rsidP="001A1C56">
      <w:pPr>
        <w:spacing w:after="0" w:line="240" w:lineRule="auto"/>
        <w:rPr>
          <w:rFonts w:ascii="Courier New" w:hAnsi="Courier New" w:cs="Courier New"/>
          <w:sz w:val="16"/>
          <w:szCs w:val="16"/>
        </w:rPr>
      </w:pPr>
    </w:p>
    <w:bookmarkStart w:id="385" w:name="_Ref33732019"/>
    <w:p w14:paraId="3AA36198" w14:textId="7F3727B2" w:rsidR="00FF387D" w:rsidRDefault="00FF387D" w:rsidP="00FF387D">
      <w:pPr>
        <w:pStyle w:val="Heading3"/>
      </w:pPr>
      <w:r>
        <w:fldChar w:fldCharType="begin"/>
      </w:r>
      <w:r>
        <w:instrText xml:space="preserve"> autonumlgl </w:instrText>
      </w:r>
      <w:r>
        <w:fldChar w:fldCharType="end"/>
      </w:r>
      <w:r>
        <w:t xml:space="preserve"> Score normality and kmeans analysis</w:t>
      </w:r>
      <w:bookmarkEnd w:id="385"/>
    </w:p>
    <w:p w14:paraId="2712F5F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score normality</w:t>
      </w:r>
    </w:p>
    <w:p w14:paraId="1D73C7A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stats=</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file='../process_plasmodium/blast_statistics.txt', sep="\t", stringsAsFactors = FALSE)</w:t>
      </w:r>
    </w:p>
    <w:p w14:paraId="7DBFE660"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organism="P. falciparum 3D7"</w:t>
      </w:r>
    </w:p>
    <w:p w14:paraId="45F5E95C" w14:textId="77777777" w:rsidR="00FF387D" w:rsidRPr="00FF387D" w:rsidRDefault="00FF387D" w:rsidP="00FF387D">
      <w:pPr>
        <w:spacing w:after="0" w:line="240" w:lineRule="auto"/>
        <w:rPr>
          <w:rFonts w:ascii="Courier New" w:hAnsi="Courier New" w:cs="Courier New"/>
          <w:sz w:val="16"/>
          <w:szCs w:val="16"/>
        </w:rPr>
      </w:pPr>
    </w:p>
    <w:p w14:paraId="06064B43"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stats)</w:t>
      </w:r>
    </w:p>
    <w:p w14:paraId="3A81FED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score</w:t>
      </w:r>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BLASTP log(scores)')</w:t>
      </w:r>
    </w:p>
    <w:p w14:paraId="281A4C1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score</w:t>
      </w:r>
      <w:proofErr w:type="gramStart"/>
      <w:r w:rsidRPr="00FF387D">
        <w:rPr>
          <w:rFonts w:ascii="Courier New" w:hAnsi="Courier New" w:cs="Courier New"/>
          <w:sz w:val="16"/>
          <w:szCs w:val="16"/>
        </w:rPr>
        <w:t>),col</w:t>
      </w:r>
      <w:proofErr w:type="gramEnd"/>
      <w:r w:rsidRPr="00FF387D">
        <w:rPr>
          <w:rFonts w:ascii="Courier New" w:hAnsi="Courier New" w:cs="Courier New"/>
          <w:sz w:val="16"/>
          <w:szCs w:val="16"/>
        </w:rPr>
        <w:t>='red',lwd=3)</w:t>
      </w:r>
    </w:p>
    <w:p w14:paraId="13E68506"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0D89E929" w14:textId="77777777" w:rsidR="00FF387D" w:rsidRPr="00FF387D" w:rsidRDefault="00FF387D" w:rsidP="00FF387D">
      <w:pPr>
        <w:spacing w:after="0" w:line="240" w:lineRule="auto"/>
        <w:rPr>
          <w:rFonts w:ascii="Courier New" w:hAnsi="Courier New" w:cs="Courier New"/>
          <w:sz w:val="16"/>
          <w:szCs w:val="16"/>
        </w:rPr>
      </w:pPr>
    </w:p>
    <w:p w14:paraId="7EC28349"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_log_thresh=median(log(stats$score</w:t>
      </w:r>
      <w:proofErr w:type="gramStart"/>
      <w:r w:rsidRPr="00FF387D">
        <w:rPr>
          <w:rFonts w:ascii="Courier New" w:hAnsi="Courier New" w:cs="Courier New"/>
          <w:sz w:val="16"/>
          <w:szCs w:val="16"/>
        </w:rPr>
        <w:t>))+</w:t>
      </w:r>
      <w:proofErr w:type="gramEnd"/>
      <w:r w:rsidRPr="00FF387D">
        <w:rPr>
          <w:rFonts w:ascii="Courier New" w:hAnsi="Courier New" w:cs="Courier New"/>
          <w:sz w:val="16"/>
          <w:szCs w:val="16"/>
        </w:rPr>
        <w:t>2*mad(log(stats$score))</w:t>
      </w:r>
    </w:p>
    <w:p w14:paraId="07338C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_thresh=median(stats$</w:t>
      </w:r>
      <w:proofErr w:type="gramStart"/>
      <w:r w:rsidRPr="00FF387D">
        <w:rPr>
          <w:rFonts w:ascii="Courier New" w:hAnsi="Courier New" w:cs="Courier New"/>
          <w:sz w:val="16"/>
          <w:szCs w:val="16"/>
        </w:rPr>
        <w:t>score)+</w:t>
      </w:r>
      <w:proofErr w:type="gramEnd"/>
      <w:r w:rsidRPr="00FF387D">
        <w:rPr>
          <w:rFonts w:ascii="Courier New" w:hAnsi="Courier New" w:cs="Courier New"/>
          <w:sz w:val="16"/>
          <w:szCs w:val="16"/>
        </w:rPr>
        <w:t>2*mad(stats$score)</w:t>
      </w:r>
    </w:p>
    <w:p w14:paraId="5FB3CCE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log_thresh:</w:t>
      </w:r>
      <w:proofErr w:type="gramStart"/>
      <w:r w:rsidRPr="00FF387D">
        <w:rPr>
          <w:rFonts w:ascii="Courier New" w:hAnsi="Courier New" w:cs="Courier New"/>
          <w:sz w:val="16"/>
          <w:szCs w:val="16"/>
        </w:rPr>
        <w:t>',norm</w:t>
      </w:r>
      <w:proofErr w:type="gramEnd"/>
      <w:r w:rsidRPr="00FF387D">
        <w:rPr>
          <w:rFonts w:ascii="Courier New" w:hAnsi="Courier New" w:cs="Courier New"/>
          <w:sz w:val="16"/>
          <w:szCs w:val="16"/>
        </w:rPr>
        <w:t>_log_thresh))</w:t>
      </w:r>
    </w:p>
    <w:p w14:paraId="0FC88659"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norm_thresh:', norm_thresh))</w:t>
      </w:r>
    </w:p>
    <w:p w14:paraId="1AD6C24D" w14:textId="77777777" w:rsidR="00FF387D" w:rsidRPr="00FF387D" w:rsidRDefault="00FF387D" w:rsidP="00FF387D">
      <w:pPr>
        <w:spacing w:after="0" w:line="240" w:lineRule="auto"/>
        <w:rPr>
          <w:rFonts w:ascii="Courier New" w:hAnsi="Courier New" w:cs="Courier New"/>
          <w:sz w:val="16"/>
          <w:szCs w:val="16"/>
        </w:rPr>
      </w:pPr>
    </w:p>
    <w:p w14:paraId="3BE8BFC4"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stats[log(stats$score) &lt; norm_log_thresh,]</w:t>
      </w:r>
    </w:p>
    <w:p w14:paraId="6B119A1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norm$score), main='Q-Q Plot for log normal scores')</w:t>
      </w:r>
    </w:p>
    <w:p w14:paraId="1D51670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norm$score), lwd=3, col='red')</w:t>
      </w:r>
    </w:p>
    <w:p w14:paraId="56EA6F5A" w14:textId="77777777" w:rsidR="00FF387D" w:rsidRPr="00FF387D" w:rsidRDefault="00FF387D" w:rsidP="00FF387D">
      <w:pPr>
        <w:spacing w:after="0" w:line="240" w:lineRule="auto"/>
        <w:rPr>
          <w:rFonts w:ascii="Courier New" w:hAnsi="Courier New" w:cs="Courier New"/>
          <w:sz w:val="16"/>
          <w:szCs w:val="16"/>
        </w:rPr>
      </w:pPr>
    </w:p>
    <w:p w14:paraId="7ABEBA8A"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highly_similar=</w:t>
      </w:r>
      <w:proofErr w:type="gramStart"/>
      <w:r w:rsidRPr="00FF387D">
        <w:rPr>
          <w:rFonts w:ascii="Courier New" w:hAnsi="Courier New" w:cs="Courier New"/>
          <w:sz w:val="16"/>
          <w:szCs w:val="16"/>
        </w:rPr>
        <w:t>stats[</w:t>
      </w:r>
      <w:proofErr w:type="gramEnd"/>
      <w:r w:rsidRPr="00FF387D">
        <w:rPr>
          <w:rFonts w:ascii="Courier New" w:hAnsi="Courier New" w:cs="Courier New"/>
          <w:sz w:val="16"/>
          <w:szCs w:val="16"/>
        </w:rPr>
        <w:t>stats$score &gt; norm_thresh,]</w:t>
      </w:r>
    </w:p>
    <w:p w14:paraId="02074117" w14:textId="77777777" w:rsidR="00FF387D" w:rsidRPr="00FF387D" w:rsidRDefault="00FF387D" w:rsidP="00FF387D">
      <w:pPr>
        <w:spacing w:after="0" w:line="240" w:lineRule="auto"/>
        <w:rPr>
          <w:rFonts w:ascii="Courier New" w:hAnsi="Courier New" w:cs="Courier New"/>
          <w:sz w:val="16"/>
          <w:szCs w:val="16"/>
        </w:rPr>
      </w:pPr>
    </w:p>
    <w:p w14:paraId="6B58B3B2"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consolidated_stats=</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file = "consolidated_stats.txt", sep='\t', stringsAsFactors = FALSE)</w:t>
      </w:r>
    </w:p>
    <w:p w14:paraId="44F2912D"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consolidated_stats)</w:t>
      </w:r>
    </w:p>
    <w:p w14:paraId="28B8504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hmmer_score</w:t>
      </w:r>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HMMER log(scores)')</w:t>
      </w:r>
    </w:p>
    <w:p w14:paraId="41EC80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hmmer_score</w:t>
      </w:r>
      <w:proofErr w:type="gramStart"/>
      <w:r w:rsidRPr="00FF387D">
        <w:rPr>
          <w:rFonts w:ascii="Courier New" w:hAnsi="Courier New" w:cs="Courier New"/>
          <w:sz w:val="16"/>
          <w:szCs w:val="16"/>
        </w:rPr>
        <w:t>),lwd</w:t>
      </w:r>
      <w:proofErr w:type="gramEnd"/>
      <w:r w:rsidRPr="00FF387D">
        <w:rPr>
          <w:rFonts w:ascii="Courier New" w:hAnsi="Courier New" w:cs="Courier New"/>
          <w:sz w:val="16"/>
          <w:szCs w:val="16"/>
        </w:rPr>
        <w:t>=3,col='red')</w:t>
      </w:r>
    </w:p>
    <w:p w14:paraId="291C8762" w14:textId="77777777" w:rsidR="00FF387D" w:rsidRPr="00FF387D" w:rsidRDefault="00FF387D" w:rsidP="00FF387D">
      <w:pPr>
        <w:spacing w:after="0" w:line="240" w:lineRule="auto"/>
        <w:rPr>
          <w:rFonts w:ascii="Courier New" w:hAnsi="Courier New" w:cs="Courier New"/>
          <w:sz w:val="16"/>
          <w:szCs w:val="16"/>
        </w:rPr>
      </w:pPr>
    </w:p>
    <w:p w14:paraId="4682738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kmeans analysis</w:t>
      </w:r>
    </w:p>
    <w:p w14:paraId="15979D80" w14:textId="77777777" w:rsidR="00FF387D" w:rsidRPr="00FF387D" w:rsidRDefault="00FF387D" w:rsidP="00FF387D">
      <w:pPr>
        <w:spacing w:after="0" w:line="240" w:lineRule="auto"/>
        <w:rPr>
          <w:rFonts w:ascii="Courier New" w:hAnsi="Courier New" w:cs="Courier New"/>
          <w:sz w:val="16"/>
          <w:szCs w:val="16"/>
        </w:rPr>
      </w:pPr>
    </w:p>
    <w:p w14:paraId="7481F09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kh=kmeans(hmmer_score,</w:t>
      </w:r>
      <w:proofErr w:type="gramStart"/>
      <w:r w:rsidRPr="00FF387D">
        <w:rPr>
          <w:rFonts w:ascii="Courier New" w:hAnsi="Courier New" w:cs="Courier New"/>
          <w:sz w:val="16"/>
          <w:szCs w:val="16"/>
        </w:rPr>
        <w:t>2,nstart</w:t>
      </w:r>
      <w:proofErr w:type="gramEnd"/>
      <w:r w:rsidRPr="00FF387D">
        <w:rPr>
          <w:rFonts w:ascii="Courier New" w:hAnsi="Courier New" w:cs="Courier New"/>
          <w:sz w:val="16"/>
          <w:szCs w:val="16"/>
        </w:rPr>
        <w:t>=25)</w:t>
      </w:r>
    </w:p>
    <w:p w14:paraId="37F7E0CB"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k_threshold = min(hmmer_score[kh$cluster==1])</w:t>
      </w:r>
    </w:p>
    <w:p w14:paraId="3B77A30A"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lot(</w:t>
      </w:r>
      <w:proofErr w:type="gramEnd"/>
      <w:r w:rsidRPr="00FF387D">
        <w:rPr>
          <w:rFonts w:ascii="Courier New" w:hAnsi="Courier New" w:cs="Courier New"/>
          <w:sz w:val="16"/>
          <w:szCs w:val="16"/>
        </w:rPr>
        <w:t xml:space="preserve">hmmer_score,col=kh$cluster,main='2 kmeans clusters for hmmer_score', </w:t>
      </w:r>
    </w:p>
    <w:p w14:paraId="77B6818F"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sub=</w:t>
      </w:r>
      <w:proofErr w:type="gramStart"/>
      <w:r w:rsidRPr="00FF387D">
        <w:rPr>
          <w:rFonts w:ascii="Courier New" w:hAnsi="Courier New" w:cs="Courier New"/>
          <w:sz w:val="16"/>
          <w:szCs w:val="16"/>
        </w:rPr>
        <w:t>paste(</w:t>
      </w:r>
      <w:proofErr w:type="gramEnd"/>
      <w:r w:rsidRPr="00FF387D">
        <w:rPr>
          <w:rFonts w:ascii="Courier New" w:hAnsi="Courier New" w:cs="Courier New"/>
          <w:sz w:val="16"/>
          <w:szCs w:val="16"/>
        </w:rPr>
        <w:t>'Significance threshold:',k_threshold))</w:t>
      </w:r>
    </w:p>
    <w:p w14:paraId="2F953D5E"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Kmeans threshold for significance:', k_threshold))</w:t>
      </w:r>
    </w:p>
    <w:p w14:paraId="0B6000B7"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abline(</w:t>
      </w:r>
      <w:proofErr w:type="gramEnd"/>
      <w:r w:rsidRPr="00FF387D">
        <w:rPr>
          <w:rFonts w:ascii="Courier New" w:hAnsi="Courier New" w:cs="Courier New"/>
          <w:sz w:val="16"/>
          <w:szCs w:val="16"/>
        </w:rPr>
        <w:t>h=k_threshold,lwd=3, col='purple')</w:t>
      </w:r>
    </w:p>
    <w:p w14:paraId="7D081D7B" w14:textId="432CE25C" w:rsid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2BF4ADD4" w14:textId="60A1BC23" w:rsidR="00465D3A" w:rsidRDefault="00465D3A">
      <w:pPr>
        <w:rPr>
          <w:rFonts w:ascii="Courier New" w:hAnsi="Courier New" w:cs="Courier New"/>
          <w:sz w:val="16"/>
          <w:szCs w:val="16"/>
        </w:rPr>
      </w:pPr>
      <w:r>
        <w:rPr>
          <w:rFonts w:ascii="Courier New" w:hAnsi="Courier New" w:cs="Courier New"/>
          <w:sz w:val="16"/>
          <w:szCs w:val="16"/>
        </w:rPr>
        <w:br w:type="page"/>
      </w:r>
    </w:p>
    <w:p w14:paraId="37BB7962" w14:textId="77777777" w:rsidR="00465D3A" w:rsidRPr="00FF387D" w:rsidRDefault="00465D3A" w:rsidP="00FF387D">
      <w:pPr>
        <w:spacing w:after="0" w:line="240" w:lineRule="auto"/>
        <w:rPr>
          <w:rFonts w:ascii="Courier New" w:hAnsi="Courier New" w:cs="Courier New"/>
          <w:sz w:val="16"/>
          <w:szCs w:val="16"/>
        </w:rPr>
      </w:pPr>
    </w:p>
    <w:p w14:paraId="01FADEFD" w14:textId="77777777" w:rsidR="00FF387D" w:rsidRPr="00FF387D" w:rsidRDefault="00FF387D" w:rsidP="00FF387D">
      <w:pPr>
        <w:rPr>
          <w:rFonts w:ascii="Courier New" w:hAnsi="Courier New" w:cs="Courier New"/>
          <w:sz w:val="16"/>
          <w:szCs w:val="16"/>
        </w:rPr>
      </w:pPr>
    </w:p>
    <w:bookmarkStart w:id="386" w:name="_Ref35708917"/>
    <w:bookmarkStart w:id="387" w:name="_Ref34227198"/>
    <w:p w14:paraId="24C3B103" w14:textId="77777777" w:rsidR="00465D3A" w:rsidRDefault="00465D3A" w:rsidP="00465D3A">
      <w:pPr>
        <w:pStyle w:val="Heading2"/>
      </w:pPr>
      <w:r>
        <w:fldChar w:fldCharType="begin"/>
      </w:r>
      <w:r>
        <w:instrText xml:space="preserve"> autonumlgl </w:instrText>
      </w:r>
      <w:r>
        <w:fldChar w:fldCharType="end"/>
      </w:r>
      <w:r>
        <w:t xml:space="preserve"> organism_hmmer_</w:t>
      </w:r>
      <w:proofErr w:type="gramStart"/>
      <w:r>
        <w:t>threshold.R</w:t>
      </w:r>
      <w:bookmarkEnd w:id="387"/>
      <w:proofErr w:type="gramEnd"/>
    </w:p>
    <w:p w14:paraId="026A8208"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organism_hmmer_</w:t>
      </w:r>
      <w:proofErr w:type="gramStart"/>
      <w:r w:rsidRPr="00090248">
        <w:rPr>
          <w:rFonts w:ascii="Courier New" w:hAnsi="Courier New" w:cs="Courier New"/>
          <w:sz w:val="16"/>
          <w:szCs w:val="16"/>
        </w:rPr>
        <w:t>threshold.R</w:t>
      </w:r>
      <w:proofErr w:type="gramEnd"/>
    </w:p>
    <w:p w14:paraId="4B0B1A63"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computes kmeans based threshold for selecting targets.</w:t>
      </w:r>
    </w:p>
    <w:p w14:paraId="04002BA0" w14:textId="77777777" w:rsidR="00465D3A" w:rsidRPr="00090248" w:rsidRDefault="00465D3A" w:rsidP="00465D3A">
      <w:pPr>
        <w:spacing w:after="0" w:line="240" w:lineRule="auto"/>
        <w:rPr>
          <w:rFonts w:ascii="Courier New" w:hAnsi="Courier New" w:cs="Courier New"/>
          <w:sz w:val="16"/>
          <w:szCs w:val="16"/>
        </w:rPr>
      </w:pPr>
    </w:p>
    <w:p w14:paraId="15965392" w14:textId="77777777" w:rsidR="00465D3A" w:rsidRPr="00090248" w:rsidRDefault="00465D3A" w:rsidP="00465D3A">
      <w:pPr>
        <w:spacing w:after="0" w:line="240" w:lineRule="auto"/>
        <w:rPr>
          <w:rFonts w:ascii="Courier New" w:hAnsi="Courier New" w:cs="Courier New"/>
          <w:sz w:val="16"/>
          <w:szCs w:val="16"/>
        </w:rPr>
      </w:pPr>
      <w:proofErr w:type="gramStart"/>
      <w:r w:rsidRPr="00090248">
        <w:rPr>
          <w:rFonts w:ascii="Courier New" w:hAnsi="Courier New" w:cs="Courier New"/>
          <w:sz w:val="16"/>
          <w:szCs w:val="16"/>
        </w:rPr>
        <w:t>library(</w:t>
      </w:r>
      <w:proofErr w:type="gramEnd"/>
      <w:r w:rsidRPr="00090248">
        <w:rPr>
          <w:rFonts w:ascii="Courier New" w:hAnsi="Courier New" w:cs="Courier New"/>
          <w:sz w:val="16"/>
          <w:szCs w:val="16"/>
        </w:rPr>
        <w:t>RPostgres)</w:t>
      </w:r>
    </w:p>
    <w:p w14:paraId="4310D597" w14:textId="77777777" w:rsidR="00465D3A" w:rsidRPr="00090248" w:rsidRDefault="00465D3A" w:rsidP="00465D3A">
      <w:pPr>
        <w:spacing w:after="0" w:line="240" w:lineRule="auto"/>
        <w:rPr>
          <w:rFonts w:ascii="Courier New" w:hAnsi="Courier New" w:cs="Courier New"/>
          <w:sz w:val="16"/>
          <w:szCs w:val="16"/>
        </w:rPr>
      </w:pPr>
    </w:p>
    <w:p w14:paraId="77DEDB9E"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db_name='chembl_25'</w:t>
      </w:r>
    </w:p>
    <w:p w14:paraId="3B9C2D7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user_name = 'postgres'</w:t>
      </w:r>
    </w:p>
    <w:p w14:paraId="71890BD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host='192.168.1.180'</w:t>
      </w:r>
    </w:p>
    <w:p w14:paraId="319725BF"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port=5432</w:t>
      </w:r>
    </w:p>
    <w:p w14:paraId="0E8FDB8B" w14:textId="77777777" w:rsidR="00465D3A" w:rsidRPr="00090248" w:rsidRDefault="00465D3A" w:rsidP="00465D3A">
      <w:pPr>
        <w:spacing w:after="0" w:line="240" w:lineRule="auto"/>
        <w:rPr>
          <w:rFonts w:ascii="Courier New" w:hAnsi="Courier New" w:cs="Courier New"/>
          <w:sz w:val="16"/>
          <w:szCs w:val="16"/>
        </w:rPr>
      </w:pPr>
    </w:p>
    <w:p w14:paraId="3FE61E1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conn = dbConnect(drv=</w:t>
      </w:r>
      <w:proofErr w:type="gramStart"/>
      <w:r w:rsidRPr="00090248">
        <w:rPr>
          <w:rFonts w:ascii="Courier New" w:hAnsi="Courier New" w:cs="Courier New"/>
          <w:sz w:val="16"/>
          <w:szCs w:val="16"/>
        </w:rPr>
        <w:t>RPostgres::</w:t>
      </w:r>
      <w:proofErr w:type="gramEnd"/>
      <w:r w:rsidRPr="00090248">
        <w:rPr>
          <w:rFonts w:ascii="Courier New" w:hAnsi="Courier New" w:cs="Courier New"/>
          <w:sz w:val="16"/>
          <w:szCs w:val="16"/>
        </w:rPr>
        <w:t>Postgres(),</w:t>
      </w:r>
    </w:p>
    <w:p w14:paraId="7A1D33D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dbname=db_name,</w:t>
      </w:r>
    </w:p>
    <w:p w14:paraId="4D5AB6FE"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user=user_name,</w:t>
      </w:r>
    </w:p>
    <w:p w14:paraId="2C2AF9BA"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host=host,</w:t>
      </w:r>
    </w:p>
    <w:p w14:paraId="07BB2B0B"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port=port)</w:t>
      </w:r>
    </w:p>
    <w:p w14:paraId="326EE9A3" w14:textId="77777777" w:rsidR="00465D3A" w:rsidRPr="00090248" w:rsidRDefault="00465D3A" w:rsidP="00465D3A">
      <w:pPr>
        <w:spacing w:after="0" w:line="240" w:lineRule="auto"/>
        <w:rPr>
          <w:rFonts w:ascii="Courier New" w:hAnsi="Courier New" w:cs="Courier New"/>
          <w:sz w:val="16"/>
          <w:szCs w:val="16"/>
        </w:rPr>
      </w:pPr>
    </w:p>
    <w:p w14:paraId="6405E53C" w14:textId="77777777" w:rsidR="00465D3A" w:rsidRPr="00090248" w:rsidRDefault="00465D3A" w:rsidP="00465D3A">
      <w:pPr>
        <w:spacing w:after="0" w:line="240" w:lineRule="auto"/>
        <w:rPr>
          <w:rFonts w:ascii="Courier New" w:hAnsi="Courier New" w:cs="Courier New"/>
          <w:sz w:val="16"/>
          <w:szCs w:val="16"/>
        </w:rPr>
      </w:pPr>
      <w:commentRangeStart w:id="388"/>
      <w:r w:rsidRPr="00090248">
        <w:rPr>
          <w:rFonts w:ascii="Courier New" w:hAnsi="Courier New" w:cs="Courier New"/>
          <w:sz w:val="16"/>
          <w:szCs w:val="16"/>
        </w:rPr>
        <w:t>get_kmeans_threshold&lt;-</w:t>
      </w:r>
      <w:proofErr w:type="gramStart"/>
      <w:r w:rsidRPr="00090248">
        <w:rPr>
          <w:rFonts w:ascii="Courier New" w:hAnsi="Courier New" w:cs="Courier New"/>
          <w:sz w:val="16"/>
          <w:szCs w:val="16"/>
        </w:rPr>
        <w:t>function(</w:t>
      </w:r>
      <w:proofErr w:type="gramEnd"/>
      <w:r w:rsidRPr="00090248">
        <w:rPr>
          <w:rFonts w:ascii="Courier New" w:hAnsi="Courier New" w:cs="Courier New"/>
          <w:sz w:val="16"/>
          <w:szCs w:val="16"/>
        </w:rPr>
        <w:t>conn, tax_id, clusters=2){</w:t>
      </w:r>
    </w:p>
    <w:p w14:paraId="5138128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q_tax_org = paste0('SELECT distinct organism ',</w:t>
      </w:r>
    </w:p>
    <w:p w14:paraId="6F2B95D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FROM target_dictionary ',</w:t>
      </w:r>
    </w:p>
    <w:p w14:paraId="761F456B"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here tax_id=',</w:t>
      </w:r>
    </w:p>
    <w:p w14:paraId="28B719A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tax_id)</w:t>
      </w:r>
    </w:p>
    <w:p w14:paraId="135EDD6E"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q_org_score = paste0(</w:t>
      </w:r>
    </w:p>
    <w:p w14:paraId="39617152"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select distinct score, orf, target</w:t>
      </w:r>
    </w:p>
    <w:p w14:paraId="6A451EA5"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from hmmer_statistics h</w:t>
      </w:r>
    </w:p>
    <w:p w14:paraId="78B58132"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join target_dictionary td </w:t>
      </w:r>
    </w:p>
    <w:p w14:paraId="662A528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n </w:t>
      </w:r>
      <w:proofErr w:type="gramStart"/>
      <w:r w:rsidRPr="00090248">
        <w:rPr>
          <w:rFonts w:ascii="Courier New" w:hAnsi="Courier New" w:cs="Courier New"/>
          <w:sz w:val="16"/>
          <w:szCs w:val="16"/>
        </w:rPr>
        <w:t>h.target</w:t>
      </w:r>
      <w:proofErr w:type="gramEnd"/>
      <w:r w:rsidRPr="00090248">
        <w:rPr>
          <w:rFonts w:ascii="Courier New" w:hAnsi="Courier New" w:cs="Courier New"/>
          <w:sz w:val="16"/>
          <w:szCs w:val="16"/>
        </w:rPr>
        <w:t xml:space="preserve"> = td.chembl_id </w:t>
      </w:r>
    </w:p>
    <w:p w14:paraId="00ACC629"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join drug_mechanism dm </w:t>
      </w:r>
    </w:p>
    <w:p w14:paraId="7F3AC073"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N dm.tid = td.tid </w:t>
      </w:r>
    </w:p>
    <w:p w14:paraId="0BF5E668"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join molecule_dictionary md </w:t>
      </w:r>
    </w:p>
    <w:p w14:paraId="7394CEB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N </w:t>
      </w:r>
      <w:proofErr w:type="gramStart"/>
      <w:r w:rsidRPr="00090248">
        <w:rPr>
          <w:rFonts w:ascii="Courier New" w:hAnsi="Courier New" w:cs="Courier New"/>
          <w:sz w:val="16"/>
          <w:szCs w:val="16"/>
        </w:rPr>
        <w:t>dm.molregno</w:t>
      </w:r>
      <w:proofErr w:type="gramEnd"/>
      <w:r w:rsidRPr="00090248">
        <w:rPr>
          <w:rFonts w:ascii="Courier New" w:hAnsi="Courier New" w:cs="Courier New"/>
          <w:sz w:val="16"/>
          <w:szCs w:val="16"/>
        </w:rPr>
        <w:t xml:space="preserve"> = md.molregno </w:t>
      </w:r>
    </w:p>
    <w:p w14:paraId="2ECB1F65"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HERE h.tax_id ='</w:t>
      </w:r>
    </w:p>
    <w:p w14:paraId="41802229"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 tax_id</w:t>
      </w:r>
    </w:p>
    <w:p w14:paraId="6BAB48C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
    <w:p w14:paraId="2513B184"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
    <w:p w14:paraId="7F8DE9D8"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rg=dbGetQuery(</w:t>
      </w:r>
      <w:proofErr w:type="gramStart"/>
      <w:r w:rsidRPr="00090248">
        <w:rPr>
          <w:rFonts w:ascii="Courier New" w:hAnsi="Courier New" w:cs="Courier New"/>
          <w:sz w:val="16"/>
          <w:szCs w:val="16"/>
        </w:rPr>
        <w:t>conn,q</w:t>
      </w:r>
      <w:proofErr w:type="gramEnd"/>
      <w:r w:rsidRPr="00090248">
        <w:rPr>
          <w:rFonts w:ascii="Courier New" w:hAnsi="Courier New" w:cs="Courier New"/>
          <w:sz w:val="16"/>
          <w:szCs w:val="16"/>
        </w:rPr>
        <w:t>_tax_org)</w:t>
      </w:r>
    </w:p>
    <w:p w14:paraId="0250FBF5"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rg_score=</w:t>
      </w:r>
      <w:proofErr w:type="gramStart"/>
      <w:r w:rsidRPr="00090248">
        <w:rPr>
          <w:rFonts w:ascii="Courier New" w:hAnsi="Courier New" w:cs="Courier New"/>
          <w:sz w:val="16"/>
          <w:szCs w:val="16"/>
        </w:rPr>
        <w:t>dbGetQuery(</w:t>
      </w:r>
      <w:proofErr w:type="gramEnd"/>
      <w:r w:rsidRPr="00090248">
        <w:rPr>
          <w:rFonts w:ascii="Courier New" w:hAnsi="Courier New" w:cs="Courier New"/>
          <w:sz w:val="16"/>
          <w:szCs w:val="16"/>
        </w:rPr>
        <w:t>conn, q_org_score)</w:t>
      </w:r>
    </w:p>
    <w:p w14:paraId="77DE9C79"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rganism=org$</w:t>
      </w:r>
      <w:proofErr w:type="gramStart"/>
      <w:r w:rsidRPr="00090248">
        <w:rPr>
          <w:rFonts w:ascii="Courier New" w:hAnsi="Courier New" w:cs="Courier New"/>
          <w:sz w:val="16"/>
          <w:szCs w:val="16"/>
        </w:rPr>
        <w:t>organism[</w:t>
      </w:r>
      <w:proofErr w:type="gramEnd"/>
      <w:r w:rsidRPr="00090248">
        <w:rPr>
          <w:rFonts w:ascii="Courier New" w:hAnsi="Courier New" w:cs="Courier New"/>
          <w:sz w:val="16"/>
          <w:szCs w:val="16"/>
        </w:rPr>
        <w:t>1]</w:t>
      </w:r>
    </w:p>
    <w:p w14:paraId="3225D03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attach(org_score)</w:t>
      </w:r>
    </w:p>
    <w:p w14:paraId="6FB0802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kmo=kmeans(score,2)</w:t>
      </w:r>
    </w:p>
    <w:p w14:paraId="6131334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kmo=kmeans(</w:t>
      </w:r>
      <w:proofErr w:type="gramStart"/>
      <w:r w:rsidRPr="00090248">
        <w:rPr>
          <w:rFonts w:ascii="Courier New" w:hAnsi="Courier New" w:cs="Courier New"/>
          <w:sz w:val="16"/>
          <w:szCs w:val="16"/>
        </w:rPr>
        <w:t>score,clusters</w:t>
      </w:r>
      <w:proofErr w:type="gramEnd"/>
      <w:r w:rsidRPr="00090248">
        <w:rPr>
          <w:rFonts w:ascii="Courier New" w:hAnsi="Courier New" w:cs="Courier New"/>
          <w:sz w:val="16"/>
          <w:szCs w:val="16"/>
        </w:rPr>
        <w:t>)</w:t>
      </w:r>
    </w:p>
    <w:p w14:paraId="37892633"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thresh=min(score[kmo$cluster==max(kmo$cluster)]) # minimum score of highest </w:t>
      </w:r>
      <w:proofErr w:type="gramStart"/>
      <w:r w:rsidRPr="00090248">
        <w:rPr>
          <w:rFonts w:ascii="Courier New" w:hAnsi="Courier New" w:cs="Courier New"/>
          <w:sz w:val="16"/>
          <w:szCs w:val="16"/>
        </w:rPr>
        <w:t>cluster</w:t>
      </w:r>
      <w:proofErr w:type="gramEnd"/>
    </w:p>
    <w:p w14:paraId="238B529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
    <w:p w14:paraId="32EC191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roofErr w:type="gramStart"/>
      <w:r w:rsidRPr="00090248">
        <w:rPr>
          <w:rFonts w:ascii="Courier New" w:hAnsi="Courier New" w:cs="Courier New"/>
          <w:sz w:val="16"/>
          <w:szCs w:val="16"/>
        </w:rPr>
        <w:t>plot(</w:t>
      </w:r>
      <w:proofErr w:type="gramEnd"/>
      <w:r w:rsidRPr="00090248">
        <w:rPr>
          <w:rFonts w:ascii="Courier New" w:hAnsi="Courier New" w:cs="Courier New"/>
          <w:sz w:val="16"/>
          <w:szCs w:val="16"/>
        </w:rPr>
        <w:t xml:space="preserve">score,col=kmo$cluster, main=paste('kmeans for ',organism, ', threshold=',thresh)) </w:t>
      </w:r>
    </w:p>
    <w:p w14:paraId="268B3D9B"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roofErr w:type="gramStart"/>
      <w:r w:rsidRPr="00090248">
        <w:rPr>
          <w:rFonts w:ascii="Courier New" w:hAnsi="Courier New" w:cs="Courier New"/>
          <w:sz w:val="16"/>
          <w:szCs w:val="16"/>
        </w:rPr>
        <w:t>detach(</w:t>
      </w:r>
      <w:proofErr w:type="gramEnd"/>
      <w:r w:rsidRPr="00090248">
        <w:rPr>
          <w:rFonts w:ascii="Courier New" w:hAnsi="Courier New" w:cs="Courier New"/>
          <w:sz w:val="16"/>
          <w:szCs w:val="16"/>
        </w:rPr>
        <w:t>)</w:t>
      </w:r>
    </w:p>
    <w:p w14:paraId="46C72A44"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return(thresh)</w:t>
      </w:r>
    </w:p>
    <w:p w14:paraId="61AD4D11"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w:t>
      </w:r>
      <w:commentRangeEnd w:id="388"/>
      <w:r>
        <w:rPr>
          <w:rStyle w:val="CommentReference"/>
        </w:rPr>
        <w:commentReference w:id="388"/>
      </w:r>
    </w:p>
    <w:p w14:paraId="50726143" w14:textId="77777777" w:rsidR="00465D3A" w:rsidRPr="00090248" w:rsidRDefault="00465D3A" w:rsidP="00465D3A">
      <w:pPr>
        <w:spacing w:after="0" w:line="240" w:lineRule="auto"/>
        <w:rPr>
          <w:rFonts w:ascii="Courier New" w:hAnsi="Courier New" w:cs="Courier New"/>
          <w:sz w:val="16"/>
          <w:szCs w:val="16"/>
        </w:rPr>
      </w:pPr>
    </w:p>
    <w:p w14:paraId="2D014513" w14:textId="4F0A2A3F" w:rsidR="00465D3A" w:rsidRDefault="00465D3A" w:rsidP="00465D3A">
      <w:pPr>
        <w:pStyle w:val="Heading2"/>
      </w:pPr>
      <w:r w:rsidRPr="00090248">
        <w:rPr>
          <w:rFonts w:ascii="Courier New" w:hAnsi="Courier New" w:cs="Courier New"/>
          <w:sz w:val="16"/>
          <w:szCs w:val="16"/>
        </w:rPr>
        <w:t>#dbDisconnect(conn)</w:t>
      </w:r>
    </w:p>
    <w:p w14:paraId="227B8290" w14:textId="051FB8CD" w:rsidR="00465D3A" w:rsidRDefault="00465D3A" w:rsidP="00465D3A">
      <w:pPr>
        <w:pStyle w:val="Heading2"/>
        <w:rPr>
          <w:ins w:id="389" w:author="Jeremy Singer" w:date="2020-03-21T17:30:00Z"/>
        </w:rPr>
      </w:pPr>
      <w:ins w:id="390" w:author="Jeremy Singer" w:date="2020-03-21T17:29:00Z">
        <w:r>
          <w:fldChar w:fldCharType="begin"/>
        </w:r>
        <w:r>
          <w:instrText xml:space="preserve"> autonumlgl </w:instrText>
        </w:r>
        <w:r>
          <w:fldChar w:fldCharType="end"/>
        </w:r>
        <w:r>
          <w:t xml:space="preserve"> </w:t>
        </w:r>
      </w:ins>
      <w:ins w:id="391" w:author="Jeremy Singer" w:date="2020-03-21T17:30:00Z">
        <w:r>
          <w:t>get_unique_</w:t>
        </w:r>
        <w:proofErr w:type="gramStart"/>
        <w:r>
          <w:t>drugs.R</w:t>
        </w:r>
        <w:bookmarkEnd w:id="386"/>
        <w:proofErr w:type="gramEnd"/>
      </w:ins>
    </w:p>
    <w:p w14:paraId="774C8036" w14:textId="77777777" w:rsidR="00465D3A" w:rsidRPr="005226FB" w:rsidRDefault="00465D3A" w:rsidP="00465D3A">
      <w:pPr>
        <w:spacing w:after="0" w:line="240" w:lineRule="auto"/>
        <w:rPr>
          <w:ins w:id="392" w:author="Jeremy Singer" w:date="2020-03-21T17:30:00Z"/>
          <w:rFonts w:ascii="Courier New" w:hAnsi="Courier New" w:cs="Courier New"/>
          <w:sz w:val="16"/>
          <w:szCs w:val="16"/>
          <w:rPrChange w:id="393" w:author="Jeremy Singer" w:date="2020-03-21T18:40:00Z">
            <w:rPr>
              <w:ins w:id="394" w:author="Jeremy Singer" w:date="2020-03-21T17:30:00Z"/>
            </w:rPr>
          </w:rPrChange>
        </w:rPr>
        <w:pPrChange w:id="395" w:author="Jeremy Singer" w:date="2020-03-21T18:41:00Z">
          <w:pPr>
            <w:pStyle w:val="Heading3"/>
          </w:pPr>
        </w:pPrChange>
      </w:pPr>
      <w:ins w:id="396" w:author="Jeremy Singer" w:date="2020-03-21T17:30:00Z">
        <w:r w:rsidRPr="005226FB">
          <w:rPr>
            <w:rFonts w:ascii="Courier New" w:hAnsi="Courier New" w:cs="Courier New"/>
            <w:sz w:val="16"/>
            <w:szCs w:val="16"/>
            <w:rPrChange w:id="397" w:author="Jeremy Singer" w:date="2020-03-21T18:40:00Z">
              <w:rPr/>
            </w:rPrChange>
          </w:rPr>
          <w:t>#get_unique_</w:t>
        </w:r>
        <w:proofErr w:type="gramStart"/>
        <w:r w:rsidRPr="005226FB">
          <w:rPr>
            <w:rFonts w:ascii="Courier New" w:hAnsi="Courier New" w:cs="Courier New"/>
            <w:sz w:val="16"/>
            <w:szCs w:val="16"/>
            <w:rPrChange w:id="398" w:author="Jeremy Singer" w:date="2020-03-21T18:40:00Z">
              <w:rPr/>
            </w:rPrChange>
          </w:rPr>
          <w:t>drugs(</w:t>
        </w:r>
        <w:proofErr w:type="gramEnd"/>
        <w:r w:rsidRPr="005226FB">
          <w:rPr>
            <w:rFonts w:ascii="Courier New" w:hAnsi="Courier New" w:cs="Courier New"/>
            <w:sz w:val="16"/>
            <w:szCs w:val="16"/>
            <w:rPrChange w:id="399" w:author="Jeremy Singer" w:date="2020-03-21T18:40:00Z">
              <w:rPr/>
            </w:rPrChange>
          </w:rPr>
          <w:t>conn, tax_id</w:t>
        </w:r>
      </w:ins>
      <w:ins w:id="400" w:author="Jeremy Singer" w:date="2020-03-21T17:31:00Z">
        <w:r w:rsidRPr="005226FB">
          <w:rPr>
            <w:rFonts w:ascii="Courier New" w:hAnsi="Courier New" w:cs="Courier New"/>
            <w:sz w:val="16"/>
            <w:szCs w:val="16"/>
            <w:rPrChange w:id="401" w:author="Jeremy Singer" w:date="2020-03-21T18:40:00Z">
              <w:rPr/>
            </w:rPrChange>
          </w:rPr>
          <w:t>, threshold</w:t>
        </w:r>
      </w:ins>
      <w:ins w:id="402" w:author="Jeremy Singer" w:date="2020-03-21T17:30:00Z">
        <w:r w:rsidRPr="005226FB">
          <w:rPr>
            <w:rFonts w:ascii="Courier New" w:hAnsi="Courier New" w:cs="Courier New"/>
            <w:sz w:val="16"/>
            <w:szCs w:val="16"/>
            <w:rPrChange w:id="403" w:author="Jeremy Singer" w:date="2020-03-21T18:40:00Z">
              <w:rPr/>
            </w:rPrChange>
          </w:rPr>
          <w:t>)</w:t>
        </w:r>
      </w:ins>
    </w:p>
    <w:p w14:paraId="4CDF96C5" w14:textId="77777777" w:rsidR="00465D3A" w:rsidRPr="005226FB" w:rsidRDefault="00465D3A" w:rsidP="00465D3A">
      <w:pPr>
        <w:spacing w:after="0" w:line="240" w:lineRule="auto"/>
        <w:rPr>
          <w:ins w:id="404" w:author="Jeremy Singer" w:date="2020-03-21T17:30:00Z"/>
          <w:rFonts w:ascii="Courier New" w:hAnsi="Courier New" w:cs="Courier New"/>
          <w:sz w:val="16"/>
          <w:szCs w:val="16"/>
          <w:rPrChange w:id="405" w:author="Jeremy Singer" w:date="2020-03-21T18:40:00Z">
            <w:rPr>
              <w:ins w:id="406" w:author="Jeremy Singer" w:date="2020-03-21T17:30:00Z"/>
            </w:rPr>
          </w:rPrChange>
        </w:rPr>
        <w:pPrChange w:id="407" w:author="Jeremy Singer" w:date="2020-03-21T18:41:00Z">
          <w:pPr>
            <w:pStyle w:val="Heading3"/>
          </w:pPr>
        </w:pPrChange>
      </w:pPr>
    </w:p>
    <w:p w14:paraId="38A7E6D9" w14:textId="77777777" w:rsidR="00465D3A" w:rsidRPr="005226FB" w:rsidRDefault="00465D3A" w:rsidP="00465D3A">
      <w:pPr>
        <w:spacing w:after="0" w:line="240" w:lineRule="auto"/>
        <w:rPr>
          <w:ins w:id="408" w:author="Jeremy Singer" w:date="2020-03-21T17:30:00Z"/>
          <w:rFonts w:ascii="Courier New" w:hAnsi="Courier New" w:cs="Courier New"/>
          <w:sz w:val="16"/>
          <w:szCs w:val="16"/>
          <w:rPrChange w:id="409" w:author="Jeremy Singer" w:date="2020-03-21T18:40:00Z">
            <w:rPr>
              <w:ins w:id="410" w:author="Jeremy Singer" w:date="2020-03-21T17:30:00Z"/>
            </w:rPr>
          </w:rPrChange>
        </w:rPr>
        <w:pPrChange w:id="411" w:author="Jeremy Singer" w:date="2020-03-21T18:41:00Z">
          <w:pPr>
            <w:pStyle w:val="Heading3"/>
          </w:pPr>
        </w:pPrChange>
      </w:pPr>
      <w:ins w:id="412" w:author="Jeremy Singer" w:date="2020-03-21T17:30:00Z">
        <w:r w:rsidRPr="005226FB">
          <w:rPr>
            <w:rFonts w:ascii="Courier New" w:hAnsi="Courier New" w:cs="Courier New"/>
            <w:sz w:val="16"/>
            <w:szCs w:val="16"/>
            <w:rPrChange w:id="413" w:author="Jeremy Singer" w:date="2020-03-21T18:40:00Z">
              <w:rPr/>
            </w:rPrChange>
          </w:rPr>
          <w:t xml:space="preserve">get_unique_drugs=function (conn, tax_id, </w:t>
        </w:r>
        <w:proofErr w:type="gramStart"/>
        <w:r w:rsidRPr="005226FB">
          <w:rPr>
            <w:rFonts w:ascii="Courier New" w:hAnsi="Courier New" w:cs="Courier New"/>
            <w:sz w:val="16"/>
            <w:szCs w:val="16"/>
            <w:rPrChange w:id="414" w:author="Jeremy Singer" w:date="2020-03-21T18:40:00Z">
              <w:rPr/>
            </w:rPrChange>
          </w:rPr>
          <w:t>threshold){</w:t>
        </w:r>
        <w:proofErr w:type="gramEnd"/>
      </w:ins>
    </w:p>
    <w:p w14:paraId="1C4FE029" w14:textId="77777777" w:rsidR="00465D3A" w:rsidRPr="005226FB" w:rsidRDefault="00465D3A" w:rsidP="00465D3A">
      <w:pPr>
        <w:spacing w:after="0" w:line="240" w:lineRule="auto"/>
        <w:rPr>
          <w:ins w:id="415" w:author="Jeremy Singer" w:date="2020-03-21T17:30:00Z"/>
          <w:rFonts w:ascii="Courier New" w:hAnsi="Courier New" w:cs="Courier New"/>
          <w:sz w:val="16"/>
          <w:szCs w:val="16"/>
          <w:rPrChange w:id="416" w:author="Jeremy Singer" w:date="2020-03-21T18:40:00Z">
            <w:rPr>
              <w:ins w:id="417" w:author="Jeremy Singer" w:date="2020-03-21T17:30:00Z"/>
            </w:rPr>
          </w:rPrChange>
        </w:rPr>
        <w:pPrChange w:id="418" w:author="Jeremy Singer" w:date="2020-03-21T18:41:00Z">
          <w:pPr>
            <w:pStyle w:val="Heading3"/>
          </w:pPr>
        </w:pPrChange>
      </w:pPr>
      <w:ins w:id="419" w:author="Jeremy Singer" w:date="2020-03-21T17:30:00Z">
        <w:r w:rsidRPr="005226FB">
          <w:rPr>
            <w:rFonts w:ascii="Courier New" w:hAnsi="Courier New" w:cs="Courier New"/>
            <w:sz w:val="16"/>
            <w:szCs w:val="16"/>
            <w:rPrChange w:id="420" w:author="Jeremy Singer" w:date="2020-03-21T18:40:00Z">
              <w:rPr/>
            </w:rPrChange>
          </w:rPr>
          <w:t xml:space="preserve">  where_clause = paste0('WHERE score &gt;= ', threshold, ' and h.tax_id=</w:t>
        </w:r>
        <w:proofErr w:type="gramStart"/>
        <w:r w:rsidRPr="005226FB">
          <w:rPr>
            <w:rFonts w:ascii="Courier New" w:hAnsi="Courier New" w:cs="Courier New"/>
            <w:sz w:val="16"/>
            <w:szCs w:val="16"/>
            <w:rPrChange w:id="421" w:author="Jeremy Singer" w:date="2020-03-21T18:40:00Z">
              <w:rPr/>
            </w:rPrChange>
          </w:rPr>
          <w:t>',tax</w:t>
        </w:r>
        <w:proofErr w:type="gramEnd"/>
        <w:r w:rsidRPr="005226FB">
          <w:rPr>
            <w:rFonts w:ascii="Courier New" w:hAnsi="Courier New" w:cs="Courier New"/>
            <w:sz w:val="16"/>
            <w:szCs w:val="16"/>
            <w:rPrChange w:id="422" w:author="Jeremy Singer" w:date="2020-03-21T18:40:00Z">
              <w:rPr/>
            </w:rPrChange>
          </w:rPr>
          <w:t>_id,</w:t>
        </w:r>
      </w:ins>
    </w:p>
    <w:p w14:paraId="3F5749C1" w14:textId="77777777" w:rsidR="00465D3A" w:rsidRPr="005226FB" w:rsidRDefault="00465D3A" w:rsidP="00465D3A">
      <w:pPr>
        <w:spacing w:after="0" w:line="240" w:lineRule="auto"/>
        <w:rPr>
          <w:ins w:id="423" w:author="Jeremy Singer" w:date="2020-03-21T17:30:00Z"/>
          <w:rFonts w:ascii="Courier New" w:hAnsi="Courier New" w:cs="Courier New"/>
          <w:sz w:val="16"/>
          <w:szCs w:val="16"/>
          <w:rPrChange w:id="424" w:author="Jeremy Singer" w:date="2020-03-21T18:40:00Z">
            <w:rPr>
              <w:ins w:id="425" w:author="Jeremy Singer" w:date="2020-03-21T17:30:00Z"/>
            </w:rPr>
          </w:rPrChange>
        </w:rPr>
        <w:pPrChange w:id="426" w:author="Jeremy Singer" w:date="2020-03-21T18:41:00Z">
          <w:pPr>
            <w:pStyle w:val="Heading3"/>
          </w:pPr>
        </w:pPrChange>
      </w:pPr>
      <w:ins w:id="427" w:author="Jeremy Singer" w:date="2020-03-21T17:30:00Z">
        <w:r w:rsidRPr="005226FB">
          <w:rPr>
            <w:rFonts w:ascii="Courier New" w:hAnsi="Courier New" w:cs="Courier New"/>
            <w:sz w:val="16"/>
            <w:szCs w:val="16"/>
            <w:rPrChange w:id="428" w:author="Jeremy Singer" w:date="2020-03-21T18:40:00Z">
              <w:rPr/>
            </w:rPrChange>
          </w:rPr>
          <w:t xml:space="preserve">                        ' and </w:t>
        </w:r>
        <w:proofErr w:type="gramStart"/>
        <w:r w:rsidRPr="005226FB">
          <w:rPr>
            <w:rFonts w:ascii="Courier New" w:hAnsi="Courier New" w:cs="Courier New"/>
            <w:sz w:val="16"/>
            <w:szCs w:val="16"/>
            <w:rPrChange w:id="429" w:author="Jeremy Singer" w:date="2020-03-21T18:40:00Z">
              <w:rPr/>
            </w:rPrChange>
          </w:rPr>
          <w:t>md.first</w:t>
        </w:r>
        <w:proofErr w:type="gramEnd"/>
        <w:r w:rsidRPr="005226FB">
          <w:rPr>
            <w:rFonts w:ascii="Courier New" w:hAnsi="Courier New" w:cs="Courier New"/>
            <w:sz w:val="16"/>
            <w:szCs w:val="16"/>
            <w:rPrChange w:id="430" w:author="Jeremy Singer" w:date="2020-03-21T18:40:00Z">
              <w:rPr/>
            </w:rPrChange>
          </w:rPr>
          <w:t>_approval is not null')</w:t>
        </w:r>
      </w:ins>
    </w:p>
    <w:p w14:paraId="12B5482F" w14:textId="77777777" w:rsidR="00465D3A" w:rsidRPr="005226FB" w:rsidRDefault="00465D3A" w:rsidP="00465D3A">
      <w:pPr>
        <w:spacing w:after="0" w:line="240" w:lineRule="auto"/>
        <w:rPr>
          <w:ins w:id="431" w:author="Jeremy Singer" w:date="2020-03-21T17:30:00Z"/>
          <w:rFonts w:ascii="Courier New" w:hAnsi="Courier New" w:cs="Courier New"/>
          <w:sz w:val="16"/>
          <w:szCs w:val="16"/>
          <w:rPrChange w:id="432" w:author="Jeremy Singer" w:date="2020-03-21T18:40:00Z">
            <w:rPr>
              <w:ins w:id="433" w:author="Jeremy Singer" w:date="2020-03-21T17:30:00Z"/>
            </w:rPr>
          </w:rPrChange>
        </w:rPr>
        <w:pPrChange w:id="434" w:author="Jeremy Singer" w:date="2020-03-21T18:41:00Z">
          <w:pPr>
            <w:pStyle w:val="Heading3"/>
          </w:pPr>
        </w:pPrChange>
      </w:pPr>
      <w:ins w:id="435" w:author="Jeremy Singer" w:date="2020-03-21T17:30:00Z">
        <w:r w:rsidRPr="005226FB">
          <w:rPr>
            <w:rFonts w:ascii="Courier New" w:hAnsi="Courier New" w:cs="Courier New"/>
            <w:sz w:val="16"/>
            <w:szCs w:val="16"/>
            <w:rPrChange w:id="436" w:author="Jeremy Singer" w:date="2020-03-21T18:40:00Z">
              <w:rPr/>
            </w:rPrChange>
          </w:rPr>
          <w:t xml:space="preserve">  </w:t>
        </w:r>
      </w:ins>
    </w:p>
    <w:p w14:paraId="4F9EE919" w14:textId="77777777" w:rsidR="00465D3A" w:rsidRPr="005226FB" w:rsidRDefault="00465D3A" w:rsidP="00465D3A">
      <w:pPr>
        <w:spacing w:after="0" w:line="240" w:lineRule="auto"/>
        <w:rPr>
          <w:ins w:id="437" w:author="Jeremy Singer" w:date="2020-03-21T17:30:00Z"/>
          <w:rFonts w:ascii="Courier New" w:hAnsi="Courier New" w:cs="Courier New"/>
          <w:sz w:val="16"/>
          <w:szCs w:val="16"/>
          <w:rPrChange w:id="438" w:author="Jeremy Singer" w:date="2020-03-21T18:40:00Z">
            <w:rPr>
              <w:ins w:id="439" w:author="Jeremy Singer" w:date="2020-03-21T17:30:00Z"/>
            </w:rPr>
          </w:rPrChange>
        </w:rPr>
        <w:pPrChange w:id="440" w:author="Jeremy Singer" w:date="2020-03-21T18:41:00Z">
          <w:pPr>
            <w:pStyle w:val="Heading3"/>
          </w:pPr>
        </w:pPrChange>
      </w:pPr>
      <w:ins w:id="441" w:author="Jeremy Singer" w:date="2020-03-21T17:30:00Z">
        <w:r w:rsidRPr="005226FB">
          <w:rPr>
            <w:rFonts w:ascii="Courier New" w:hAnsi="Courier New" w:cs="Courier New"/>
            <w:sz w:val="16"/>
            <w:szCs w:val="16"/>
            <w:rPrChange w:id="442" w:author="Jeremy Singer" w:date="2020-03-21T18:40:00Z">
              <w:rPr/>
            </w:rPrChange>
          </w:rPr>
          <w:t xml:space="preserve">  q_unique_drugs=</w:t>
        </w:r>
        <w:proofErr w:type="gramStart"/>
        <w:r w:rsidRPr="005226FB">
          <w:rPr>
            <w:rFonts w:ascii="Courier New" w:hAnsi="Courier New" w:cs="Courier New"/>
            <w:sz w:val="16"/>
            <w:szCs w:val="16"/>
            <w:rPrChange w:id="443" w:author="Jeremy Singer" w:date="2020-03-21T18:40:00Z">
              <w:rPr/>
            </w:rPrChange>
          </w:rPr>
          <w:t xml:space="preserve">paste(  </w:t>
        </w:r>
        <w:proofErr w:type="gramEnd"/>
        <w:r w:rsidRPr="005226FB">
          <w:rPr>
            <w:rFonts w:ascii="Courier New" w:hAnsi="Courier New" w:cs="Courier New"/>
            <w:sz w:val="16"/>
            <w:szCs w:val="16"/>
            <w:rPrChange w:id="444" w:author="Jeremy Singer" w:date="2020-03-21T18:40:00Z">
              <w:rPr/>
            </w:rPrChange>
          </w:rPr>
          <w:t>'SELECT max(h.score) as score, md.pref_name '</w:t>
        </w:r>
      </w:ins>
    </w:p>
    <w:p w14:paraId="1E613C80" w14:textId="77777777" w:rsidR="00465D3A" w:rsidRPr="005226FB" w:rsidRDefault="00465D3A" w:rsidP="00465D3A">
      <w:pPr>
        <w:spacing w:after="0" w:line="240" w:lineRule="auto"/>
        <w:rPr>
          <w:ins w:id="445" w:author="Jeremy Singer" w:date="2020-03-21T17:30:00Z"/>
          <w:rFonts w:ascii="Courier New" w:hAnsi="Courier New" w:cs="Courier New"/>
          <w:sz w:val="16"/>
          <w:szCs w:val="16"/>
          <w:rPrChange w:id="446" w:author="Jeremy Singer" w:date="2020-03-21T18:40:00Z">
            <w:rPr>
              <w:ins w:id="447" w:author="Jeremy Singer" w:date="2020-03-21T17:30:00Z"/>
            </w:rPr>
          </w:rPrChange>
        </w:rPr>
        <w:pPrChange w:id="448" w:author="Jeremy Singer" w:date="2020-03-21T18:41:00Z">
          <w:pPr>
            <w:pStyle w:val="Heading3"/>
          </w:pPr>
        </w:pPrChange>
      </w:pPr>
      <w:ins w:id="449" w:author="Jeremy Singer" w:date="2020-03-21T17:30:00Z">
        <w:r w:rsidRPr="005226FB">
          <w:rPr>
            <w:rFonts w:ascii="Courier New" w:hAnsi="Courier New" w:cs="Courier New"/>
            <w:sz w:val="16"/>
            <w:szCs w:val="16"/>
            <w:rPrChange w:id="450" w:author="Jeremy Singer" w:date="2020-03-21T18:40:00Z">
              <w:rPr/>
            </w:rPrChange>
          </w:rPr>
          <w:t xml:space="preserve">                        ,'from hmmer_statistics h'</w:t>
        </w:r>
      </w:ins>
    </w:p>
    <w:p w14:paraId="135ABADE" w14:textId="77777777" w:rsidR="00465D3A" w:rsidRPr="005226FB" w:rsidRDefault="00465D3A" w:rsidP="00465D3A">
      <w:pPr>
        <w:spacing w:after="0" w:line="240" w:lineRule="auto"/>
        <w:rPr>
          <w:ins w:id="451" w:author="Jeremy Singer" w:date="2020-03-21T17:30:00Z"/>
          <w:rFonts w:ascii="Courier New" w:hAnsi="Courier New" w:cs="Courier New"/>
          <w:sz w:val="16"/>
          <w:szCs w:val="16"/>
          <w:rPrChange w:id="452" w:author="Jeremy Singer" w:date="2020-03-21T18:40:00Z">
            <w:rPr>
              <w:ins w:id="453" w:author="Jeremy Singer" w:date="2020-03-21T17:30:00Z"/>
            </w:rPr>
          </w:rPrChange>
        </w:rPr>
        <w:pPrChange w:id="454" w:author="Jeremy Singer" w:date="2020-03-21T18:41:00Z">
          <w:pPr>
            <w:pStyle w:val="Heading3"/>
          </w:pPr>
        </w:pPrChange>
      </w:pPr>
      <w:ins w:id="455" w:author="Jeremy Singer" w:date="2020-03-21T17:30:00Z">
        <w:r w:rsidRPr="005226FB">
          <w:rPr>
            <w:rFonts w:ascii="Courier New" w:hAnsi="Courier New" w:cs="Courier New"/>
            <w:sz w:val="16"/>
            <w:szCs w:val="16"/>
            <w:rPrChange w:id="456" w:author="Jeremy Singer" w:date="2020-03-21T18:40:00Z">
              <w:rPr/>
            </w:rPrChange>
          </w:rPr>
          <w:t xml:space="preserve">                        , '    join target_dictionary td'</w:t>
        </w:r>
      </w:ins>
    </w:p>
    <w:p w14:paraId="1ABF8B40" w14:textId="77777777" w:rsidR="00465D3A" w:rsidRPr="005226FB" w:rsidRDefault="00465D3A" w:rsidP="00465D3A">
      <w:pPr>
        <w:spacing w:after="0" w:line="240" w:lineRule="auto"/>
        <w:rPr>
          <w:ins w:id="457" w:author="Jeremy Singer" w:date="2020-03-21T17:30:00Z"/>
          <w:rFonts w:ascii="Courier New" w:hAnsi="Courier New" w:cs="Courier New"/>
          <w:sz w:val="16"/>
          <w:szCs w:val="16"/>
          <w:rPrChange w:id="458" w:author="Jeremy Singer" w:date="2020-03-21T18:40:00Z">
            <w:rPr>
              <w:ins w:id="459" w:author="Jeremy Singer" w:date="2020-03-21T17:30:00Z"/>
            </w:rPr>
          </w:rPrChange>
        </w:rPr>
        <w:pPrChange w:id="460" w:author="Jeremy Singer" w:date="2020-03-21T18:41:00Z">
          <w:pPr>
            <w:pStyle w:val="Heading3"/>
          </w:pPr>
        </w:pPrChange>
      </w:pPr>
      <w:ins w:id="461" w:author="Jeremy Singer" w:date="2020-03-21T17:30:00Z">
        <w:r w:rsidRPr="005226FB">
          <w:rPr>
            <w:rFonts w:ascii="Courier New" w:hAnsi="Courier New" w:cs="Courier New"/>
            <w:sz w:val="16"/>
            <w:szCs w:val="16"/>
            <w:rPrChange w:id="462" w:author="Jeremy Singer" w:date="2020-03-21T18:40:00Z">
              <w:rPr/>
            </w:rPrChange>
          </w:rPr>
          <w:t xml:space="preserve">                        , '    ON </w:t>
        </w:r>
        <w:proofErr w:type="gramStart"/>
        <w:r w:rsidRPr="005226FB">
          <w:rPr>
            <w:rFonts w:ascii="Courier New" w:hAnsi="Courier New" w:cs="Courier New"/>
            <w:sz w:val="16"/>
            <w:szCs w:val="16"/>
            <w:rPrChange w:id="463" w:author="Jeremy Singer" w:date="2020-03-21T18:40:00Z">
              <w:rPr/>
            </w:rPrChange>
          </w:rPr>
          <w:t>h.target</w:t>
        </w:r>
        <w:proofErr w:type="gramEnd"/>
        <w:r w:rsidRPr="005226FB">
          <w:rPr>
            <w:rFonts w:ascii="Courier New" w:hAnsi="Courier New" w:cs="Courier New"/>
            <w:sz w:val="16"/>
            <w:szCs w:val="16"/>
            <w:rPrChange w:id="464" w:author="Jeremy Singer" w:date="2020-03-21T18:40:00Z">
              <w:rPr/>
            </w:rPrChange>
          </w:rPr>
          <w:t xml:space="preserve"> = td.chembl_id'</w:t>
        </w:r>
      </w:ins>
    </w:p>
    <w:p w14:paraId="414DDD5B" w14:textId="77777777" w:rsidR="00465D3A" w:rsidRPr="005226FB" w:rsidRDefault="00465D3A" w:rsidP="00465D3A">
      <w:pPr>
        <w:spacing w:after="0" w:line="240" w:lineRule="auto"/>
        <w:rPr>
          <w:ins w:id="465" w:author="Jeremy Singer" w:date="2020-03-21T17:30:00Z"/>
          <w:rFonts w:ascii="Courier New" w:hAnsi="Courier New" w:cs="Courier New"/>
          <w:sz w:val="16"/>
          <w:szCs w:val="16"/>
          <w:rPrChange w:id="466" w:author="Jeremy Singer" w:date="2020-03-21T18:40:00Z">
            <w:rPr>
              <w:ins w:id="467" w:author="Jeremy Singer" w:date="2020-03-21T17:30:00Z"/>
            </w:rPr>
          </w:rPrChange>
        </w:rPr>
        <w:pPrChange w:id="468" w:author="Jeremy Singer" w:date="2020-03-21T18:41:00Z">
          <w:pPr>
            <w:pStyle w:val="Heading3"/>
          </w:pPr>
        </w:pPrChange>
      </w:pPr>
      <w:ins w:id="469" w:author="Jeremy Singer" w:date="2020-03-21T17:30:00Z">
        <w:r w:rsidRPr="005226FB">
          <w:rPr>
            <w:rFonts w:ascii="Courier New" w:hAnsi="Courier New" w:cs="Courier New"/>
            <w:sz w:val="16"/>
            <w:szCs w:val="16"/>
            <w:rPrChange w:id="470" w:author="Jeremy Singer" w:date="2020-03-21T18:40:00Z">
              <w:rPr/>
            </w:rPrChange>
          </w:rPr>
          <w:t xml:space="preserve">                        , '    JOIN drug_mechanism dm'</w:t>
        </w:r>
      </w:ins>
    </w:p>
    <w:p w14:paraId="6331D45B" w14:textId="77777777" w:rsidR="00465D3A" w:rsidRPr="005226FB" w:rsidRDefault="00465D3A" w:rsidP="00465D3A">
      <w:pPr>
        <w:spacing w:after="0" w:line="240" w:lineRule="auto"/>
        <w:rPr>
          <w:ins w:id="471" w:author="Jeremy Singer" w:date="2020-03-21T17:30:00Z"/>
          <w:rFonts w:ascii="Courier New" w:hAnsi="Courier New" w:cs="Courier New"/>
          <w:sz w:val="16"/>
          <w:szCs w:val="16"/>
          <w:rPrChange w:id="472" w:author="Jeremy Singer" w:date="2020-03-21T18:40:00Z">
            <w:rPr>
              <w:ins w:id="473" w:author="Jeremy Singer" w:date="2020-03-21T17:30:00Z"/>
            </w:rPr>
          </w:rPrChange>
        </w:rPr>
        <w:pPrChange w:id="474" w:author="Jeremy Singer" w:date="2020-03-21T18:41:00Z">
          <w:pPr>
            <w:pStyle w:val="Heading3"/>
          </w:pPr>
        </w:pPrChange>
      </w:pPr>
      <w:ins w:id="475" w:author="Jeremy Singer" w:date="2020-03-21T17:30:00Z">
        <w:r w:rsidRPr="005226FB">
          <w:rPr>
            <w:rFonts w:ascii="Courier New" w:hAnsi="Courier New" w:cs="Courier New"/>
            <w:sz w:val="16"/>
            <w:szCs w:val="16"/>
            <w:rPrChange w:id="476" w:author="Jeremy Singer" w:date="2020-03-21T18:40:00Z">
              <w:rPr/>
            </w:rPrChange>
          </w:rPr>
          <w:t xml:space="preserve">                        , '    ON td.tid = dm.tid'</w:t>
        </w:r>
      </w:ins>
    </w:p>
    <w:p w14:paraId="09ACA145" w14:textId="77777777" w:rsidR="00465D3A" w:rsidRPr="005226FB" w:rsidRDefault="00465D3A" w:rsidP="00465D3A">
      <w:pPr>
        <w:spacing w:after="0" w:line="240" w:lineRule="auto"/>
        <w:rPr>
          <w:ins w:id="477" w:author="Jeremy Singer" w:date="2020-03-21T17:30:00Z"/>
          <w:rFonts w:ascii="Courier New" w:hAnsi="Courier New" w:cs="Courier New"/>
          <w:sz w:val="16"/>
          <w:szCs w:val="16"/>
          <w:rPrChange w:id="478" w:author="Jeremy Singer" w:date="2020-03-21T18:40:00Z">
            <w:rPr>
              <w:ins w:id="479" w:author="Jeremy Singer" w:date="2020-03-21T17:30:00Z"/>
            </w:rPr>
          </w:rPrChange>
        </w:rPr>
        <w:pPrChange w:id="480" w:author="Jeremy Singer" w:date="2020-03-21T18:41:00Z">
          <w:pPr>
            <w:pStyle w:val="Heading3"/>
          </w:pPr>
        </w:pPrChange>
      </w:pPr>
      <w:ins w:id="481" w:author="Jeremy Singer" w:date="2020-03-21T17:30:00Z">
        <w:r w:rsidRPr="005226FB">
          <w:rPr>
            <w:rFonts w:ascii="Courier New" w:hAnsi="Courier New" w:cs="Courier New"/>
            <w:sz w:val="16"/>
            <w:szCs w:val="16"/>
            <w:rPrChange w:id="482" w:author="Jeremy Singer" w:date="2020-03-21T18:40:00Z">
              <w:rPr/>
            </w:rPrChange>
          </w:rPr>
          <w:t xml:space="preserve">                        , '    JOIN molecule_dictionary md'</w:t>
        </w:r>
      </w:ins>
    </w:p>
    <w:p w14:paraId="3EB3915C" w14:textId="77777777" w:rsidR="00465D3A" w:rsidRPr="005226FB" w:rsidRDefault="00465D3A" w:rsidP="00465D3A">
      <w:pPr>
        <w:spacing w:after="0" w:line="240" w:lineRule="auto"/>
        <w:rPr>
          <w:ins w:id="483" w:author="Jeremy Singer" w:date="2020-03-21T17:30:00Z"/>
          <w:rFonts w:ascii="Courier New" w:hAnsi="Courier New" w:cs="Courier New"/>
          <w:sz w:val="16"/>
          <w:szCs w:val="16"/>
          <w:rPrChange w:id="484" w:author="Jeremy Singer" w:date="2020-03-21T18:40:00Z">
            <w:rPr>
              <w:ins w:id="485" w:author="Jeremy Singer" w:date="2020-03-21T17:30:00Z"/>
            </w:rPr>
          </w:rPrChange>
        </w:rPr>
        <w:pPrChange w:id="486" w:author="Jeremy Singer" w:date="2020-03-21T18:41:00Z">
          <w:pPr>
            <w:pStyle w:val="Heading3"/>
          </w:pPr>
        </w:pPrChange>
      </w:pPr>
      <w:ins w:id="487" w:author="Jeremy Singer" w:date="2020-03-21T17:30:00Z">
        <w:r w:rsidRPr="005226FB">
          <w:rPr>
            <w:rFonts w:ascii="Courier New" w:hAnsi="Courier New" w:cs="Courier New"/>
            <w:sz w:val="16"/>
            <w:szCs w:val="16"/>
            <w:rPrChange w:id="488" w:author="Jeremy Singer" w:date="2020-03-21T18:40:00Z">
              <w:rPr/>
            </w:rPrChange>
          </w:rPr>
          <w:t xml:space="preserve">                        , '    ON </w:t>
        </w:r>
        <w:proofErr w:type="gramStart"/>
        <w:r w:rsidRPr="005226FB">
          <w:rPr>
            <w:rFonts w:ascii="Courier New" w:hAnsi="Courier New" w:cs="Courier New"/>
            <w:sz w:val="16"/>
            <w:szCs w:val="16"/>
            <w:rPrChange w:id="489" w:author="Jeremy Singer" w:date="2020-03-21T18:40:00Z">
              <w:rPr/>
            </w:rPrChange>
          </w:rPr>
          <w:t>dm.molregno</w:t>
        </w:r>
        <w:proofErr w:type="gramEnd"/>
        <w:r w:rsidRPr="005226FB">
          <w:rPr>
            <w:rFonts w:ascii="Courier New" w:hAnsi="Courier New" w:cs="Courier New"/>
            <w:sz w:val="16"/>
            <w:szCs w:val="16"/>
            <w:rPrChange w:id="490" w:author="Jeremy Singer" w:date="2020-03-21T18:40:00Z">
              <w:rPr/>
            </w:rPrChange>
          </w:rPr>
          <w:t xml:space="preserve"> = md.molregno'</w:t>
        </w:r>
      </w:ins>
    </w:p>
    <w:p w14:paraId="09DC403B" w14:textId="77777777" w:rsidR="00465D3A" w:rsidRPr="005226FB" w:rsidRDefault="00465D3A" w:rsidP="00465D3A">
      <w:pPr>
        <w:spacing w:after="0" w:line="240" w:lineRule="auto"/>
        <w:rPr>
          <w:ins w:id="491" w:author="Jeremy Singer" w:date="2020-03-21T17:30:00Z"/>
          <w:rFonts w:ascii="Courier New" w:hAnsi="Courier New" w:cs="Courier New"/>
          <w:sz w:val="16"/>
          <w:szCs w:val="16"/>
          <w:rPrChange w:id="492" w:author="Jeremy Singer" w:date="2020-03-21T18:40:00Z">
            <w:rPr>
              <w:ins w:id="493" w:author="Jeremy Singer" w:date="2020-03-21T17:30:00Z"/>
            </w:rPr>
          </w:rPrChange>
        </w:rPr>
        <w:pPrChange w:id="494" w:author="Jeremy Singer" w:date="2020-03-21T18:41:00Z">
          <w:pPr>
            <w:pStyle w:val="Heading3"/>
          </w:pPr>
        </w:pPrChange>
      </w:pPr>
      <w:ins w:id="495" w:author="Jeremy Singer" w:date="2020-03-21T17:30:00Z">
        <w:r w:rsidRPr="005226FB">
          <w:rPr>
            <w:rFonts w:ascii="Courier New" w:hAnsi="Courier New" w:cs="Courier New"/>
            <w:sz w:val="16"/>
            <w:szCs w:val="16"/>
            <w:rPrChange w:id="496" w:author="Jeremy Singer" w:date="2020-03-21T18:40:00Z">
              <w:rPr/>
            </w:rPrChange>
          </w:rPr>
          <w:t xml:space="preserve">                        , where_clause</w:t>
        </w:r>
      </w:ins>
    </w:p>
    <w:p w14:paraId="6198C7B0" w14:textId="77777777" w:rsidR="00465D3A" w:rsidRPr="005226FB" w:rsidRDefault="00465D3A" w:rsidP="00465D3A">
      <w:pPr>
        <w:spacing w:after="0" w:line="240" w:lineRule="auto"/>
        <w:rPr>
          <w:ins w:id="497" w:author="Jeremy Singer" w:date="2020-03-21T17:30:00Z"/>
          <w:rFonts w:ascii="Courier New" w:hAnsi="Courier New" w:cs="Courier New"/>
          <w:sz w:val="16"/>
          <w:szCs w:val="16"/>
          <w:rPrChange w:id="498" w:author="Jeremy Singer" w:date="2020-03-21T18:40:00Z">
            <w:rPr>
              <w:ins w:id="499" w:author="Jeremy Singer" w:date="2020-03-21T17:30:00Z"/>
            </w:rPr>
          </w:rPrChange>
        </w:rPr>
        <w:pPrChange w:id="500" w:author="Jeremy Singer" w:date="2020-03-21T18:41:00Z">
          <w:pPr>
            <w:pStyle w:val="Heading3"/>
          </w:pPr>
        </w:pPrChange>
      </w:pPr>
      <w:ins w:id="501" w:author="Jeremy Singer" w:date="2020-03-21T17:30:00Z">
        <w:r w:rsidRPr="005226FB">
          <w:rPr>
            <w:rFonts w:ascii="Courier New" w:hAnsi="Courier New" w:cs="Courier New"/>
            <w:sz w:val="16"/>
            <w:szCs w:val="16"/>
            <w:rPrChange w:id="502" w:author="Jeremy Singer" w:date="2020-03-21T18:40:00Z">
              <w:rPr/>
            </w:rPrChange>
          </w:rPr>
          <w:t xml:space="preserve">                        , 'group by </w:t>
        </w:r>
        <w:proofErr w:type="gramStart"/>
        <w:r w:rsidRPr="005226FB">
          <w:rPr>
            <w:rFonts w:ascii="Courier New" w:hAnsi="Courier New" w:cs="Courier New"/>
            <w:sz w:val="16"/>
            <w:szCs w:val="16"/>
            <w:rPrChange w:id="503" w:author="Jeremy Singer" w:date="2020-03-21T18:40:00Z">
              <w:rPr/>
            </w:rPrChange>
          </w:rPr>
          <w:t>md.chembl</w:t>
        </w:r>
        <w:proofErr w:type="gramEnd"/>
        <w:r w:rsidRPr="005226FB">
          <w:rPr>
            <w:rFonts w:ascii="Courier New" w:hAnsi="Courier New" w:cs="Courier New"/>
            <w:sz w:val="16"/>
            <w:szCs w:val="16"/>
            <w:rPrChange w:id="504" w:author="Jeremy Singer" w:date="2020-03-21T18:40:00Z">
              <w:rPr/>
            </w:rPrChange>
          </w:rPr>
          <w:t>_id, md.pref_name'</w:t>
        </w:r>
      </w:ins>
    </w:p>
    <w:p w14:paraId="3D3183E1" w14:textId="77777777" w:rsidR="00465D3A" w:rsidRPr="005226FB" w:rsidRDefault="00465D3A" w:rsidP="00465D3A">
      <w:pPr>
        <w:spacing w:after="0" w:line="240" w:lineRule="auto"/>
        <w:rPr>
          <w:ins w:id="505" w:author="Jeremy Singer" w:date="2020-03-21T17:30:00Z"/>
          <w:rFonts w:ascii="Courier New" w:hAnsi="Courier New" w:cs="Courier New"/>
          <w:sz w:val="16"/>
          <w:szCs w:val="16"/>
          <w:rPrChange w:id="506" w:author="Jeremy Singer" w:date="2020-03-21T18:40:00Z">
            <w:rPr>
              <w:ins w:id="507" w:author="Jeremy Singer" w:date="2020-03-21T17:30:00Z"/>
            </w:rPr>
          </w:rPrChange>
        </w:rPr>
        <w:pPrChange w:id="508" w:author="Jeremy Singer" w:date="2020-03-21T18:41:00Z">
          <w:pPr>
            <w:pStyle w:val="Heading3"/>
          </w:pPr>
        </w:pPrChange>
      </w:pPr>
      <w:ins w:id="509" w:author="Jeremy Singer" w:date="2020-03-21T17:30:00Z">
        <w:r w:rsidRPr="005226FB">
          <w:rPr>
            <w:rFonts w:ascii="Courier New" w:hAnsi="Courier New" w:cs="Courier New"/>
            <w:sz w:val="16"/>
            <w:szCs w:val="16"/>
            <w:rPrChange w:id="510" w:author="Jeremy Singer" w:date="2020-03-21T18:40:00Z">
              <w:rPr/>
            </w:rPrChange>
          </w:rPr>
          <w:lastRenderedPageBreak/>
          <w:t xml:space="preserve">                        , 'ORDER BY </w:t>
        </w:r>
        <w:proofErr w:type="gramStart"/>
        <w:r w:rsidRPr="005226FB">
          <w:rPr>
            <w:rFonts w:ascii="Courier New" w:hAnsi="Courier New" w:cs="Courier New"/>
            <w:sz w:val="16"/>
            <w:szCs w:val="16"/>
            <w:rPrChange w:id="511" w:author="Jeremy Singer" w:date="2020-03-21T18:40:00Z">
              <w:rPr/>
            </w:rPrChange>
          </w:rPr>
          <w:t>md.pref</w:t>
        </w:r>
        <w:proofErr w:type="gramEnd"/>
        <w:r w:rsidRPr="005226FB">
          <w:rPr>
            <w:rFonts w:ascii="Courier New" w:hAnsi="Courier New" w:cs="Courier New"/>
            <w:sz w:val="16"/>
            <w:szCs w:val="16"/>
            <w:rPrChange w:id="512" w:author="Jeremy Singer" w:date="2020-03-21T18:40:00Z">
              <w:rPr/>
            </w:rPrChange>
          </w:rPr>
          <w:t>_name')</w:t>
        </w:r>
      </w:ins>
    </w:p>
    <w:p w14:paraId="2F9D1985" w14:textId="77777777" w:rsidR="00465D3A" w:rsidRPr="005226FB" w:rsidRDefault="00465D3A" w:rsidP="00465D3A">
      <w:pPr>
        <w:spacing w:after="0" w:line="240" w:lineRule="auto"/>
        <w:rPr>
          <w:ins w:id="513" w:author="Jeremy Singer" w:date="2020-03-21T17:30:00Z"/>
          <w:rFonts w:ascii="Courier New" w:hAnsi="Courier New" w:cs="Courier New"/>
          <w:sz w:val="16"/>
          <w:szCs w:val="16"/>
          <w:rPrChange w:id="514" w:author="Jeremy Singer" w:date="2020-03-21T18:40:00Z">
            <w:rPr>
              <w:ins w:id="515" w:author="Jeremy Singer" w:date="2020-03-21T17:30:00Z"/>
            </w:rPr>
          </w:rPrChange>
        </w:rPr>
        <w:pPrChange w:id="516" w:author="Jeremy Singer" w:date="2020-03-21T18:41:00Z">
          <w:pPr>
            <w:pStyle w:val="Heading3"/>
          </w:pPr>
        </w:pPrChange>
      </w:pPr>
      <w:ins w:id="517" w:author="Jeremy Singer" w:date="2020-03-21T17:30:00Z">
        <w:r w:rsidRPr="005226FB">
          <w:rPr>
            <w:rFonts w:ascii="Courier New" w:hAnsi="Courier New" w:cs="Courier New"/>
            <w:sz w:val="16"/>
            <w:szCs w:val="16"/>
            <w:rPrChange w:id="518" w:author="Jeremy Singer" w:date="2020-03-21T18:40:00Z">
              <w:rPr/>
            </w:rPrChange>
          </w:rPr>
          <w:t xml:space="preserve">  </w:t>
        </w:r>
      </w:ins>
    </w:p>
    <w:p w14:paraId="38E8C16F" w14:textId="77777777" w:rsidR="00465D3A" w:rsidRPr="005226FB" w:rsidRDefault="00465D3A" w:rsidP="00465D3A">
      <w:pPr>
        <w:spacing w:after="0" w:line="240" w:lineRule="auto"/>
        <w:rPr>
          <w:ins w:id="519" w:author="Jeremy Singer" w:date="2020-03-21T17:30:00Z"/>
          <w:rFonts w:ascii="Courier New" w:hAnsi="Courier New" w:cs="Courier New"/>
          <w:sz w:val="16"/>
          <w:szCs w:val="16"/>
          <w:rPrChange w:id="520" w:author="Jeremy Singer" w:date="2020-03-21T18:40:00Z">
            <w:rPr>
              <w:ins w:id="521" w:author="Jeremy Singer" w:date="2020-03-21T17:30:00Z"/>
            </w:rPr>
          </w:rPrChange>
        </w:rPr>
        <w:pPrChange w:id="522" w:author="Jeremy Singer" w:date="2020-03-21T18:41:00Z">
          <w:pPr>
            <w:pStyle w:val="Heading3"/>
          </w:pPr>
        </w:pPrChange>
      </w:pPr>
      <w:ins w:id="523" w:author="Jeremy Singer" w:date="2020-03-21T17:30:00Z">
        <w:r w:rsidRPr="005226FB">
          <w:rPr>
            <w:rFonts w:ascii="Courier New" w:hAnsi="Courier New" w:cs="Courier New"/>
            <w:sz w:val="16"/>
            <w:szCs w:val="16"/>
            <w:rPrChange w:id="524" w:author="Jeremy Singer" w:date="2020-03-21T18:40:00Z">
              <w:rPr/>
            </w:rPrChange>
          </w:rPr>
          <w:t xml:space="preserve">  drugs = dbGetQuery(</w:t>
        </w:r>
        <w:proofErr w:type="gramStart"/>
        <w:r w:rsidRPr="005226FB">
          <w:rPr>
            <w:rFonts w:ascii="Courier New" w:hAnsi="Courier New" w:cs="Courier New"/>
            <w:sz w:val="16"/>
            <w:szCs w:val="16"/>
            <w:rPrChange w:id="525" w:author="Jeremy Singer" w:date="2020-03-21T18:40:00Z">
              <w:rPr/>
            </w:rPrChange>
          </w:rPr>
          <w:t>conn,q</w:t>
        </w:r>
        <w:proofErr w:type="gramEnd"/>
        <w:r w:rsidRPr="005226FB">
          <w:rPr>
            <w:rFonts w:ascii="Courier New" w:hAnsi="Courier New" w:cs="Courier New"/>
            <w:sz w:val="16"/>
            <w:szCs w:val="16"/>
            <w:rPrChange w:id="526" w:author="Jeremy Singer" w:date="2020-03-21T18:40:00Z">
              <w:rPr/>
            </w:rPrChange>
          </w:rPr>
          <w:t>_unique_drugs)</w:t>
        </w:r>
      </w:ins>
    </w:p>
    <w:p w14:paraId="5451890E" w14:textId="77777777" w:rsidR="00465D3A" w:rsidRPr="005226FB" w:rsidRDefault="00465D3A" w:rsidP="00465D3A">
      <w:pPr>
        <w:spacing w:after="0" w:line="240" w:lineRule="auto"/>
        <w:rPr>
          <w:ins w:id="527" w:author="Jeremy Singer" w:date="2020-03-21T17:30:00Z"/>
          <w:rFonts w:ascii="Courier New" w:hAnsi="Courier New" w:cs="Courier New"/>
          <w:sz w:val="16"/>
          <w:szCs w:val="16"/>
          <w:rPrChange w:id="528" w:author="Jeremy Singer" w:date="2020-03-21T18:40:00Z">
            <w:rPr>
              <w:ins w:id="529" w:author="Jeremy Singer" w:date="2020-03-21T17:30:00Z"/>
            </w:rPr>
          </w:rPrChange>
        </w:rPr>
        <w:pPrChange w:id="530" w:author="Jeremy Singer" w:date="2020-03-21T18:41:00Z">
          <w:pPr>
            <w:pStyle w:val="Heading3"/>
          </w:pPr>
        </w:pPrChange>
      </w:pPr>
      <w:ins w:id="531" w:author="Jeremy Singer" w:date="2020-03-21T17:30:00Z">
        <w:r w:rsidRPr="005226FB">
          <w:rPr>
            <w:rFonts w:ascii="Courier New" w:hAnsi="Courier New" w:cs="Courier New"/>
            <w:sz w:val="16"/>
            <w:szCs w:val="16"/>
            <w:rPrChange w:id="532" w:author="Jeremy Singer" w:date="2020-03-21T18:40:00Z">
              <w:rPr/>
            </w:rPrChange>
          </w:rPr>
          <w:t xml:space="preserve">  return(drugs)</w:t>
        </w:r>
      </w:ins>
    </w:p>
    <w:p w14:paraId="5BB5CEB6" w14:textId="5703ADBC" w:rsidR="00401CAB" w:rsidRPr="00465D3A" w:rsidRDefault="00465D3A" w:rsidP="00465D3A">
      <w:pPr>
        <w:pPrChange w:id="533" w:author="Jeremy Singer" w:date="2020-03-21T18:41:00Z">
          <w:pPr/>
        </w:pPrChange>
      </w:pPr>
      <w:ins w:id="534" w:author="Jeremy Singer" w:date="2020-03-21T17:30:00Z">
        <w:r w:rsidRPr="005226FB">
          <w:rPr>
            <w:rFonts w:ascii="Courier New" w:hAnsi="Courier New" w:cs="Courier New"/>
            <w:sz w:val="16"/>
            <w:szCs w:val="16"/>
            <w:rPrChange w:id="535" w:author="Jeremy Singer" w:date="2020-03-21T18:40:00Z">
              <w:rPr/>
            </w:rPrChange>
          </w:rPr>
          <w:t>}</w:t>
        </w:r>
      </w:ins>
      <w:r w:rsidR="00401CAB" w:rsidRPr="005226FB">
        <w:rPr>
          <w:rFonts w:ascii="Courier New" w:hAnsi="Courier New" w:cs="Courier New"/>
          <w:sz w:val="16"/>
          <w:szCs w:val="16"/>
          <w:rPrChange w:id="536" w:author="Jeremy Singer" w:date="2020-03-21T18:40:00Z">
            <w:rPr/>
          </w:rPrChange>
        </w:rPr>
        <w:br w:type="page"/>
      </w:r>
    </w:p>
    <w:bookmarkStart w:id="537" w:name="_Ref33763990"/>
    <w:p w14:paraId="1B9FD5DF" w14:textId="131B3C7F" w:rsidR="00FF387D" w:rsidRDefault="00401CAB" w:rsidP="00401CAB">
      <w:pPr>
        <w:pStyle w:val="Heading2"/>
      </w:pPr>
      <w:r>
        <w:lastRenderedPageBreak/>
        <w:fldChar w:fldCharType="begin"/>
      </w:r>
      <w:r>
        <w:instrText xml:space="preserve"> autonumlgl </w:instrText>
      </w:r>
      <w:r>
        <w:fldChar w:fldCharType="end"/>
      </w:r>
      <w:r>
        <w:t xml:space="preserve"> Download </w:t>
      </w:r>
      <w:r w:rsidR="00ED6DD2">
        <w:t>P</w:t>
      </w:r>
      <w:r>
        <w:t>. falciparum drugs and targets</w:t>
      </w:r>
      <w:bookmarkEnd w:id="537"/>
    </w:p>
    <w:p w14:paraId="0BEC96F1" w14:textId="30C77644" w:rsidR="00401CAB" w:rsidRDefault="00401CAB" w:rsidP="00401CAB">
      <w:r>
        <w:t xml:space="preserve">/** this is the copy directive used by the </w:t>
      </w:r>
      <w:r>
        <w:rPr>
          <w:b/>
          <w:bCs/>
        </w:rPr>
        <w:t>psql</w:t>
      </w:r>
      <w:r>
        <w:t xml:space="preserve"> command line to download **/</w:t>
      </w:r>
    </w:p>
    <w:p w14:paraId="6F10DF8C" w14:textId="5B4A5BDF" w:rsidR="006242E9" w:rsidRPr="006242E9" w:rsidRDefault="006242E9" w:rsidP="00401CAB">
      <w:pPr>
        <w:rPr>
          <w:rFonts w:ascii="Courier New" w:hAnsi="Courier New" w:cs="Courier New"/>
          <w:sz w:val="16"/>
          <w:szCs w:val="16"/>
        </w:rPr>
      </w:pPr>
      <w:r w:rsidRPr="006242E9">
        <w:rPr>
          <w:rFonts w:ascii="Courier New" w:hAnsi="Courier New" w:cs="Courier New"/>
          <w:sz w:val="16"/>
          <w:szCs w:val="16"/>
        </w:rPr>
        <w:t xml:space="preserve">\copy (select avg(score) as avg_score, td.tax_id as original_tax_id, td.organism as orig_organism, md.pref_name, md.chembl_id, md.max_phase, md.first_approval from hmmer_statistics h join target_dictionary td  on h.target = td.chembl_id join drug_mechanism dm ON dm.tid = td.tid join molecule_dictionary md ON dm.molregno = md.molregno WHERE h.tax_id = 36329 and score &gt; 385.3 group by td.tax_id, td.organism, md.pref_name, md.chembl_id, md.max_phase, md.first_approval order by pref_name ) to </w:t>
      </w:r>
      <w:commentRangeStart w:id="538"/>
      <w:del w:id="539" w:author="Jeremy Singer" w:date="2020-03-19T15:18:00Z">
        <w:r w:rsidRPr="006242E9" w:rsidDel="00584D57">
          <w:rPr>
            <w:rFonts w:ascii="Courier New" w:hAnsi="Courier New" w:cs="Courier New"/>
            <w:sz w:val="16"/>
            <w:szCs w:val="16"/>
          </w:rPr>
          <w:delText>'C:/Users/Jeremy-satellite</w:delText>
        </w:r>
      </w:del>
      <w:ins w:id="540" w:author="Jeremy Singer" w:date="2020-03-19T15:18:00Z">
        <w:r w:rsidR="00584D57">
          <w:rPr>
            <w:rFonts w:ascii="Courier New" w:hAnsi="Courier New" w:cs="Courier New"/>
            <w:sz w:val="16"/>
            <w:szCs w:val="16"/>
          </w:rPr>
          <w:t>~</w:t>
        </w:r>
      </w:ins>
      <w:r w:rsidRPr="006242E9">
        <w:rPr>
          <w:rFonts w:ascii="Courier New" w:hAnsi="Courier New" w:cs="Courier New"/>
          <w:sz w:val="16"/>
          <w:szCs w:val="16"/>
        </w:rPr>
        <w:t>/</w:t>
      </w:r>
      <w:commentRangeEnd w:id="538"/>
      <w:r w:rsidR="00584D57">
        <w:rPr>
          <w:rStyle w:val="CommentReference"/>
        </w:rPr>
        <w:commentReference w:id="538"/>
      </w:r>
      <w:r w:rsidRPr="006242E9">
        <w:rPr>
          <w:rFonts w:ascii="Courier New" w:hAnsi="Courier New" w:cs="Courier New"/>
          <w:sz w:val="16"/>
          <w:szCs w:val="16"/>
        </w:rPr>
        <w:t>Documents/RBIF120/paralog_targets/supplements/targets/P_falciparum_hmmer_drugs.txt' CSV HEADER delimiter '</w:t>
      </w:r>
      <w:r w:rsidRPr="006242E9">
        <w:rPr>
          <w:rFonts w:ascii="Courier New" w:hAnsi="Courier New" w:cs="Courier New"/>
          <w:sz w:val="16"/>
          <w:szCs w:val="16"/>
        </w:rPr>
        <w:tab/>
        <w:t>'</w:t>
      </w:r>
    </w:p>
    <w:bookmarkStart w:id="541" w:name="_Ref33789518"/>
    <w:p w14:paraId="751CE7FB" w14:textId="1C95D9A7" w:rsidR="00C94D2F" w:rsidRDefault="00C94D2F" w:rsidP="00C94D2F">
      <w:pPr>
        <w:pStyle w:val="Heading2"/>
      </w:pPr>
      <w:r>
        <w:fldChar w:fldCharType="begin"/>
      </w:r>
      <w:r>
        <w:instrText xml:space="preserve"> autonumlgl </w:instrText>
      </w:r>
      <w:r>
        <w:fldChar w:fldCharType="end"/>
      </w:r>
      <w:r>
        <w:t xml:space="preserve"> Download </w:t>
      </w:r>
      <w:r w:rsidR="002874B4">
        <w:t>P</w:t>
      </w:r>
      <w:r>
        <w:t>. falciparum drugs and targets, with annotations</w:t>
      </w:r>
      <w:bookmarkEnd w:id="541"/>
    </w:p>
    <w:p w14:paraId="4D9B59FE" w14:textId="3796CB12" w:rsidR="00B5193F" w:rsidRDefault="00B5193F" w:rsidP="00B5193F">
      <w:pPr>
        <w:rPr>
          <w:rFonts w:ascii="Courier New" w:hAnsi="Courier New" w:cs="Courier New"/>
          <w:sz w:val="16"/>
          <w:szCs w:val="16"/>
        </w:rPr>
      </w:pPr>
      <w:r w:rsidRPr="00B5193F">
        <w:rPr>
          <w:rFonts w:ascii="Courier New" w:hAnsi="Courier New" w:cs="Courier New"/>
          <w:sz w:val="16"/>
          <w:szCs w:val="16"/>
        </w:rPr>
        <w:t xml:space="preserve">\copy (select avg(score) as avg_score, td.tax_id as original_tax_id, td.organism as orig_organism, md.pref_name, md.chembl_id,journal, year, volume, issue, first_page, last_page,pubmed_id, doi, title, authors from hmmer_statistics h  join target_dictionary td   on h.target = td.chembl_id  join drug_mechanism dm  ON dm.tid = td.tid  join molecule_dictionary md  ON dm.molregno = md.molregno JOIN compound_records cr ON md.molregno = cr.molregno join docs on cr.doc_id = docs.doc_id WHERE h.tax_id = 36329 and score &gt; 385.3 group by td.tax_id, td.organism, md.pref_name, md.chembl_id ,journal, year, volume, issue, first_page, last_page, pubmed_id, doi, title, authors order by md.pref_name, year, volume, issue) to </w:t>
      </w:r>
      <w:commentRangeStart w:id="542"/>
      <w:del w:id="543" w:author="Jeremy Singer" w:date="2020-03-19T15:19:00Z">
        <w:r w:rsidRPr="00B5193F" w:rsidDel="00584D57">
          <w:rPr>
            <w:rFonts w:ascii="Courier New" w:hAnsi="Courier New" w:cs="Courier New"/>
            <w:sz w:val="16"/>
            <w:szCs w:val="16"/>
          </w:rPr>
          <w:delText>'C:/Users/Jeremy-satellite</w:delText>
        </w:r>
      </w:del>
      <w:commentRangeEnd w:id="542"/>
      <w:r w:rsidR="00584D57">
        <w:rPr>
          <w:rStyle w:val="CommentReference"/>
        </w:rPr>
        <w:commentReference w:id="542"/>
      </w:r>
      <w:ins w:id="544" w:author="Jeremy Singer" w:date="2020-03-19T15:19:00Z">
        <w:r w:rsidR="00584D57">
          <w:rPr>
            <w:rFonts w:ascii="Courier New" w:hAnsi="Courier New" w:cs="Courier New"/>
            <w:sz w:val="16"/>
            <w:szCs w:val="16"/>
          </w:rPr>
          <w:t>~</w:t>
        </w:r>
      </w:ins>
      <w:r w:rsidRPr="00B5193F">
        <w:rPr>
          <w:rFonts w:ascii="Courier New" w:hAnsi="Courier New" w:cs="Courier New"/>
          <w:sz w:val="16"/>
          <w:szCs w:val="16"/>
        </w:rPr>
        <w:t>/Documents/RBIF120/paralog_targets/supplements/targets/p_falciparum_hmmer_drugs_annotated.txt' CSV HEADER delimiter '</w:t>
      </w:r>
      <w:r w:rsidRPr="00B5193F">
        <w:rPr>
          <w:rFonts w:ascii="Courier New" w:hAnsi="Courier New" w:cs="Courier New"/>
          <w:sz w:val="16"/>
          <w:szCs w:val="16"/>
        </w:rPr>
        <w:tab/>
        <w:t>'</w:t>
      </w:r>
    </w:p>
    <w:p w14:paraId="7D687F59" w14:textId="3B2E953A" w:rsidR="00A17F0B" w:rsidRDefault="00A17F0B" w:rsidP="00090248">
      <w:pPr>
        <w:spacing w:after="0" w:line="240" w:lineRule="auto"/>
        <w:rPr>
          <w:rFonts w:ascii="Courier New" w:hAnsi="Courier New" w:cs="Courier New"/>
          <w:sz w:val="16"/>
          <w:szCs w:val="16"/>
        </w:rPr>
      </w:pPr>
    </w:p>
    <w:bookmarkStart w:id="545" w:name="_Ref34227796"/>
    <w:p w14:paraId="26A4796F" w14:textId="207EDACA" w:rsidR="00A17F0B" w:rsidRDefault="00A17F0B" w:rsidP="00A17F0B">
      <w:pPr>
        <w:pStyle w:val="Heading2"/>
      </w:pPr>
      <w:r>
        <w:fldChar w:fldCharType="begin"/>
      </w:r>
      <w:r>
        <w:instrText xml:space="preserve"> autonumlgl </w:instrText>
      </w:r>
      <w:r>
        <w:fldChar w:fldCharType="end"/>
      </w:r>
      <w:r>
        <w:t xml:space="preserve"> P_vivax_jackhmmer_drugs.sql</w:t>
      </w:r>
      <w:bookmarkEnd w:id="545"/>
    </w:p>
    <w:p w14:paraId="3D9C4156" w14:textId="1AD40449" w:rsidR="00A17F0B" w:rsidRPr="00A17F0B" w:rsidRDefault="00A17F0B" w:rsidP="00A17F0B">
      <w:pPr>
        <w:rPr>
          <w:rFonts w:ascii="Courier New" w:hAnsi="Courier New" w:cs="Courier New"/>
          <w:sz w:val="16"/>
          <w:szCs w:val="16"/>
        </w:rPr>
      </w:pPr>
      <w:r w:rsidRPr="00A17F0B">
        <w:rPr>
          <w:rFonts w:ascii="Courier New" w:hAnsi="Courier New" w:cs="Courier New"/>
          <w:sz w:val="16"/>
          <w:szCs w:val="16"/>
        </w:rPr>
        <w:t xml:space="preserve">\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5855 and score &gt; 210.5 group by td.tax_id, td.organism, md.pref_name, md.chembl_id, dm.mechanism_of_action, md.max_phase, md.first_approval order by pref_name ) to </w:t>
      </w:r>
      <w:commentRangeStart w:id="546"/>
      <w:del w:id="547" w:author="Jeremy Singer" w:date="2020-03-20T09:06:00Z">
        <w:r w:rsidRPr="00A17F0B" w:rsidDel="004163AC">
          <w:rPr>
            <w:rFonts w:ascii="Courier New" w:hAnsi="Courier New" w:cs="Courier New"/>
            <w:sz w:val="16"/>
            <w:szCs w:val="16"/>
          </w:rPr>
          <w:delText>'C:/Users/Jeremy-satellit</w:delText>
        </w:r>
      </w:del>
      <w:del w:id="548" w:author="Jeremy Singer" w:date="2020-03-19T16:23:00Z">
        <w:r w:rsidRPr="00A17F0B" w:rsidDel="00701E48">
          <w:rPr>
            <w:rFonts w:ascii="Courier New" w:hAnsi="Courier New" w:cs="Courier New"/>
            <w:sz w:val="16"/>
            <w:szCs w:val="16"/>
          </w:rPr>
          <w:delText>e</w:delText>
        </w:r>
      </w:del>
      <w:ins w:id="549" w:author="Jeremy Singer" w:date="2020-03-20T09:06:00Z">
        <w:r w:rsidR="004163AC">
          <w:rPr>
            <w:rFonts w:ascii="Courier New" w:hAnsi="Courier New" w:cs="Courier New"/>
            <w:sz w:val="16"/>
            <w:szCs w:val="16"/>
          </w:rPr>
          <w:t>~/</w:t>
        </w:r>
      </w:ins>
      <w:del w:id="550" w:author="Jeremy Singer" w:date="2020-03-19T16:23:00Z">
        <w:r w:rsidRPr="00A17F0B" w:rsidDel="00701E48">
          <w:rPr>
            <w:rFonts w:ascii="Courier New" w:hAnsi="Courier New" w:cs="Courier New"/>
            <w:sz w:val="16"/>
            <w:szCs w:val="16"/>
          </w:rPr>
          <w:delText>/</w:delText>
        </w:r>
      </w:del>
      <w:commentRangeEnd w:id="546"/>
      <w:r w:rsidR="004163AC">
        <w:rPr>
          <w:rStyle w:val="CommentReference"/>
        </w:rPr>
        <w:commentReference w:id="546"/>
      </w:r>
      <w:r w:rsidRPr="00A17F0B">
        <w:rPr>
          <w:rFonts w:ascii="Courier New" w:hAnsi="Courier New" w:cs="Courier New"/>
          <w:sz w:val="16"/>
          <w:szCs w:val="16"/>
        </w:rPr>
        <w:t>Documents/RBIF120/paralog_targets/supplements/targets/P_vivax_hmmer_drugs.txt' CSV HEADER delimiter '</w:t>
      </w:r>
      <w:r w:rsidRPr="00A17F0B">
        <w:rPr>
          <w:rFonts w:ascii="Courier New" w:hAnsi="Courier New" w:cs="Courier New"/>
          <w:sz w:val="16"/>
          <w:szCs w:val="16"/>
        </w:rPr>
        <w:tab/>
        <w:t>'</w:t>
      </w:r>
    </w:p>
    <w:p w14:paraId="32459AA3" w14:textId="5689A5D0" w:rsidR="00F078D0" w:rsidRDefault="00A776C2" w:rsidP="00A776C2">
      <w:pPr>
        <w:pStyle w:val="Heading2"/>
        <w:rPr>
          <w:ins w:id="551" w:author="Jeremy Singer" w:date="2020-03-21T20:02:00Z"/>
        </w:rPr>
      </w:pPr>
      <w:ins w:id="552" w:author="Jeremy Singer" w:date="2020-03-21T20:01:00Z">
        <w:r>
          <w:fldChar w:fldCharType="begin"/>
        </w:r>
        <w:r>
          <w:instrText xml:space="preserve"> autonumlgl </w:instrText>
        </w:r>
        <w:r>
          <w:fldChar w:fldCharType="end"/>
        </w:r>
        <w:r>
          <w:t xml:space="preserve"> </w:t>
        </w:r>
      </w:ins>
      <w:ins w:id="553" w:author="Jeremy Singer" w:date="2020-03-21T20:02:00Z">
        <w:r w:rsidRPr="00A776C2">
          <w:t>C_parvum_jackhmmer_drugs.sql</w:t>
        </w:r>
      </w:ins>
    </w:p>
    <w:p w14:paraId="79AB1199" w14:textId="3387555C" w:rsidR="00A776C2" w:rsidRPr="00A776C2" w:rsidRDefault="00A776C2" w:rsidP="00A776C2">
      <w:pPr>
        <w:rPr>
          <w:ins w:id="554" w:author="Jeremy Singer" w:date="2020-03-21T20:03:00Z"/>
          <w:rFonts w:ascii="Courier New" w:hAnsi="Courier New" w:cs="Courier New"/>
          <w:sz w:val="16"/>
          <w:szCs w:val="16"/>
          <w:rPrChange w:id="555" w:author="Jeremy Singer" w:date="2020-03-21T20:04:00Z">
            <w:rPr>
              <w:ins w:id="556" w:author="Jeremy Singer" w:date="2020-03-21T20:03:00Z"/>
            </w:rPr>
          </w:rPrChange>
        </w:rPr>
      </w:pPr>
      <w:ins w:id="557" w:author="Jeremy Singer" w:date="2020-03-21T20:02:00Z">
        <w:r w:rsidRPr="00A776C2">
          <w:rPr>
            <w:rFonts w:ascii="Courier New" w:hAnsi="Courier New" w:cs="Courier New"/>
            <w:sz w:val="16"/>
            <w:szCs w:val="16"/>
            <w:rPrChange w:id="558" w:author="Jeremy Singer" w:date="2020-03-21T20:04:00Z">
              <w:rPr/>
            </w:rPrChange>
          </w:rPr>
          <w:t xml:space="preserve">\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5807 and score &gt;= 423.4 group by td.tax_id, td.organism, md.pref_name, md.chembl_id, dm.mechanism_of_action, md.max_phase, md.first_approval order by pref_name ) to </w:t>
        </w:r>
        <w:r w:rsidRPr="00A776C2">
          <w:rPr>
            <w:rFonts w:ascii="Courier New" w:hAnsi="Courier New" w:cs="Courier New"/>
            <w:sz w:val="16"/>
            <w:szCs w:val="16"/>
            <w:rPrChange w:id="559" w:author="Jeremy Singer" w:date="2020-03-21T20:04:00Z">
              <w:rPr/>
            </w:rPrChange>
          </w:rPr>
          <w:t>~</w:t>
        </w:r>
        <w:r w:rsidRPr="00A776C2">
          <w:rPr>
            <w:rFonts w:ascii="Courier New" w:hAnsi="Courier New" w:cs="Courier New"/>
            <w:sz w:val="16"/>
            <w:szCs w:val="16"/>
            <w:rPrChange w:id="560" w:author="Jeremy Singer" w:date="2020-03-21T20:04:00Z">
              <w:rPr/>
            </w:rPrChange>
          </w:rPr>
          <w:t>/Documents/RBIF120/paralog_targets/supplements/targets/C_parvum_hmmer_drugs.txt' CSV HEADER delimiter '</w:t>
        </w:r>
        <w:r w:rsidRPr="00A776C2">
          <w:rPr>
            <w:rFonts w:ascii="Courier New" w:hAnsi="Courier New" w:cs="Courier New"/>
            <w:sz w:val="16"/>
            <w:szCs w:val="16"/>
            <w:rPrChange w:id="561" w:author="Jeremy Singer" w:date="2020-03-21T20:04:00Z">
              <w:rPr/>
            </w:rPrChange>
          </w:rPr>
          <w:tab/>
          <w:t>'</w:t>
        </w:r>
      </w:ins>
    </w:p>
    <w:p w14:paraId="69E26E74" w14:textId="41FE65C7" w:rsidR="00A776C2" w:rsidRDefault="00A776C2" w:rsidP="00A776C2">
      <w:pPr>
        <w:pStyle w:val="Heading2"/>
        <w:rPr>
          <w:ins w:id="562" w:author="Jeremy Singer" w:date="2020-03-21T20:04:00Z"/>
        </w:rPr>
      </w:pPr>
      <w:ins w:id="563" w:author="Jeremy Singer" w:date="2020-03-21T20:03:00Z">
        <w:r>
          <w:fldChar w:fldCharType="begin"/>
        </w:r>
        <w:r>
          <w:instrText xml:space="preserve"> autonumlgl </w:instrText>
        </w:r>
        <w:r>
          <w:fldChar w:fldCharType="end"/>
        </w:r>
        <w:r>
          <w:t xml:space="preserve"> </w:t>
        </w:r>
      </w:ins>
      <w:ins w:id="564" w:author="Jeremy Singer" w:date="2020-03-21T20:04:00Z">
        <w:r w:rsidRPr="00A776C2">
          <w:t>C_parvum_jackhmmer_drugs_annotated.sql</w:t>
        </w:r>
      </w:ins>
    </w:p>
    <w:p w14:paraId="57936A9E" w14:textId="0B4BA818" w:rsidR="00A776C2" w:rsidRPr="00A776C2" w:rsidRDefault="00A776C2" w:rsidP="00A776C2">
      <w:pPr>
        <w:rPr>
          <w:rFonts w:ascii="Courier New" w:hAnsi="Courier New" w:cs="Courier New"/>
          <w:sz w:val="16"/>
          <w:szCs w:val="16"/>
          <w:rPrChange w:id="565" w:author="Jeremy Singer" w:date="2020-03-21T20:05:00Z">
            <w:rPr/>
          </w:rPrChange>
        </w:rPr>
        <w:pPrChange w:id="566" w:author="Jeremy Singer" w:date="2020-03-21T20:04:00Z">
          <w:pPr>
            <w:spacing w:after="0" w:line="240" w:lineRule="auto"/>
          </w:pPr>
        </w:pPrChange>
      </w:pPr>
      <w:ins w:id="567" w:author="Jeremy Singer" w:date="2020-03-21T20:05:00Z">
        <w:r w:rsidRPr="00A776C2">
          <w:rPr>
            <w:rFonts w:ascii="Courier New" w:hAnsi="Courier New" w:cs="Courier New"/>
            <w:sz w:val="16"/>
            <w:szCs w:val="16"/>
            <w:rPrChange w:id="568" w:author="Jeremy Singer" w:date="2020-03-21T20:05:00Z">
              <w:rPr/>
            </w:rPrChange>
          </w:rPr>
          <w:t xml:space="preserve">\copy (select avg(score) as avg_score, td.tax_id as original_tax_id, td.organism as orig_organism, md.pref_name, md.chembl_id,journal, year, volume, issue, first_page, last_page,pubmed_id, doi, title, authors from hmmer_statistics h  join target_dictionary td   on h.target = td.chembl_id  join drug_mechanism dm  ON dm.tid = td.tid  join molecule_dictionary md  ON dm.molregno = md.molregno JOIN compound_records cr ON md.molregno = cr.molregno join docs on cr.doc_id = docs.doc_id WHERE h.tax_id = 5807 and score &gt;= 423.4 group by td.tax_id, td.organism, md.pref_name, md.chembl_id ,journal, year, volume, issue, first_page, last_page, pubmed_id, doi, title, authors order by md.pref_name, year, volume, issue) to </w:t>
        </w:r>
      </w:ins>
      <w:ins w:id="569" w:author="Jeremy Singer" w:date="2020-03-21T20:08:00Z">
        <w:r>
          <w:rPr>
            <w:rFonts w:ascii="Courier New" w:hAnsi="Courier New" w:cs="Courier New"/>
            <w:sz w:val="16"/>
            <w:szCs w:val="16"/>
          </w:rPr>
          <w:t>~</w:t>
        </w:r>
      </w:ins>
      <w:ins w:id="570" w:author="Jeremy Singer" w:date="2020-03-21T20:05:00Z">
        <w:r w:rsidRPr="00A776C2">
          <w:rPr>
            <w:rFonts w:ascii="Courier New" w:hAnsi="Courier New" w:cs="Courier New"/>
            <w:sz w:val="16"/>
            <w:szCs w:val="16"/>
            <w:rPrChange w:id="571" w:author="Jeremy Singer" w:date="2020-03-21T20:05:00Z">
              <w:rPr/>
            </w:rPrChange>
          </w:rPr>
          <w:t>/Documents/RBIF120/paralog_targets/supplements/targets/C_parvum_hmmer_drugs_annotated.txt' CSV HEADER delimiter '</w:t>
        </w:r>
        <w:r w:rsidRPr="00A776C2">
          <w:rPr>
            <w:rFonts w:ascii="Courier New" w:hAnsi="Courier New" w:cs="Courier New"/>
            <w:sz w:val="16"/>
            <w:szCs w:val="16"/>
            <w:rPrChange w:id="572" w:author="Jeremy Singer" w:date="2020-03-21T20:05:00Z">
              <w:rPr/>
            </w:rPrChange>
          </w:rPr>
          <w:tab/>
        </w:r>
        <w:r w:rsidRPr="00A776C2">
          <w:rPr>
            <w:rFonts w:ascii="Courier New" w:hAnsi="Courier New" w:cs="Courier New"/>
            <w:sz w:val="16"/>
            <w:szCs w:val="16"/>
            <w:rPrChange w:id="573" w:author="Jeremy Singer" w:date="2020-03-21T20:05:00Z">
              <w:rPr/>
            </w:rPrChange>
          </w:rPr>
          <w:tab/>
          <w:t>'</w:t>
        </w:r>
      </w:ins>
    </w:p>
    <w:p w14:paraId="16403BA6" w14:textId="77777777" w:rsidR="00A776C2" w:rsidRDefault="00465D3A" w:rsidP="00A776C2">
      <w:pPr>
        <w:pStyle w:val="Heading2"/>
        <w:rPr>
          <w:ins w:id="574" w:author="Jeremy Singer" w:date="2020-03-21T20:07:00Z"/>
        </w:rPr>
      </w:pPr>
      <w:r>
        <w:br w:type="page"/>
      </w:r>
      <w:ins w:id="575" w:author="Jeremy Singer" w:date="2020-03-21T20:06:00Z">
        <w:r w:rsidR="00A776C2">
          <w:lastRenderedPageBreak/>
          <w:fldChar w:fldCharType="begin"/>
        </w:r>
        <w:r w:rsidR="00A776C2">
          <w:instrText xml:space="preserve"> autonumlgl </w:instrText>
        </w:r>
        <w:r w:rsidR="00A776C2">
          <w:fldChar w:fldCharType="end"/>
        </w:r>
        <w:r w:rsidR="00A776C2">
          <w:t xml:space="preserve"> </w:t>
        </w:r>
      </w:ins>
      <w:ins w:id="576" w:author="Jeremy Singer" w:date="2020-03-21T20:07:00Z">
        <w:r w:rsidR="00A776C2" w:rsidRPr="00A776C2">
          <w:t>T_cruzi_hmmer_drugs.sql</w:t>
        </w:r>
      </w:ins>
    </w:p>
    <w:p w14:paraId="53CD8FA5" w14:textId="77777777" w:rsidR="00D04EEB" w:rsidRDefault="00A776C2" w:rsidP="00A776C2">
      <w:pPr>
        <w:rPr>
          <w:ins w:id="577" w:author="Jeremy Singer" w:date="2020-03-21T20:09:00Z"/>
          <w:rFonts w:ascii="Courier New" w:hAnsi="Courier New" w:cs="Courier New"/>
          <w:sz w:val="16"/>
          <w:szCs w:val="16"/>
        </w:rPr>
      </w:pPr>
      <w:ins w:id="578" w:author="Jeremy Singer" w:date="2020-03-21T20:08:00Z">
        <w:r w:rsidRPr="00A776C2">
          <w:rPr>
            <w:rFonts w:ascii="Courier New" w:hAnsi="Courier New" w:cs="Courier New"/>
            <w:sz w:val="16"/>
            <w:szCs w:val="16"/>
            <w:rPrChange w:id="579" w:author="Jeremy Singer" w:date="2020-03-21T20:08:00Z">
              <w:rPr/>
            </w:rPrChange>
          </w:rPr>
          <w:t xml:space="preserve">\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5693 and score &gt;= 172.9 group by td.tax_id, td.organism, md.pref_name, md.chembl_id, dm.mechanism_of_action, md.max_phase, md.first_approval order by pref_name ) to </w:t>
        </w:r>
        <w:r>
          <w:rPr>
            <w:rFonts w:ascii="Courier New" w:hAnsi="Courier New" w:cs="Courier New"/>
            <w:sz w:val="16"/>
            <w:szCs w:val="16"/>
          </w:rPr>
          <w:t>`</w:t>
        </w:r>
        <w:r w:rsidRPr="00A776C2">
          <w:rPr>
            <w:rFonts w:ascii="Courier New" w:hAnsi="Courier New" w:cs="Courier New"/>
            <w:sz w:val="16"/>
            <w:szCs w:val="16"/>
            <w:rPrChange w:id="580" w:author="Jeremy Singer" w:date="2020-03-21T20:08:00Z">
              <w:rPr/>
            </w:rPrChange>
          </w:rPr>
          <w:t>/Documents/RBIF120/paralog_targets/supplements/targets/T_cruzi_hmmer_drugs.txt' CSV HEADER delimiter '</w:t>
        </w:r>
        <w:r w:rsidRPr="00A776C2">
          <w:rPr>
            <w:rFonts w:ascii="Courier New" w:hAnsi="Courier New" w:cs="Courier New"/>
            <w:sz w:val="16"/>
            <w:szCs w:val="16"/>
            <w:rPrChange w:id="581" w:author="Jeremy Singer" w:date="2020-03-21T20:08:00Z">
              <w:rPr/>
            </w:rPrChange>
          </w:rPr>
          <w:tab/>
          <w:t>'</w:t>
        </w:r>
      </w:ins>
    </w:p>
    <w:p w14:paraId="3C71DD87" w14:textId="77777777" w:rsidR="00D04EEB" w:rsidRDefault="00D04EEB" w:rsidP="00D04EEB">
      <w:pPr>
        <w:pStyle w:val="Heading2"/>
        <w:rPr>
          <w:ins w:id="582" w:author="Jeremy Singer" w:date="2020-03-21T20:09:00Z"/>
        </w:rPr>
      </w:pPr>
      <w:ins w:id="583" w:author="Jeremy Singer" w:date="2020-03-21T20:09:00Z">
        <w:r>
          <w:fldChar w:fldCharType="begin"/>
        </w:r>
        <w:r>
          <w:instrText xml:space="preserve"> autonumlgl </w:instrText>
        </w:r>
        <w:r>
          <w:fldChar w:fldCharType="end"/>
        </w:r>
        <w:r>
          <w:t xml:space="preserve"> </w:t>
        </w:r>
        <w:r w:rsidRPr="00D04EEB">
          <w:t>T_cruzi_jackhmmer_drugs_annotated.sql</w:t>
        </w:r>
      </w:ins>
    </w:p>
    <w:p w14:paraId="7339387D" w14:textId="77777777" w:rsidR="00C44C56" w:rsidRDefault="00D04EEB" w:rsidP="00D04EEB">
      <w:pPr>
        <w:rPr>
          <w:ins w:id="584" w:author="Jeremy Singer" w:date="2020-03-21T20:12:00Z"/>
          <w:rFonts w:ascii="Courier New" w:hAnsi="Courier New" w:cs="Courier New"/>
          <w:sz w:val="16"/>
          <w:szCs w:val="16"/>
        </w:rPr>
      </w:pPr>
      <w:ins w:id="585" w:author="Jeremy Singer" w:date="2020-03-21T20:11:00Z">
        <w:r w:rsidRPr="00D04EEB">
          <w:rPr>
            <w:rFonts w:ascii="Courier New" w:hAnsi="Courier New" w:cs="Courier New"/>
            <w:sz w:val="16"/>
            <w:szCs w:val="16"/>
            <w:rPrChange w:id="586" w:author="Jeremy Singer" w:date="2020-03-21T20:11:00Z">
              <w:rPr/>
            </w:rPrChange>
          </w:rPr>
          <w:t xml:space="preserve">\copy (select avg(score) as avg_score, td.tax_id as original_tax_id, td.organism as orig_organism, md.pref_name, md.chembl_id,journal, year, volume, issue, first_page, last_page,pubmed_id, doi, title, authors from hmmer_statistics h  join target_dictionary td   on h.target = td.chembl_id  join drug_mechanism dm  ON dm.tid = td.tid  join molecule_dictionary md  ON dm.molregno = md.molregno JOIN compound_records cr ON md.molregno = cr.molregno join docs on cr.doc_id = docs.doc_id WHERE h.tax_id = 5693 and score &gt;= 172.9 group by td.tax_id, td.organism, md.pref_name, md.chembl_id ,journal, year, volume, issue, first_page, last_page, pubmed_id, doi, title, authors order by md.pref_name, year, volume, issue) to </w:t>
        </w:r>
        <w:r>
          <w:rPr>
            <w:rFonts w:ascii="Courier New" w:hAnsi="Courier New" w:cs="Courier New"/>
            <w:sz w:val="16"/>
            <w:szCs w:val="16"/>
          </w:rPr>
          <w:t>~</w:t>
        </w:r>
        <w:r w:rsidRPr="00D04EEB">
          <w:rPr>
            <w:rFonts w:ascii="Courier New" w:hAnsi="Courier New" w:cs="Courier New"/>
            <w:sz w:val="16"/>
            <w:szCs w:val="16"/>
            <w:rPrChange w:id="587" w:author="Jeremy Singer" w:date="2020-03-21T20:11:00Z">
              <w:rPr/>
            </w:rPrChange>
          </w:rPr>
          <w:t>/Documents/RBIF120/paralog_targets/supplements/targets/T_cruzi_hmmer_drugs_annotated.txt' CSV HEADER delimiter '</w:t>
        </w:r>
        <w:r w:rsidRPr="00D04EEB">
          <w:rPr>
            <w:rFonts w:ascii="Courier New" w:hAnsi="Courier New" w:cs="Courier New"/>
            <w:sz w:val="16"/>
            <w:szCs w:val="16"/>
            <w:rPrChange w:id="588" w:author="Jeremy Singer" w:date="2020-03-21T20:11:00Z">
              <w:rPr/>
            </w:rPrChange>
          </w:rPr>
          <w:tab/>
        </w:r>
        <w:r w:rsidRPr="00D04EEB">
          <w:rPr>
            <w:rFonts w:ascii="Courier New" w:hAnsi="Courier New" w:cs="Courier New"/>
            <w:sz w:val="16"/>
            <w:szCs w:val="16"/>
            <w:rPrChange w:id="589" w:author="Jeremy Singer" w:date="2020-03-21T20:11:00Z">
              <w:rPr/>
            </w:rPrChange>
          </w:rPr>
          <w:tab/>
          <w:t>'</w:t>
        </w:r>
      </w:ins>
    </w:p>
    <w:p w14:paraId="3D93CFDA" w14:textId="77777777" w:rsidR="00C44C56" w:rsidRDefault="00C44C56" w:rsidP="00C44C56">
      <w:pPr>
        <w:pStyle w:val="Heading2"/>
        <w:rPr>
          <w:ins w:id="590" w:author="Jeremy Singer" w:date="2020-03-21T20:13:00Z"/>
        </w:rPr>
      </w:pPr>
      <w:ins w:id="591" w:author="Jeremy Singer" w:date="2020-03-21T20:12:00Z">
        <w:r>
          <w:fldChar w:fldCharType="begin"/>
        </w:r>
        <w:r>
          <w:instrText xml:space="preserve"> autonumlgl </w:instrText>
        </w:r>
        <w:r>
          <w:fldChar w:fldCharType="end"/>
        </w:r>
      </w:ins>
      <w:ins w:id="592" w:author="Jeremy Singer" w:date="2020-03-21T20:13:00Z">
        <w:r>
          <w:t xml:space="preserve"> </w:t>
        </w:r>
        <w:r w:rsidRPr="00C44C56">
          <w:t>Leishmania_hmmer_drugs.sql</w:t>
        </w:r>
      </w:ins>
    </w:p>
    <w:p w14:paraId="0DC8BE5C" w14:textId="77777777" w:rsidR="00C44C56" w:rsidRDefault="00C44C56" w:rsidP="00C44C56">
      <w:pPr>
        <w:rPr>
          <w:ins w:id="593" w:author="Jeremy Singer" w:date="2020-03-21T20:14:00Z"/>
          <w:rFonts w:ascii="Courier New" w:hAnsi="Courier New" w:cs="Courier New"/>
          <w:sz w:val="16"/>
          <w:szCs w:val="16"/>
        </w:rPr>
      </w:pPr>
      <w:ins w:id="594" w:author="Jeremy Singer" w:date="2020-03-21T20:13:00Z">
        <w:r w:rsidRPr="00C44C56">
          <w:rPr>
            <w:rFonts w:ascii="Courier New" w:hAnsi="Courier New" w:cs="Courier New"/>
            <w:sz w:val="16"/>
            <w:szCs w:val="16"/>
            <w:rPrChange w:id="595" w:author="Jeremy Singer" w:date="2020-03-21T20:14:00Z">
              <w:rPr/>
            </w:rPrChange>
          </w:rPr>
          <w:t>\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981087 and score &gt;= 509 group by td.tax_id, td.organism, md.pref_name, md.chembl_id, dm.mechanism_of_action, md.max_phase, md.first_approval order by pref_name ) to 'C:/Users/Jeremy-satellite/Documents/RBIF120/paralog_targets/supplements/targets/Leishmania_hmmer_drugs.txt' CSV HEADER delimiter '</w:t>
        </w:r>
        <w:r w:rsidRPr="00C44C56">
          <w:rPr>
            <w:rFonts w:ascii="Courier New" w:hAnsi="Courier New" w:cs="Courier New"/>
            <w:sz w:val="16"/>
            <w:szCs w:val="16"/>
            <w:rPrChange w:id="596" w:author="Jeremy Singer" w:date="2020-03-21T20:14:00Z">
              <w:rPr/>
            </w:rPrChange>
          </w:rPr>
          <w:tab/>
          <w:t>'</w:t>
        </w:r>
      </w:ins>
    </w:p>
    <w:p w14:paraId="75416C73" w14:textId="127E2E73" w:rsidR="00A776C2" w:rsidRPr="00C44C56" w:rsidRDefault="00A776C2" w:rsidP="00C44C56">
      <w:pPr>
        <w:pStyle w:val="Heading2"/>
        <w:rPr>
          <w:ins w:id="597" w:author="Jeremy Singer" w:date="2020-03-21T20:05:00Z"/>
        </w:rPr>
        <w:pPrChange w:id="598" w:author="Jeremy Singer" w:date="2020-03-21T20:14:00Z">
          <w:pPr/>
        </w:pPrChange>
      </w:pPr>
      <w:ins w:id="599" w:author="Jeremy Singer" w:date="2020-03-21T20:05:00Z">
        <w:r w:rsidRPr="00C44C56">
          <w:br w:type="page"/>
        </w:r>
      </w:ins>
    </w:p>
    <w:p w14:paraId="1C5D0646" w14:textId="77777777" w:rsidR="00465D3A" w:rsidRDefault="00465D3A">
      <w:pPr>
        <w:rPr>
          <w:rFonts w:ascii="Courier New" w:hAnsi="Courier New" w:cs="Courier New"/>
          <w:sz w:val="16"/>
          <w:szCs w:val="16"/>
        </w:rPr>
      </w:pPr>
    </w:p>
    <w:p w14:paraId="69B8B2E6" w14:textId="77777777" w:rsidR="00030BCE" w:rsidRDefault="00030BCE" w:rsidP="00F078D0">
      <w:pPr>
        <w:spacing w:after="0" w:line="240" w:lineRule="auto"/>
        <w:rPr>
          <w:rFonts w:ascii="Courier New" w:hAnsi="Courier New" w:cs="Courier New"/>
          <w:sz w:val="16"/>
          <w:szCs w:val="16"/>
        </w:rPr>
      </w:pPr>
    </w:p>
    <w:p w14:paraId="5EC55B13" w14:textId="1DBF3081" w:rsidR="00030BCE" w:rsidRDefault="00B06B3D" w:rsidP="00B06B3D">
      <w:pPr>
        <w:pStyle w:val="Heading1"/>
      </w:pPr>
      <w:r>
        <w:fldChar w:fldCharType="begin"/>
      </w:r>
      <w:r>
        <w:instrText xml:space="preserve"> autonumlgl </w:instrText>
      </w:r>
      <w:r>
        <w:fldChar w:fldCharType="end"/>
      </w:r>
      <w:r>
        <w:t xml:space="preserve"> References</w:t>
      </w:r>
    </w:p>
    <w:p w14:paraId="7A98A610" w14:textId="77777777" w:rsidR="00F113A4" w:rsidRPr="00F113A4" w:rsidRDefault="00030BCE" w:rsidP="00F113A4">
      <w:pPr>
        <w:pStyle w:val="EndNoteBibliography"/>
        <w:spacing w:after="0"/>
        <w:ind w:left="720" w:hanging="720"/>
      </w:pPr>
      <w:r>
        <w:rPr>
          <w:rFonts w:ascii="Courier New" w:hAnsi="Courier New" w:cs="Courier New"/>
          <w:sz w:val="16"/>
          <w:szCs w:val="16"/>
        </w:rPr>
        <w:fldChar w:fldCharType="begin"/>
      </w:r>
      <w:r>
        <w:rPr>
          <w:rFonts w:ascii="Courier New" w:hAnsi="Courier New" w:cs="Courier New"/>
          <w:sz w:val="16"/>
          <w:szCs w:val="16"/>
        </w:rPr>
        <w:instrText xml:space="preserve"> ADDIN EN.REFLIST </w:instrText>
      </w:r>
      <w:r>
        <w:rPr>
          <w:rFonts w:ascii="Courier New" w:hAnsi="Courier New" w:cs="Courier New"/>
          <w:sz w:val="16"/>
          <w:szCs w:val="16"/>
        </w:rPr>
        <w:fldChar w:fldCharType="separate"/>
      </w:r>
      <w:r w:rsidR="00F113A4" w:rsidRPr="00F113A4">
        <w:t>1.</w:t>
      </w:r>
      <w:r w:rsidR="00F113A4" w:rsidRPr="00F113A4">
        <w:tab/>
        <w:t>Gaulton A, Bellis LJ, Bento AP, Chambers J, Davies M, Hersey A, Light Y, McGlinchey S, Michalovich D, Al-Lazikani B</w:t>
      </w:r>
      <w:r w:rsidR="00F113A4" w:rsidRPr="00F113A4">
        <w:rPr>
          <w:i/>
        </w:rPr>
        <w:t xml:space="preserve"> et al</w:t>
      </w:r>
      <w:r w:rsidR="00F113A4" w:rsidRPr="00F113A4">
        <w:t xml:space="preserve">: </w:t>
      </w:r>
      <w:r w:rsidR="00F113A4" w:rsidRPr="00F113A4">
        <w:rPr>
          <w:b/>
        </w:rPr>
        <w:t>ChEMBL: a large-scale bioactivity database for drug discovery</w:t>
      </w:r>
      <w:r w:rsidR="00F113A4" w:rsidRPr="00F113A4">
        <w:t xml:space="preserve">. </w:t>
      </w:r>
      <w:r w:rsidR="00F113A4" w:rsidRPr="00F113A4">
        <w:rPr>
          <w:i/>
        </w:rPr>
        <w:t xml:space="preserve">Nucleic Acids Res </w:t>
      </w:r>
      <w:r w:rsidR="00F113A4" w:rsidRPr="00F113A4">
        <w:t xml:space="preserve">2012, </w:t>
      </w:r>
      <w:r w:rsidR="00F113A4" w:rsidRPr="00F113A4">
        <w:rPr>
          <w:b/>
        </w:rPr>
        <w:t>40</w:t>
      </w:r>
      <w:r w:rsidR="00F113A4" w:rsidRPr="00F113A4">
        <w:t>(Database issue):D1100-1107.</w:t>
      </w:r>
    </w:p>
    <w:p w14:paraId="4C3FB0EA" w14:textId="77777777" w:rsidR="00F113A4" w:rsidRPr="00F113A4" w:rsidRDefault="00F113A4" w:rsidP="00F113A4">
      <w:pPr>
        <w:pStyle w:val="EndNoteBibliography"/>
        <w:spacing w:after="0"/>
        <w:ind w:left="720" w:hanging="720"/>
      </w:pPr>
      <w:r w:rsidRPr="00F113A4">
        <w:t>2.</w:t>
      </w:r>
      <w:r w:rsidRPr="00F113A4">
        <w:tab/>
        <w:t>Gaulton A, Hersey A, Nowotka M, Bento AP, Chambers J, Mendez D, Mutowo P, Atkinson F, Bellis LJ, Cibrián-Uhalte E</w:t>
      </w:r>
      <w:r w:rsidRPr="00F113A4">
        <w:rPr>
          <w:i/>
        </w:rPr>
        <w:t xml:space="preserve"> et al</w:t>
      </w:r>
      <w:r w:rsidRPr="00F113A4">
        <w:t xml:space="preserve">: </w:t>
      </w:r>
      <w:r w:rsidRPr="00F113A4">
        <w:rPr>
          <w:b/>
        </w:rPr>
        <w:t>The ChEMBL database in 2017</w:t>
      </w:r>
      <w:r w:rsidRPr="00F113A4">
        <w:t xml:space="preserve">. </w:t>
      </w:r>
      <w:r w:rsidRPr="00F113A4">
        <w:rPr>
          <w:i/>
        </w:rPr>
        <w:t xml:space="preserve">Nucleic Acids Res </w:t>
      </w:r>
      <w:r w:rsidRPr="00F113A4">
        <w:t xml:space="preserve">2017, </w:t>
      </w:r>
      <w:r w:rsidRPr="00F113A4">
        <w:rPr>
          <w:b/>
        </w:rPr>
        <w:t>45</w:t>
      </w:r>
      <w:r w:rsidRPr="00F113A4">
        <w:t>(Database issue):D945-954.</w:t>
      </w:r>
    </w:p>
    <w:p w14:paraId="56495E61" w14:textId="77777777" w:rsidR="00F113A4" w:rsidRPr="00F113A4" w:rsidRDefault="00F113A4" w:rsidP="00F113A4">
      <w:pPr>
        <w:pStyle w:val="EndNoteBibliography"/>
        <w:spacing w:after="0"/>
        <w:ind w:left="720" w:hanging="720"/>
      </w:pPr>
      <w:r w:rsidRPr="00F113A4">
        <w:t>3.</w:t>
      </w:r>
      <w:r w:rsidRPr="00F113A4">
        <w:tab/>
        <w:t>Aurrecoechea C, Barreto A, Basenko EY, Brestelli J, Brunk BP, Cade S, Crouch K, Doherty R, Falke D, Fischer S</w:t>
      </w:r>
      <w:r w:rsidRPr="00F113A4">
        <w:rPr>
          <w:i/>
        </w:rPr>
        <w:t xml:space="preserve"> et al</w:t>
      </w:r>
      <w:r w:rsidRPr="00F113A4">
        <w:t xml:space="preserve">: </w:t>
      </w:r>
      <w:r w:rsidRPr="00F113A4">
        <w:rPr>
          <w:b/>
        </w:rPr>
        <w:t>EuPathDB: the eukaryotic pathogen genomics database resource</w:t>
      </w:r>
      <w:r w:rsidRPr="00F113A4">
        <w:t xml:space="preserve">. </w:t>
      </w:r>
      <w:r w:rsidRPr="00F113A4">
        <w:rPr>
          <w:i/>
        </w:rPr>
        <w:t xml:space="preserve">Nucleic Acids Res </w:t>
      </w:r>
      <w:r w:rsidRPr="00F113A4">
        <w:t xml:space="preserve">2017, </w:t>
      </w:r>
      <w:r w:rsidRPr="00F113A4">
        <w:rPr>
          <w:b/>
        </w:rPr>
        <w:t>45</w:t>
      </w:r>
      <w:r w:rsidRPr="00F113A4">
        <w:t>(Database issue):D581-591.</w:t>
      </w:r>
    </w:p>
    <w:p w14:paraId="6FA8BD29" w14:textId="3C5955E9" w:rsidR="00F113A4" w:rsidRPr="00F113A4" w:rsidRDefault="00F113A4" w:rsidP="00F113A4">
      <w:pPr>
        <w:pStyle w:val="EndNoteBibliography"/>
        <w:spacing w:after="0"/>
        <w:ind w:left="720" w:hanging="720"/>
      </w:pPr>
      <w:r w:rsidRPr="00F113A4">
        <w:t>4.</w:t>
      </w:r>
      <w:r w:rsidRPr="00F113A4">
        <w:tab/>
      </w:r>
      <w:r w:rsidRPr="00F113A4">
        <w:rPr>
          <w:b/>
        </w:rPr>
        <w:t xml:space="preserve">World malaria report 2019 </w:t>
      </w:r>
      <w:r w:rsidRPr="00F113A4">
        <w:t>[</w:t>
      </w:r>
      <w:hyperlink r:id="rId29" w:history="1">
        <w:r w:rsidRPr="00F113A4">
          <w:rPr>
            <w:rStyle w:val="Hyperlink"/>
          </w:rPr>
          <w:t>https://www.who.int/news-room/feature-stories/detail/world-malaria-report-2019</w:t>
        </w:r>
      </w:hyperlink>
      <w:r w:rsidRPr="00F113A4">
        <w:t>]</w:t>
      </w:r>
    </w:p>
    <w:p w14:paraId="08CDBAC0" w14:textId="77777777" w:rsidR="00F113A4" w:rsidRPr="00F113A4" w:rsidRDefault="00F113A4" w:rsidP="00F113A4">
      <w:pPr>
        <w:pStyle w:val="EndNoteBibliography"/>
        <w:spacing w:after="0"/>
        <w:ind w:left="720" w:hanging="720"/>
      </w:pPr>
      <w:r w:rsidRPr="00F113A4">
        <w:t>5.</w:t>
      </w:r>
      <w:r w:rsidRPr="00F113A4">
        <w:tab/>
        <w:t xml:space="preserve">Altschul SF, Madden TL, Schäffer AA, Zhang J, Zhang Z, Miller W, Lipman DJ: </w:t>
      </w:r>
      <w:r w:rsidRPr="00F113A4">
        <w:rPr>
          <w:b/>
        </w:rPr>
        <w:t>Gapped BLAST and PSI-BLAST: a new generation of protein database search programs</w:t>
      </w:r>
      <w:r w:rsidRPr="00F113A4">
        <w:t xml:space="preserve">. In: </w:t>
      </w:r>
      <w:r w:rsidRPr="00F113A4">
        <w:rPr>
          <w:i/>
        </w:rPr>
        <w:t>Nucleic Acids Res.</w:t>
      </w:r>
      <w:r w:rsidRPr="00F113A4">
        <w:t xml:space="preserve"> vol. 25; 1997: 3389-3402.</w:t>
      </w:r>
    </w:p>
    <w:p w14:paraId="3D10617C" w14:textId="77777777" w:rsidR="00F113A4" w:rsidRPr="00F113A4" w:rsidRDefault="00F113A4" w:rsidP="00F113A4">
      <w:pPr>
        <w:pStyle w:val="EndNoteBibliography"/>
        <w:spacing w:after="0"/>
        <w:ind w:left="720" w:hanging="720"/>
      </w:pPr>
      <w:r w:rsidRPr="00F113A4">
        <w:t>6.</w:t>
      </w:r>
      <w:r w:rsidRPr="00F113A4">
        <w:tab/>
        <w:t xml:space="preserve">Wheeler TJ, HHMI Janelia Farm Research Campus A, VA 20147, USA, Eddy SR, HHMI Janelia Farm Research Campus A, VA 20147, USA: </w:t>
      </w:r>
      <w:r w:rsidRPr="00F113A4">
        <w:rPr>
          <w:b/>
        </w:rPr>
        <w:t>nhmmer: DNA homology search with profile HMMs</w:t>
      </w:r>
      <w:r w:rsidRPr="00F113A4">
        <w:t xml:space="preserve">. </w:t>
      </w:r>
      <w:r w:rsidRPr="00F113A4">
        <w:rPr>
          <w:i/>
        </w:rPr>
        <w:t xml:space="preserve">Bioinformatics </w:t>
      </w:r>
      <w:r w:rsidRPr="00F113A4">
        <w:t xml:space="preserve">2013, </w:t>
      </w:r>
      <w:r w:rsidRPr="00F113A4">
        <w:rPr>
          <w:b/>
        </w:rPr>
        <w:t>29</w:t>
      </w:r>
      <w:r w:rsidRPr="00F113A4">
        <w:t>(19):2487-2489.</w:t>
      </w:r>
    </w:p>
    <w:p w14:paraId="29B28674" w14:textId="77777777" w:rsidR="00F113A4" w:rsidRPr="00F113A4" w:rsidRDefault="00F113A4" w:rsidP="00F113A4">
      <w:pPr>
        <w:pStyle w:val="EndNoteBibliography"/>
        <w:spacing w:after="0"/>
        <w:ind w:left="720" w:hanging="720"/>
      </w:pPr>
      <w:r w:rsidRPr="00F113A4">
        <w:t>7.</w:t>
      </w:r>
      <w:r w:rsidRPr="00F113A4">
        <w:tab/>
      </w:r>
      <w:r w:rsidRPr="00F113A4">
        <w:rPr>
          <w:b/>
        </w:rPr>
        <w:t>WHO | Responding to antimalarial drug resistance</w:t>
      </w:r>
      <w:r w:rsidRPr="00F113A4">
        <w:t xml:space="preserve">. </w:t>
      </w:r>
      <w:r w:rsidRPr="00F113A4">
        <w:rPr>
          <w:i/>
        </w:rPr>
        <w:t xml:space="preserve">WHO </w:t>
      </w:r>
      <w:r w:rsidRPr="00F113A4">
        <w:t>2018.</w:t>
      </w:r>
    </w:p>
    <w:p w14:paraId="7611B377" w14:textId="77777777" w:rsidR="00F113A4" w:rsidRPr="00F113A4" w:rsidRDefault="00F113A4" w:rsidP="00F113A4">
      <w:pPr>
        <w:pStyle w:val="EndNoteBibliography"/>
        <w:spacing w:after="0"/>
        <w:ind w:left="720" w:hanging="720"/>
      </w:pPr>
      <w:r w:rsidRPr="00F113A4">
        <w:t>8.</w:t>
      </w:r>
      <w:r w:rsidRPr="00F113A4">
        <w:tab/>
        <w:t xml:space="preserve">Khan MA, Smego RA, Jr., Razi ST, Beg MA: </w:t>
      </w:r>
      <w:r w:rsidRPr="00F113A4">
        <w:rPr>
          <w:b/>
        </w:rPr>
        <w:t>Emerging drug--resistance and guidelines for treatment of malaria</w:t>
      </w:r>
      <w:r w:rsidRPr="00F113A4">
        <w:t xml:space="preserve">. </w:t>
      </w:r>
      <w:r w:rsidRPr="00F113A4">
        <w:rPr>
          <w:i/>
        </w:rPr>
        <w:t xml:space="preserve">J Coll Physicians Surg Pak </w:t>
      </w:r>
      <w:r w:rsidRPr="00F113A4">
        <w:t xml:space="preserve">2004, </w:t>
      </w:r>
      <w:r w:rsidRPr="00F113A4">
        <w:rPr>
          <w:b/>
        </w:rPr>
        <w:t>14</w:t>
      </w:r>
      <w:r w:rsidRPr="00F113A4">
        <w:t>(5):319-324.</w:t>
      </w:r>
    </w:p>
    <w:p w14:paraId="4F95D7B9" w14:textId="77777777" w:rsidR="00F113A4" w:rsidRPr="00F113A4" w:rsidRDefault="00F113A4" w:rsidP="00F113A4">
      <w:pPr>
        <w:pStyle w:val="EndNoteBibliography"/>
        <w:spacing w:after="0"/>
        <w:ind w:left="720" w:hanging="720"/>
      </w:pPr>
      <w:r w:rsidRPr="00F113A4">
        <w:t>9.</w:t>
      </w:r>
      <w:r w:rsidRPr="00F113A4">
        <w:tab/>
        <w:t>Aurrecoechea C, Brestelli J, Brunk BP, Dommer J, Fischer S, Gajria B, Gao X, Gingle A, Grant G, Harb OS</w:t>
      </w:r>
      <w:r w:rsidRPr="00F113A4">
        <w:rPr>
          <w:i/>
        </w:rPr>
        <w:t xml:space="preserve"> et al</w:t>
      </w:r>
      <w:r w:rsidRPr="00F113A4">
        <w:t xml:space="preserve">: </w:t>
      </w:r>
      <w:r w:rsidRPr="00F113A4">
        <w:rPr>
          <w:b/>
        </w:rPr>
        <w:t>PlasmoDB: a functional genomic database for malaria parasites</w:t>
      </w:r>
      <w:r w:rsidRPr="00F113A4">
        <w:t xml:space="preserve">. In: </w:t>
      </w:r>
      <w:r w:rsidRPr="00F113A4">
        <w:rPr>
          <w:i/>
        </w:rPr>
        <w:t>Nucleic Acids Res.</w:t>
      </w:r>
      <w:r w:rsidRPr="00F113A4">
        <w:t xml:space="preserve"> vol. 37; 2009: D539-543.</w:t>
      </w:r>
    </w:p>
    <w:p w14:paraId="69F2DAC3" w14:textId="77777777" w:rsidR="00F113A4" w:rsidRPr="00F113A4" w:rsidRDefault="00F113A4" w:rsidP="00F113A4">
      <w:pPr>
        <w:pStyle w:val="EndNoteBibliography"/>
        <w:spacing w:after="0"/>
        <w:ind w:left="720" w:hanging="720"/>
      </w:pPr>
      <w:r w:rsidRPr="00F113A4">
        <w:t>10.</w:t>
      </w:r>
      <w:r w:rsidRPr="00F113A4">
        <w:tab/>
        <w:t xml:space="preserve">Gupta A, Shah P, Haider A, Gupta K, Siddiqi MI, Ralph SA, Habib S: </w:t>
      </w:r>
      <w:r w:rsidRPr="00F113A4">
        <w:rPr>
          <w:b/>
        </w:rPr>
        <w:t>Reduced ribosomes of the apicoplast and mitochondrion of Plasmodium spp. and predicted interactions with antibiotics</w:t>
      </w:r>
      <w:r w:rsidRPr="00F113A4">
        <w:t xml:space="preserve">. In: </w:t>
      </w:r>
      <w:r w:rsidRPr="00F113A4">
        <w:rPr>
          <w:i/>
        </w:rPr>
        <w:t>Open Biol.</w:t>
      </w:r>
      <w:r w:rsidRPr="00F113A4">
        <w:t xml:space="preserve"> vol. 4; 2014.</w:t>
      </w:r>
    </w:p>
    <w:p w14:paraId="5D8601A9" w14:textId="3AA98B9E" w:rsidR="00F113A4" w:rsidRPr="00F113A4" w:rsidRDefault="00F113A4" w:rsidP="00F113A4">
      <w:pPr>
        <w:pStyle w:val="EndNoteBibliography"/>
        <w:spacing w:after="0"/>
        <w:ind w:left="720" w:hanging="720"/>
      </w:pPr>
      <w:r w:rsidRPr="00F113A4">
        <w:t>11.</w:t>
      </w:r>
      <w:r w:rsidRPr="00F113A4">
        <w:tab/>
      </w:r>
      <w:r w:rsidRPr="00F113A4">
        <w:rPr>
          <w:b/>
        </w:rPr>
        <w:t xml:space="preserve">BLAST Options and Defaults </w:t>
      </w:r>
      <w:r w:rsidRPr="00F113A4">
        <w:t>[</w:t>
      </w:r>
      <w:hyperlink r:id="rId30" w:history="1">
        <w:r w:rsidRPr="00F113A4">
          <w:rPr>
            <w:rStyle w:val="Hyperlink"/>
          </w:rPr>
          <w:t>https://www.arabidopsis.org/Blast/BLASToptions.jsp</w:t>
        </w:r>
      </w:hyperlink>
      <w:r w:rsidRPr="00F113A4">
        <w:t>]</w:t>
      </w:r>
    </w:p>
    <w:p w14:paraId="77B6CB02" w14:textId="77777777" w:rsidR="00F113A4" w:rsidRPr="00F113A4" w:rsidRDefault="00F113A4" w:rsidP="00F113A4">
      <w:pPr>
        <w:pStyle w:val="EndNoteBibliography"/>
        <w:spacing w:after="0"/>
        <w:ind w:left="720" w:hanging="720"/>
      </w:pPr>
      <w:r w:rsidRPr="00F113A4">
        <w:t>12.</w:t>
      </w:r>
      <w:r w:rsidRPr="00F113A4">
        <w:tab/>
        <w:t>Lamesch P, Department of Plant Biology CI, 260 Panama St., Stanford, CA 94305, USA, Berardini TZ, Department of Plant Biology CI, 260 Panama St., Stanford, CA 94305, USA, Li D, Department of Plant Biology CI, 260 Panama St., Stanford, CA 94305, USA, Swarbreck D, Department of Plant Biology CI, 260 Panama St., Stanford, CA 94305, USA, Wilks C, Department of Plant Biology CI, 260 Panama St., Stanford, CA 94305, USA</w:t>
      </w:r>
      <w:r w:rsidRPr="00F113A4">
        <w:rPr>
          <w:i/>
        </w:rPr>
        <w:t xml:space="preserve"> et al</w:t>
      </w:r>
      <w:r w:rsidRPr="00F113A4">
        <w:t xml:space="preserve">: </w:t>
      </w:r>
      <w:r w:rsidRPr="00F113A4">
        <w:rPr>
          <w:b/>
        </w:rPr>
        <w:t>The Arabidopsis Information Resource (TAIR): improved gene annotation and new tools</w:t>
      </w:r>
      <w:r w:rsidRPr="00F113A4">
        <w:t xml:space="preserve">. </w:t>
      </w:r>
      <w:r w:rsidRPr="00F113A4">
        <w:rPr>
          <w:i/>
        </w:rPr>
        <w:t xml:space="preserve">Nucleic Acids Research </w:t>
      </w:r>
      <w:r w:rsidRPr="00F113A4">
        <w:t xml:space="preserve">2020, </w:t>
      </w:r>
      <w:r w:rsidRPr="00F113A4">
        <w:rPr>
          <w:b/>
        </w:rPr>
        <w:t>40</w:t>
      </w:r>
      <w:r w:rsidRPr="00F113A4">
        <w:t>(D1).</w:t>
      </w:r>
    </w:p>
    <w:p w14:paraId="085CC8C5" w14:textId="4445D76F" w:rsidR="00F113A4" w:rsidRPr="00F113A4" w:rsidRDefault="00F113A4" w:rsidP="00F113A4">
      <w:pPr>
        <w:pStyle w:val="EndNoteBibliography"/>
        <w:spacing w:after="0"/>
        <w:ind w:left="720" w:hanging="720"/>
      </w:pPr>
      <w:r w:rsidRPr="00F113A4">
        <w:t>13.</w:t>
      </w:r>
      <w:r w:rsidRPr="00F113A4">
        <w:tab/>
      </w:r>
      <w:r w:rsidRPr="00F113A4">
        <w:rPr>
          <w:b/>
        </w:rPr>
        <w:t xml:space="preserve">Lognormal function | R Documentation </w:t>
      </w:r>
      <w:r w:rsidRPr="00F113A4">
        <w:t>[</w:t>
      </w:r>
      <w:hyperlink r:id="rId31" w:history="1">
        <w:r w:rsidRPr="00F113A4">
          <w:rPr>
            <w:rStyle w:val="Hyperlink"/>
          </w:rPr>
          <w:t>https://www.rdocumentation.org/packages/stats/versions/3.6.2/topics/Lognormal</w:t>
        </w:r>
      </w:hyperlink>
      <w:r w:rsidRPr="00F113A4">
        <w:t>]</w:t>
      </w:r>
    </w:p>
    <w:p w14:paraId="079E2630" w14:textId="77777777" w:rsidR="00F113A4" w:rsidRPr="00F113A4" w:rsidRDefault="00F113A4" w:rsidP="00F113A4">
      <w:pPr>
        <w:pStyle w:val="EndNoteBibliography"/>
        <w:spacing w:after="0"/>
        <w:ind w:left="720" w:hanging="720"/>
      </w:pPr>
      <w:r w:rsidRPr="00F113A4">
        <w:t>14.</w:t>
      </w:r>
      <w:r w:rsidRPr="00F113A4">
        <w:tab/>
      </w:r>
      <w:r w:rsidRPr="00F113A4">
        <w:rPr>
          <w:b/>
        </w:rPr>
        <w:t>MAd-package: Meta-Analysis with Mean Differences in MAd: Meta-Analysis with Mean Differences</w:t>
      </w:r>
      <w:r w:rsidRPr="00F113A4">
        <w:t>. 2014.</w:t>
      </w:r>
    </w:p>
    <w:p w14:paraId="30C3AF02" w14:textId="77777777" w:rsidR="00F113A4" w:rsidRPr="00F113A4" w:rsidRDefault="00F113A4" w:rsidP="00F113A4">
      <w:pPr>
        <w:pStyle w:val="EndNoteBibliography"/>
        <w:spacing w:after="0"/>
        <w:ind w:left="720" w:hanging="720"/>
      </w:pPr>
      <w:r w:rsidRPr="00F113A4">
        <w:t>15.</w:t>
      </w:r>
      <w:r w:rsidRPr="00F113A4">
        <w:tab/>
        <w:t xml:space="preserve">Pham-Gia T, Hung TL: </w:t>
      </w:r>
      <w:r w:rsidRPr="00F113A4">
        <w:rPr>
          <w:b/>
        </w:rPr>
        <w:t>PII: S0895-7177(01)00109-1 | Elsevier Enhanced Reader</w:t>
      </w:r>
      <w:r w:rsidRPr="00F113A4">
        <w:t>. 2000.</w:t>
      </w:r>
    </w:p>
    <w:p w14:paraId="326DE37E" w14:textId="77777777" w:rsidR="00F113A4" w:rsidRPr="00F113A4" w:rsidRDefault="00F113A4" w:rsidP="00F113A4">
      <w:pPr>
        <w:pStyle w:val="EndNoteBibliography"/>
        <w:spacing w:after="0"/>
        <w:ind w:left="720" w:hanging="720"/>
      </w:pPr>
      <w:r w:rsidRPr="00F113A4">
        <w:t>16.</w:t>
      </w:r>
      <w:r w:rsidRPr="00F113A4">
        <w:tab/>
      </w:r>
      <w:r w:rsidRPr="00F113A4">
        <w:rPr>
          <w:b/>
        </w:rPr>
        <w:t>forgy: Initialization of cluster prototypes using Forgy's algorithm in inaparc: Initialization Algorithms for Partitioning Cluster Analysis</w:t>
      </w:r>
      <w:r w:rsidRPr="00F113A4">
        <w:t>. 2020.</w:t>
      </w:r>
    </w:p>
    <w:p w14:paraId="29040BAA" w14:textId="77777777" w:rsidR="00F113A4" w:rsidRPr="00F113A4" w:rsidRDefault="00F113A4" w:rsidP="00F113A4">
      <w:pPr>
        <w:pStyle w:val="EndNoteBibliography"/>
        <w:spacing w:after="0"/>
        <w:ind w:left="720" w:hanging="720"/>
      </w:pPr>
      <w:r w:rsidRPr="00F113A4">
        <w:t>17.</w:t>
      </w:r>
      <w:r w:rsidRPr="00F113A4">
        <w:tab/>
        <w:t xml:space="preserve">Hartigan JA, Wong MA: </w:t>
      </w:r>
      <w:r w:rsidRPr="00F113A4">
        <w:rPr>
          <w:b/>
        </w:rPr>
        <w:t>Algorithm AS 136: A K-Means Clustering Algorithm</w:t>
      </w:r>
      <w:r w:rsidRPr="00F113A4">
        <w:t xml:space="preserve">. </w:t>
      </w:r>
      <w:r w:rsidRPr="00F113A4">
        <w:rPr>
          <w:i/>
        </w:rPr>
        <w:t xml:space="preserve">Journal of the Royal Statistical Society Series C (Applied Statistics) </w:t>
      </w:r>
      <w:r w:rsidRPr="00F113A4">
        <w:t xml:space="preserve">1979, </w:t>
      </w:r>
      <w:r w:rsidRPr="00F113A4">
        <w:rPr>
          <w:b/>
        </w:rPr>
        <w:t>28</w:t>
      </w:r>
      <w:r w:rsidRPr="00F113A4">
        <w:t>(1):100-108.</w:t>
      </w:r>
    </w:p>
    <w:p w14:paraId="0A6ECEA2" w14:textId="77777777" w:rsidR="00F113A4" w:rsidRPr="00F113A4" w:rsidRDefault="00F113A4" w:rsidP="00F113A4">
      <w:pPr>
        <w:pStyle w:val="EndNoteBibliography"/>
        <w:spacing w:after="0"/>
        <w:ind w:left="720" w:hanging="720"/>
      </w:pPr>
      <w:r w:rsidRPr="00F113A4">
        <w:t>18.</w:t>
      </w:r>
      <w:r w:rsidRPr="00F113A4">
        <w:tab/>
      </w:r>
      <w:r w:rsidRPr="00F113A4">
        <w:rPr>
          <w:b/>
        </w:rPr>
        <w:t>Search of: p falciparum malaria - List Results - ClinicalTrials.gov</w:t>
      </w:r>
      <w:r w:rsidRPr="00F113A4">
        <w:t>. 2020.</w:t>
      </w:r>
    </w:p>
    <w:p w14:paraId="25EAD5FE" w14:textId="77777777" w:rsidR="00F113A4" w:rsidRPr="00F113A4" w:rsidRDefault="00F113A4" w:rsidP="00F113A4">
      <w:pPr>
        <w:pStyle w:val="EndNoteBibliography"/>
        <w:spacing w:after="0"/>
        <w:ind w:left="720" w:hanging="720"/>
      </w:pPr>
      <w:r w:rsidRPr="00F113A4">
        <w:lastRenderedPageBreak/>
        <w:t>19.</w:t>
      </w:r>
      <w:r w:rsidRPr="00F113A4">
        <w:tab/>
      </w:r>
      <w:r w:rsidRPr="00F113A4">
        <w:rPr>
          <w:b/>
        </w:rPr>
        <w:t>World malaria report 2019</w:t>
      </w:r>
      <w:r w:rsidRPr="00F113A4">
        <w:t>. 2019.</w:t>
      </w:r>
    </w:p>
    <w:p w14:paraId="7B477C8C" w14:textId="5A032028" w:rsidR="00F113A4" w:rsidRPr="00F113A4" w:rsidRDefault="00F113A4" w:rsidP="00F113A4">
      <w:pPr>
        <w:pStyle w:val="EndNoteBibliography"/>
        <w:spacing w:after="0"/>
        <w:ind w:left="720" w:hanging="720"/>
      </w:pPr>
      <w:r w:rsidRPr="00F113A4">
        <w:t>20.</w:t>
      </w:r>
      <w:r w:rsidRPr="00F113A4">
        <w:tab/>
      </w:r>
      <w:r w:rsidRPr="00F113A4">
        <w:rPr>
          <w:b/>
        </w:rPr>
        <w:t xml:space="preserve">PlasmoDB Download Files </w:t>
      </w:r>
      <w:r w:rsidRPr="00F113A4">
        <w:t>[</w:t>
      </w:r>
      <w:hyperlink r:id="rId32" w:history="1">
        <w:r w:rsidRPr="00F113A4">
          <w:rPr>
            <w:rStyle w:val="Hyperlink"/>
          </w:rPr>
          <w:t>https://plasmodb.org/common/downloads/Current_Release/PvivaxP01/fasta/data/</w:t>
        </w:r>
      </w:hyperlink>
      <w:r w:rsidRPr="00F113A4">
        <w:t>]</w:t>
      </w:r>
    </w:p>
    <w:p w14:paraId="14816327" w14:textId="52AA46DD" w:rsidR="00F113A4" w:rsidRPr="00F113A4" w:rsidRDefault="00F113A4" w:rsidP="00F113A4">
      <w:pPr>
        <w:pStyle w:val="EndNoteBibliography"/>
        <w:spacing w:after="0"/>
        <w:ind w:left="720" w:hanging="720"/>
      </w:pPr>
      <w:r w:rsidRPr="00F113A4">
        <w:t>21.</w:t>
      </w:r>
      <w:r w:rsidRPr="00F113A4">
        <w:tab/>
      </w:r>
      <w:r w:rsidRPr="00F113A4">
        <w:rPr>
          <w:b/>
        </w:rPr>
        <w:t xml:space="preserve">Data Set GeneDB: The Sanger Institute Pathogen Genomics Database </w:t>
      </w:r>
      <w:r w:rsidRPr="00F113A4">
        <w:t>[</w:t>
      </w:r>
      <w:hyperlink r:id="rId33" w:history="1">
        <w:r w:rsidRPr="00F113A4">
          <w:rPr>
            <w:rStyle w:val="Hyperlink"/>
          </w:rPr>
          <w:t>https://plasmodb.org/plasmo/app/record/dataset/DS_365c388131</w:t>
        </w:r>
      </w:hyperlink>
      <w:r w:rsidRPr="00F113A4">
        <w:t>]</w:t>
      </w:r>
    </w:p>
    <w:p w14:paraId="44050E2A" w14:textId="77777777" w:rsidR="00F113A4" w:rsidRPr="00F113A4" w:rsidRDefault="00F113A4" w:rsidP="00F113A4">
      <w:pPr>
        <w:pStyle w:val="EndNoteBibliography"/>
        <w:spacing w:after="0"/>
        <w:ind w:left="720" w:hanging="720"/>
      </w:pPr>
      <w:r w:rsidRPr="00F113A4">
        <w:t>22.</w:t>
      </w:r>
      <w:r w:rsidRPr="00F113A4">
        <w:tab/>
        <w:t xml:space="preserve">Pisarski K: </w:t>
      </w:r>
      <w:r w:rsidRPr="00F113A4">
        <w:rPr>
          <w:b/>
        </w:rPr>
        <w:t>The Global Burden of Disease of Zoonotic Parasitic Diseases: Top 5 Contenders for Priority Consideration</w:t>
      </w:r>
      <w:r w:rsidRPr="00F113A4">
        <w:t xml:space="preserve">. In: </w:t>
      </w:r>
      <w:r w:rsidRPr="00F113A4">
        <w:rPr>
          <w:i/>
        </w:rPr>
        <w:t>Trop Med Infect Dis.</w:t>
      </w:r>
      <w:r w:rsidRPr="00F113A4">
        <w:t xml:space="preserve"> vol. 4; 2019.</w:t>
      </w:r>
    </w:p>
    <w:p w14:paraId="5AF120DC" w14:textId="75A1F4ED" w:rsidR="00F113A4" w:rsidRPr="00F113A4" w:rsidRDefault="00F113A4" w:rsidP="00F113A4">
      <w:pPr>
        <w:pStyle w:val="EndNoteBibliography"/>
        <w:spacing w:after="0"/>
        <w:ind w:left="720" w:hanging="720"/>
      </w:pPr>
      <w:r w:rsidRPr="00F113A4">
        <w:t>23.</w:t>
      </w:r>
      <w:r w:rsidRPr="00F113A4">
        <w:tab/>
      </w:r>
      <w:r w:rsidRPr="00F113A4">
        <w:rPr>
          <w:b/>
        </w:rPr>
        <w:t xml:space="preserve">Data Set The Universal Protein Resource (UniProt) </w:t>
      </w:r>
      <w:r w:rsidRPr="00F113A4">
        <w:t>[</w:t>
      </w:r>
      <w:hyperlink r:id="rId34" w:history="1">
        <w:r w:rsidRPr="00F113A4">
          <w:rPr>
            <w:rStyle w:val="Hyperlink"/>
          </w:rPr>
          <w:t>https://cryptodb.org/cryptodb/app/record/dataset/DS_81c1c359dc</w:t>
        </w:r>
      </w:hyperlink>
      <w:r w:rsidRPr="00F113A4">
        <w:t>]</w:t>
      </w:r>
    </w:p>
    <w:p w14:paraId="08A13EA6" w14:textId="1A077659" w:rsidR="00F113A4" w:rsidRPr="00F113A4" w:rsidRDefault="00F113A4" w:rsidP="00F113A4">
      <w:pPr>
        <w:pStyle w:val="EndNoteBibliography"/>
        <w:spacing w:after="0"/>
        <w:ind w:left="720" w:hanging="720"/>
      </w:pPr>
      <w:r w:rsidRPr="00F113A4">
        <w:t>24.</w:t>
      </w:r>
      <w:r w:rsidRPr="00F113A4">
        <w:tab/>
      </w:r>
      <w:r w:rsidRPr="00F113A4">
        <w:rPr>
          <w:b/>
        </w:rPr>
        <w:t xml:space="preserve">CryptoDB Download Files </w:t>
      </w:r>
      <w:r w:rsidRPr="00F113A4">
        <w:t>[</w:t>
      </w:r>
      <w:hyperlink r:id="rId35" w:history="1">
        <w:r w:rsidRPr="00F113A4">
          <w:rPr>
            <w:rStyle w:val="Hyperlink"/>
          </w:rPr>
          <w:t>https://cryptodb.org/common/downloads/Current_Release/CparvumIOWA-ATCC/fasta/data/</w:t>
        </w:r>
      </w:hyperlink>
      <w:r w:rsidRPr="00F113A4">
        <w:t>]</w:t>
      </w:r>
    </w:p>
    <w:p w14:paraId="1FCEF626" w14:textId="77777777" w:rsidR="00F113A4" w:rsidRPr="00F113A4" w:rsidRDefault="00F113A4" w:rsidP="00F113A4">
      <w:pPr>
        <w:pStyle w:val="EndNoteBibliography"/>
        <w:spacing w:after="0"/>
        <w:ind w:left="720" w:hanging="720"/>
      </w:pPr>
      <w:r w:rsidRPr="00F113A4">
        <w:t>25.</w:t>
      </w:r>
      <w:r w:rsidRPr="00F113A4">
        <w:tab/>
        <w:t xml:space="preserve">Prevention C-CfDCa: </w:t>
      </w:r>
      <w:r w:rsidRPr="00F113A4">
        <w:rPr>
          <w:b/>
        </w:rPr>
        <w:t>CDC - Chagas Disease</w:t>
      </w:r>
      <w:r w:rsidRPr="00F113A4">
        <w:t>. 2019.</w:t>
      </w:r>
    </w:p>
    <w:p w14:paraId="7CF53AE6" w14:textId="77777777" w:rsidR="00F113A4" w:rsidRPr="00F113A4" w:rsidRDefault="00F113A4" w:rsidP="00F113A4">
      <w:pPr>
        <w:pStyle w:val="EndNoteBibliography"/>
        <w:spacing w:after="0"/>
        <w:ind w:left="720" w:hanging="720"/>
      </w:pPr>
      <w:r w:rsidRPr="00F113A4">
        <w:t>26.</w:t>
      </w:r>
      <w:r w:rsidRPr="00F113A4">
        <w:tab/>
        <w:t xml:space="preserve">taxonomy: </w:t>
      </w:r>
      <w:r w:rsidRPr="00F113A4">
        <w:rPr>
          <w:b/>
        </w:rPr>
        <w:t>Taxonomy browser (Trypanosoma brucei gambiense DAL972)</w:t>
      </w:r>
      <w:r w:rsidRPr="00F113A4">
        <w:t>. 2020.</w:t>
      </w:r>
    </w:p>
    <w:p w14:paraId="761841AA" w14:textId="77777777" w:rsidR="00F113A4" w:rsidRPr="00F113A4" w:rsidRDefault="00F113A4" w:rsidP="00F113A4">
      <w:pPr>
        <w:pStyle w:val="EndNoteBibliography"/>
        <w:spacing w:after="0"/>
        <w:ind w:left="720" w:hanging="720"/>
      </w:pPr>
      <w:r w:rsidRPr="00F113A4">
        <w:t>27.</w:t>
      </w:r>
      <w:r w:rsidRPr="00F113A4">
        <w:tab/>
      </w:r>
      <w:r w:rsidRPr="00F113A4">
        <w:rPr>
          <w:b/>
        </w:rPr>
        <w:t>CDC - African Trypanosomiasis - Biology</w:t>
      </w:r>
      <w:r w:rsidRPr="00F113A4">
        <w:t>. 2019.</w:t>
      </w:r>
    </w:p>
    <w:p w14:paraId="33D2D700" w14:textId="77777777" w:rsidR="00F113A4" w:rsidRPr="00F113A4" w:rsidRDefault="00F113A4" w:rsidP="00F113A4">
      <w:pPr>
        <w:pStyle w:val="EndNoteBibliography"/>
        <w:spacing w:after="0"/>
        <w:ind w:left="720" w:hanging="720"/>
      </w:pPr>
      <w:r w:rsidRPr="00F113A4">
        <w:t>28.</w:t>
      </w:r>
      <w:r w:rsidRPr="00F113A4">
        <w:tab/>
        <w:t xml:space="preserve">taxonomy: </w:t>
      </w:r>
      <w:r w:rsidRPr="00F113A4">
        <w:rPr>
          <w:b/>
        </w:rPr>
        <w:t>Taxonomy browser (Leishmania donovani BPK282A1)</w:t>
      </w:r>
      <w:r w:rsidRPr="00F113A4">
        <w:t>. 2020.</w:t>
      </w:r>
    </w:p>
    <w:p w14:paraId="16BE8B86" w14:textId="77777777" w:rsidR="00F113A4" w:rsidRPr="00F113A4" w:rsidRDefault="00F113A4" w:rsidP="00F113A4">
      <w:pPr>
        <w:pStyle w:val="EndNoteBibliography"/>
        <w:spacing w:after="0"/>
        <w:ind w:left="720" w:hanging="720"/>
      </w:pPr>
      <w:r w:rsidRPr="00F113A4">
        <w:t>29.</w:t>
      </w:r>
      <w:r w:rsidRPr="00F113A4">
        <w:tab/>
        <w:t xml:space="preserve">Magill AJ: </w:t>
      </w:r>
      <w:r w:rsidRPr="00F113A4">
        <w:rPr>
          <w:b/>
        </w:rPr>
        <w:t>Leishmania donovani - an overview | ScienceDirect Topics</w:t>
      </w:r>
      <w:r w:rsidRPr="00F113A4">
        <w:t xml:space="preserve">. </w:t>
      </w:r>
      <w:r w:rsidRPr="00F113A4">
        <w:rPr>
          <w:i/>
        </w:rPr>
        <w:t xml:space="preserve">Medicinal Plant Research in Africa </w:t>
      </w:r>
      <w:r w:rsidRPr="00F113A4">
        <w:t>2013.</w:t>
      </w:r>
    </w:p>
    <w:p w14:paraId="2D6B345C" w14:textId="43131A55" w:rsidR="00F113A4" w:rsidRPr="00F113A4" w:rsidRDefault="00F113A4" w:rsidP="00F113A4">
      <w:pPr>
        <w:pStyle w:val="EndNoteBibliography"/>
        <w:ind w:left="720" w:hanging="720"/>
      </w:pPr>
      <w:r w:rsidRPr="00F113A4">
        <w:t>30.</w:t>
      </w:r>
      <w:r w:rsidRPr="00F113A4">
        <w:tab/>
      </w:r>
      <w:r w:rsidRPr="00F113A4">
        <w:rPr>
          <w:b/>
        </w:rPr>
        <w:t xml:space="preserve">Leishmaniasis </w:t>
      </w:r>
      <w:r w:rsidRPr="00F113A4">
        <w:t>[</w:t>
      </w:r>
      <w:hyperlink r:id="rId36" w:history="1">
        <w:r w:rsidRPr="00F113A4">
          <w:rPr>
            <w:rStyle w:val="Hyperlink"/>
          </w:rPr>
          <w:t>https://www.who.int/news-room/fact-sheets/detail/leishmaniasis</w:t>
        </w:r>
      </w:hyperlink>
      <w:r w:rsidRPr="00F113A4">
        <w:t>]</w:t>
      </w:r>
    </w:p>
    <w:p w14:paraId="3E507855" w14:textId="14E4ED2B" w:rsidR="00F078D0" w:rsidRPr="00F078D0" w:rsidRDefault="00030BCE" w:rsidP="00F078D0">
      <w:pPr>
        <w:spacing w:after="0" w:line="240" w:lineRule="auto"/>
        <w:rPr>
          <w:rFonts w:ascii="Courier New" w:hAnsi="Courier New" w:cs="Courier New"/>
          <w:sz w:val="16"/>
          <w:szCs w:val="16"/>
        </w:rPr>
      </w:pPr>
      <w:r>
        <w:rPr>
          <w:rFonts w:ascii="Courier New" w:hAnsi="Courier New" w:cs="Courier New"/>
          <w:sz w:val="16"/>
          <w:szCs w:val="16"/>
        </w:rPr>
        <w:fldChar w:fldCharType="end"/>
      </w:r>
    </w:p>
    <w:sectPr w:rsidR="00F078D0" w:rsidRPr="00F078D0" w:rsidSect="00B10A11">
      <w:headerReference w:type="even" r:id="rId37"/>
      <w:headerReference w:type="default" r:id="rId38"/>
      <w:footerReference w:type="even" r:id="rId39"/>
      <w:footerReference w:type="default" r:id="rId40"/>
      <w:headerReference w:type="first" r:id="rId41"/>
      <w:footerReference w:type="first" r:id="rId42"/>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Jeremy Singer" w:date="2020-03-21T18:42:00Z" w:initials="JS">
    <w:p w14:paraId="2FAADBCE" w14:textId="55ECA591" w:rsidR="001D47B2" w:rsidRDefault="001D47B2">
      <w:pPr>
        <w:pStyle w:val="CommentText"/>
      </w:pPr>
      <w:r>
        <w:rPr>
          <w:rStyle w:val="CommentReference"/>
        </w:rPr>
        <w:annotationRef/>
      </w:r>
      <w:r>
        <w:t>Computed using R function get_unique_drugs, in appendix.</w:t>
      </w:r>
    </w:p>
  </w:comment>
  <w:comment w:id="9" w:author="Jeremy Singer" w:date="2020-03-19T11:30:00Z" w:initials="JS">
    <w:p w14:paraId="3D39C84F" w14:textId="234616AE" w:rsidR="00600BA7" w:rsidRDefault="00600BA7">
      <w:pPr>
        <w:pStyle w:val="CommentText"/>
      </w:pPr>
      <w:r>
        <w:rPr>
          <w:rStyle w:val="CommentReference"/>
        </w:rPr>
        <w:annotationRef/>
      </w:r>
      <w:r>
        <w:t>We will not do this organism.</w:t>
      </w:r>
    </w:p>
  </w:comment>
  <w:comment w:id="12" w:author="Jeremy Singer" w:date="2020-03-18T10:22:00Z" w:initials="JS">
    <w:p w14:paraId="37FF1882" w14:textId="06A92AF0" w:rsidR="00600BA7" w:rsidRDefault="00600BA7">
      <w:pPr>
        <w:pStyle w:val="CommentText"/>
      </w:pPr>
      <w:r>
        <w:rPr>
          <w:rStyle w:val="CommentReference"/>
        </w:rPr>
        <w:annotationRef/>
      </w:r>
      <w:r>
        <w:t>This species found in TryptoDB has ORFs I need.</w:t>
      </w:r>
    </w:p>
  </w:comment>
  <w:comment w:id="13" w:author="Jeremy Singer" w:date="2020-03-18T10:24:00Z" w:initials="JS">
    <w:p w14:paraId="16F40FD9" w14:textId="256EDF82" w:rsidR="00600BA7" w:rsidRDefault="00600BA7">
      <w:pPr>
        <w:pStyle w:val="CommentText"/>
      </w:pPr>
      <w:r>
        <w:rPr>
          <w:rStyle w:val="CommentReference"/>
        </w:rPr>
        <w:annotationRef/>
      </w:r>
      <w:r>
        <w:t>Citation from Endnote</w:t>
      </w:r>
    </w:p>
  </w:comment>
  <w:comment w:id="39" w:author="Gretchen Ehrenkaufer" w:date="2020-03-10T10:34:00Z" w:initials="GE">
    <w:p w14:paraId="1B56E1AB" w14:textId="4082DEC0" w:rsidR="00600BA7" w:rsidRDefault="00600BA7">
      <w:pPr>
        <w:pStyle w:val="CommentText"/>
      </w:pPr>
      <w:r>
        <w:rPr>
          <w:rStyle w:val="CommentReference"/>
        </w:rPr>
        <w:annotationRef/>
      </w:r>
      <w:r>
        <w:t>Font</w:t>
      </w:r>
    </w:p>
  </w:comment>
  <w:comment w:id="56" w:author="Jeremy Singer" w:date="2020-03-19T11:37:00Z" w:initials="JS">
    <w:p w14:paraId="3129DD02" w14:textId="412415BB" w:rsidR="00600BA7" w:rsidRDefault="00600BA7">
      <w:pPr>
        <w:pStyle w:val="CommentText"/>
      </w:pPr>
      <w:r>
        <w:rPr>
          <w:rStyle w:val="CommentReference"/>
        </w:rPr>
        <w:annotationRef/>
      </w:r>
      <w:r>
        <w:t>Anonymized.</w:t>
      </w:r>
    </w:p>
  </w:comment>
  <w:comment w:id="88" w:author="Gretchen Ehrenkaufer" w:date="2020-03-10T10:43:00Z" w:initials="GE">
    <w:p w14:paraId="49C27128" w14:textId="715C7A56" w:rsidR="00600BA7" w:rsidRDefault="00600BA7">
      <w:pPr>
        <w:pStyle w:val="CommentText"/>
      </w:pPr>
      <w:r>
        <w:rPr>
          <w:rStyle w:val="CommentReference"/>
        </w:rPr>
        <w:annotationRef/>
      </w:r>
      <w:r>
        <w:t>Please address my previous comment on this.</w:t>
      </w:r>
    </w:p>
  </w:comment>
  <w:comment w:id="89" w:author="Jeremy Singer" w:date="2020-03-19T12:27:00Z" w:initials="JS">
    <w:p w14:paraId="7517978D" w14:textId="716FFA4F" w:rsidR="00600BA7" w:rsidRDefault="00600BA7">
      <w:pPr>
        <w:pStyle w:val="CommentText"/>
      </w:pPr>
      <w:r>
        <w:rPr>
          <w:rStyle w:val="CommentReference"/>
        </w:rPr>
        <w:annotationRef/>
      </w:r>
      <w:r>
        <w:t>See changes in previous section.</w:t>
      </w:r>
    </w:p>
  </w:comment>
  <w:comment w:id="91" w:author="Jeremy Singer" w:date="2020-03-21T18:34:00Z" w:initials="JS">
    <w:p w14:paraId="78529CEE" w14:textId="37413576" w:rsidR="00BD2921" w:rsidRDefault="00BD2921">
      <w:pPr>
        <w:pStyle w:val="CommentText"/>
      </w:pPr>
      <w:r>
        <w:rPr>
          <w:rStyle w:val="CommentReference"/>
        </w:rPr>
        <w:annotationRef/>
      </w:r>
      <w:r>
        <w:t>Should I explain more?  Break out other figures showing expect vs score, expect vs positives?  Show data where expect is 0 or very small?</w:t>
      </w:r>
    </w:p>
  </w:comment>
  <w:comment w:id="95" w:author="Gretchen Ehrenkaufer" w:date="2020-03-10T10:51:00Z" w:initials="GE">
    <w:p w14:paraId="1FF26935" w14:textId="48BD2B22" w:rsidR="00600BA7" w:rsidRDefault="00600BA7">
      <w:pPr>
        <w:pStyle w:val="CommentText"/>
      </w:pPr>
      <w:r>
        <w:rPr>
          <w:rStyle w:val="CommentReference"/>
        </w:rPr>
        <w:annotationRef/>
      </w:r>
      <w:r>
        <w:t>what are the actual numbers for the defaults?</w:t>
      </w:r>
    </w:p>
  </w:comment>
  <w:comment w:id="96" w:author="Jeremy Singer" w:date="2020-03-21T18:36:00Z" w:initials="JS">
    <w:p w14:paraId="578A8DBD" w14:textId="1F466E6F" w:rsidR="005226FB" w:rsidRDefault="005226FB">
      <w:pPr>
        <w:pStyle w:val="CommentText"/>
      </w:pPr>
      <w:r>
        <w:rPr>
          <w:rStyle w:val="CommentReference"/>
        </w:rPr>
        <w:annotationRef/>
      </w:r>
      <w:r>
        <w:t>Added here.</w:t>
      </w:r>
    </w:p>
  </w:comment>
  <w:comment w:id="103" w:author="Gretchen Ehrenkaufer" w:date="2020-03-10T11:40:00Z" w:initials="GE">
    <w:p w14:paraId="05E697A9" w14:textId="71456ADC" w:rsidR="00600BA7" w:rsidRDefault="00600BA7">
      <w:pPr>
        <w:pStyle w:val="CommentText"/>
      </w:pPr>
      <w:r>
        <w:rPr>
          <w:rStyle w:val="CommentReference"/>
        </w:rPr>
        <w:annotationRef/>
      </w:r>
      <w:r>
        <w:t>Remember that "match" in blast means the likelihood of a phylogenetic relationship. Short, very similar sequences might be less likely to be related but still bind to similar drugs.</w:t>
      </w:r>
    </w:p>
  </w:comment>
  <w:comment w:id="104" w:author="Jeremy Singer" w:date="2020-03-19T17:41:00Z" w:initials="JS">
    <w:p w14:paraId="2DE05F8F" w14:textId="2889F2C2" w:rsidR="00600BA7" w:rsidRDefault="00600BA7">
      <w:pPr>
        <w:pStyle w:val="CommentText"/>
      </w:pPr>
      <w:r>
        <w:rPr>
          <w:rStyle w:val="CommentReference"/>
        </w:rPr>
        <w:annotationRef/>
      </w:r>
      <w:r>
        <w:t>Using “hit” instead.</w:t>
      </w:r>
    </w:p>
  </w:comment>
  <w:comment w:id="121" w:author="Gretchen Ehrenkaufer" w:date="2020-03-10T11:42:00Z" w:initials="GE">
    <w:p w14:paraId="2674D865" w14:textId="3E87C2CC" w:rsidR="00600BA7" w:rsidRDefault="00600BA7">
      <w:pPr>
        <w:pStyle w:val="CommentText"/>
      </w:pPr>
      <w:r>
        <w:rPr>
          <w:rStyle w:val="CommentReference"/>
        </w:rPr>
        <w:annotationRef/>
      </w:r>
      <w:r>
        <w:t>Join</w:t>
      </w:r>
    </w:p>
  </w:comment>
  <w:comment w:id="122" w:author="Jeremy Singer" w:date="2020-03-19T17:49:00Z" w:initials="JS">
    <w:p w14:paraId="1CB1C52E" w14:textId="3874570A" w:rsidR="00600BA7" w:rsidRDefault="00600BA7">
      <w:pPr>
        <w:pStyle w:val="CommentText"/>
      </w:pPr>
      <w:r>
        <w:rPr>
          <w:rStyle w:val="CommentReference"/>
        </w:rPr>
        <w:annotationRef/>
      </w:r>
      <w:r>
        <w:t>Joined.</w:t>
      </w:r>
    </w:p>
  </w:comment>
  <w:comment w:id="133" w:author="Jeremy Singer" w:date="2020-03-21T18:38:00Z" w:initials="JS">
    <w:p w14:paraId="6C075098" w14:textId="3A084F6C" w:rsidR="005226FB" w:rsidRDefault="005226FB">
      <w:pPr>
        <w:pStyle w:val="CommentText"/>
      </w:pPr>
      <w:r>
        <w:rPr>
          <w:rStyle w:val="CommentReference"/>
        </w:rPr>
        <w:annotationRef/>
      </w:r>
      <w:r w:rsidR="001D47B2">
        <w:rPr>
          <w:rStyle w:val="CommentReference"/>
        </w:rPr>
        <w:t>Using new R function, retrieved unique pref_names.</w:t>
      </w:r>
    </w:p>
  </w:comment>
  <w:comment w:id="137" w:author="Gretchen Ehrenkaufer" w:date="2020-03-10T11:43:00Z" w:initials="GE">
    <w:p w14:paraId="3A7D9EF0" w14:textId="7BACC8E3" w:rsidR="00600BA7" w:rsidRDefault="00600BA7">
      <w:pPr>
        <w:pStyle w:val="CommentText"/>
      </w:pPr>
      <w:r>
        <w:rPr>
          <w:rStyle w:val="CommentReference"/>
        </w:rPr>
        <w:annotationRef/>
      </w:r>
      <w:r>
        <w:t>Are the numbers of targets and drugs the same? From the data I looked at it seemed some of the drugs repeated, which I would expect. List the actual numbers for each.</w:t>
      </w:r>
    </w:p>
  </w:comment>
  <w:comment w:id="143" w:author="Gretchen Ehrenkaufer" w:date="2020-03-10T11:45:00Z" w:initials="GE">
    <w:p w14:paraId="2EA3A780" w14:textId="41899D83" w:rsidR="00600BA7" w:rsidRDefault="00600BA7">
      <w:pPr>
        <w:pStyle w:val="CommentText"/>
      </w:pPr>
      <w:r>
        <w:rPr>
          <w:rStyle w:val="CommentReference"/>
        </w:rPr>
        <w:annotationRef/>
      </w:r>
      <w:r>
        <w:t>I would list all phase 3 + 4. Some may have passed p3, just never had a p4</w:t>
      </w:r>
    </w:p>
  </w:comment>
  <w:comment w:id="144" w:author="Jeremy Singer" w:date="2020-03-21T18:51:00Z" w:initials="JS">
    <w:p w14:paraId="22AAB143" w14:textId="722470AC" w:rsidR="003C310B" w:rsidRDefault="003C310B">
      <w:pPr>
        <w:pStyle w:val="CommentText"/>
      </w:pPr>
      <w:r>
        <w:rPr>
          <w:rStyle w:val="CommentReference"/>
        </w:rPr>
        <w:annotationRef/>
      </w:r>
      <w:r>
        <w:t>I am removing this.  Above, I have already calculated approved drugs.  The reader can look at the data and select what they want, or see whatever annotations interest them.</w:t>
      </w:r>
    </w:p>
  </w:comment>
  <w:comment w:id="151" w:author="Gretchen Ehrenkaufer" w:date="2020-03-10T11:46:00Z" w:initials="GE">
    <w:p w14:paraId="67746B7D" w14:textId="299391F6" w:rsidR="00600BA7" w:rsidRDefault="00600BA7">
      <w:pPr>
        <w:pStyle w:val="CommentText"/>
      </w:pPr>
      <w:r>
        <w:rPr>
          <w:rStyle w:val="CommentReference"/>
        </w:rPr>
        <w:annotationRef/>
      </w:r>
      <w:r>
        <w:t>More here about what this means for your method.</w:t>
      </w:r>
    </w:p>
  </w:comment>
  <w:comment w:id="152" w:author="Jeremy Singer" w:date="2020-03-19T17:53:00Z" w:initials="JS">
    <w:p w14:paraId="4461D621" w14:textId="7A9727BC" w:rsidR="00600BA7" w:rsidRDefault="00600BA7">
      <w:pPr>
        <w:pStyle w:val="CommentText"/>
      </w:pPr>
      <w:r>
        <w:rPr>
          <w:rStyle w:val="CommentReference"/>
        </w:rPr>
        <w:annotationRef/>
      </w:r>
      <w:r>
        <w:t>Rewritten with more detail.</w:t>
      </w:r>
    </w:p>
  </w:comment>
  <w:comment w:id="154" w:author="Gretchen Ehrenkaufer" w:date="2020-03-10T11:47:00Z" w:initials="GE">
    <w:p w14:paraId="1F29E69A" w14:textId="4E44E55B" w:rsidR="00600BA7" w:rsidRDefault="00600BA7">
      <w:pPr>
        <w:pStyle w:val="CommentText"/>
      </w:pPr>
      <w:r>
        <w:rPr>
          <w:rStyle w:val="CommentReference"/>
        </w:rPr>
        <w:annotationRef/>
      </w:r>
      <w:r>
        <w:t xml:space="preserve">Include a short intro here - "after validating in Pf we wanted to determine whether method could be extended to other organisms..." Include a bit about each organism chosen (either here or in its section) </w:t>
      </w:r>
    </w:p>
  </w:comment>
  <w:comment w:id="155" w:author="Jeremy Singer" w:date="2020-03-21T18:54:00Z" w:initials="JS">
    <w:p w14:paraId="7B035FC1" w14:textId="1BD3D66C" w:rsidR="003C310B" w:rsidRDefault="003C310B">
      <w:pPr>
        <w:pStyle w:val="CommentText"/>
      </w:pPr>
      <w:r>
        <w:rPr>
          <w:rStyle w:val="CommentReference"/>
        </w:rPr>
        <w:annotationRef/>
      </w:r>
      <w:r>
        <w:t>Added some disease detail.</w:t>
      </w:r>
    </w:p>
  </w:comment>
  <w:comment w:id="164" w:author="Jeremy Singer" w:date="2020-03-19T17:58:00Z" w:initials="JS">
    <w:p w14:paraId="5916310B" w14:textId="313BE9D2" w:rsidR="00600BA7" w:rsidRDefault="00600BA7">
      <w:pPr>
        <w:pStyle w:val="CommentText"/>
      </w:pPr>
      <w:r>
        <w:rPr>
          <w:rStyle w:val="CommentReference"/>
        </w:rPr>
        <w:annotationRef/>
      </w:r>
      <w:r>
        <w:t>Pasted wrong organism’s file! Fixed.</w:t>
      </w:r>
    </w:p>
  </w:comment>
  <w:comment w:id="180" w:author="Jeremy Singer" w:date="2020-03-21T18:55:00Z" w:initials="JS">
    <w:p w14:paraId="28D5A907" w14:textId="65853188" w:rsidR="003C310B" w:rsidRDefault="003C310B">
      <w:pPr>
        <w:pStyle w:val="CommentText"/>
      </w:pPr>
      <w:r>
        <w:rPr>
          <w:rStyle w:val="CommentReference"/>
        </w:rPr>
        <w:annotationRef/>
      </w:r>
      <w:r>
        <w:t>Shows that this method can find different drugs depending on the strain of malaria.</w:t>
      </w:r>
    </w:p>
  </w:comment>
  <w:comment w:id="304" w:author="Jeremy Singer" w:date="2020-03-18T10:22:00Z" w:initials="JS">
    <w:p w14:paraId="4407C9A4" w14:textId="77777777" w:rsidR="00600BA7" w:rsidRDefault="00600BA7" w:rsidP="00BC2869">
      <w:pPr>
        <w:pStyle w:val="CommentText"/>
      </w:pPr>
      <w:r>
        <w:rPr>
          <w:rStyle w:val="CommentReference"/>
        </w:rPr>
        <w:annotationRef/>
      </w:r>
      <w:r>
        <w:t>This species found in TryptoDB has ORFs I need.</w:t>
      </w:r>
    </w:p>
  </w:comment>
  <w:comment w:id="381" w:author="Jeremy Singer" w:date="2020-03-20T09:05:00Z" w:initials="JS">
    <w:p w14:paraId="4F61DAF3" w14:textId="653FAFBD" w:rsidR="00600BA7" w:rsidRDefault="00600BA7">
      <w:pPr>
        <w:pStyle w:val="CommentText"/>
      </w:pPr>
      <w:r>
        <w:rPr>
          <w:rStyle w:val="CommentReference"/>
        </w:rPr>
        <w:annotationRef/>
      </w:r>
      <w:r>
        <w:t>Anonymize.</w:t>
      </w:r>
    </w:p>
  </w:comment>
  <w:comment w:id="388" w:author="Jeremy Singer" w:date="2020-03-19T16:37:00Z" w:initials="JS">
    <w:p w14:paraId="540383BC" w14:textId="77777777" w:rsidR="00465D3A" w:rsidRDefault="00465D3A" w:rsidP="00465D3A">
      <w:pPr>
        <w:pStyle w:val="CommentText"/>
      </w:pPr>
      <w:r>
        <w:rPr>
          <w:rStyle w:val="CommentReference"/>
        </w:rPr>
        <w:annotationRef/>
      </w:r>
      <w:r>
        <w:t>Function was changed by adding an optional ‘clusters’ parameter so that a greater number than two clusters could be specified.</w:t>
      </w:r>
    </w:p>
  </w:comment>
  <w:comment w:id="538" w:author="Jeremy Singer" w:date="2020-03-19T15:18:00Z" w:initials="JS">
    <w:p w14:paraId="1EE84DDA" w14:textId="3CBD0710" w:rsidR="00600BA7" w:rsidRDefault="00600BA7">
      <w:pPr>
        <w:pStyle w:val="CommentText"/>
      </w:pPr>
      <w:r>
        <w:rPr>
          <w:rStyle w:val="CommentReference"/>
        </w:rPr>
        <w:annotationRef/>
      </w:r>
      <w:r>
        <w:t>Anonymize</w:t>
      </w:r>
    </w:p>
  </w:comment>
  <w:comment w:id="542" w:author="Jeremy Singer" w:date="2020-03-19T15:19:00Z" w:initials="JS">
    <w:p w14:paraId="4313D48C" w14:textId="67DF9A17" w:rsidR="00600BA7" w:rsidRDefault="00600BA7">
      <w:pPr>
        <w:pStyle w:val="CommentText"/>
      </w:pPr>
      <w:r>
        <w:rPr>
          <w:rStyle w:val="CommentReference"/>
        </w:rPr>
        <w:annotationRef/>
      </w:r>
      <w:r>
        <w:t>Anonymize.</w:t>
      </w:r>
    </w:p>
  </w:comment>
  <w:comment w:id="546" w:author="Jeremy Singer" w:date="2020-03-20T09:07:00Z" w:initials="JS">
    <w:p w14:paraId="52B5281B" w14:textId="5F4684CB" w:rsidR="00600BA7" w:rsidRDefault="00600BA7">
      <w:pPr>
        <w:pStyle w:val="CommentText"/>
      </w:pPr>
      <w:r>
        <w:rPr>
          <w:rStyle w:val="CommentReference"/>
        </w:rPr>
        <w:annotationRef/>
      </w:r>
      <w:r>
        <w:t>Anonymiz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FAADBCE" w15:done="0"/>
  <w15:commentEx w15:paraId="3D39C84F" w15:done="0"/>
  <w15:commentEx w15:paraId="37FF1882" w15:done="0"/>
  <w15:commentEx w15:paraId="16F40FD9" w15:done="0"/>
  <w15:commentEx w15:paraId="1B56E1AB" w15:done="0"/>
  <w15:commentEx w15:paraId="3129DD02" w15:done="0"/>
  <w15:commentEx w15:paraId="49C27128" w15:done="0"/>
  <w15:commentEx w15:paraId="7517978D" w15:paraIdParent="49C27128" w15:done="0"/>
  <w15:commentEx w15:paraId="78529CEE" w15:done="0"/>
  <w15:commentEx w15:paraId="1FF26935" w15:done="0"/>
  <w15:commentEx w15:paraId="578A8DBD" w15:paraIdParent="1FF26935" w15:done="0"/>
  <w15:commentEx w15:paraId="05E697A9" w15:done="0"/>
  <w15:commentEx w15:paraId="2DE05F8F" w15:paraIdParent="05E697A9" w15:done="0"/>
  <w15:commentEx w15:paraId="2674D865" w15:done="0"/>
  <w15:commentEx w15:paraId="1CB1C52E" w15:paraIdParent="2674D865" w15:done="0"/>
  <w15:commentEx w15:paraId="6C075098" w15:done="0"/>
  <w15:commentEx w15:paraId="3A7D9EF0" w15:done="0"/>
  <w15:commentEx w15:paraId="2EA3A780" w15:done="0"/>
  <w15:commentEx w15:paraId="22AAB143" w15:paraIdParent="2EA3A780" w15:done="0"/>
  <w15:commentEx w15:paraId="67746B7D" w15:done="0"/>
  <w15:commentEx w15:paraId="4461D621" w15:paraIdParent="67746B7D" w15:done="0"/>
  <w15:commentEx w15:paraId="1F29E69A" w15:done="0"/>
  <w15:commentEx w15:paraId="7B035FC1" w15:paraIdParent="1F29E69A" w15:done="0"/>
  <w15:commentEx w15:paraId="5916310B" w15:done="0"/>
  <w15:commentEx w15:paraId="28D5A907" w15:done="0"/>
  <w15:commentEx w15:paraId="4407C9A4" w15:done="0"/>
  <w15:commentEx w15:paraId="4F61DAF3" w15:done="0"/>
  <w15:commentEx w15:paraId="540383BC" w15:done="0"/>
  <w15:commentEx w15:paraId="1EE84DDA" w15:done="0"/>
  <w15:commentEx w15:paraId="4313D48C" w15:done="0"/>
  <w15:commentEx w15:paraId="52B528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0DEA9" w16cex:dateUtc="2020-03-21T22:42:00Z"/>
  <w16cex:commentExtensible w16cex:durableId="221DD673" w16cex:dateUtc="2020-03-19T15:30:00Z"/>
  <w16cex:commentExtensible w16cex:durableId="221C74F5" w16cex:dateUtc="2020-03-18T14:22:00Z"/>
  <w16cex:commentExtensible w16cex:durableId="221C7566" w16cex:dateUtc="2020-03-18T14:24:00Z"/>
  <w16cex:commentExtensible w16cex:durableId="221DD80D" w16cex:dateUtc="2020-03-19T15:37:00Z"/>
  <w16cex:commentExtensible w16cex:durableId="221DE3C4" w16cex:dateUtc="2020-03-19T16:27:00Z"/>
  <w16cex:commentExtensible w16cex:durableId="2220DCC6" w16cex:dateUtc="2020-03-21T22:34:00Z"/>
  <w16cex:commentExtensible w16cex:durableId="2220DD46" w16cex:dateUtc="2020-03-21T22:36:00Z"/>
  <w16cex:commentExtensible w16cex:durableId="221E2D30" w16cex:dateUtc="2020-03-19T21:41:00Z"/>
  <w16cex:commentExtensible w16cex:durableId="221E2F3B" w16cex:dateUtc="2020-03-19T21:49:00Z"/>
  <w16cex:commentExtensible w16cex:durableId="2220DD98" w16cex:dateUtc="2020-03-21T22:38:00Z"/>
  <w16cex:commentExtensible w16cex:durableId="2220E0BF" w16cex:dateUtc="2020-03-21T22:51:00Z"/>
  <w16cex:commentExtensible w16cex:durableId="221E302C" w16cex:dateUtc="2020-03-19T21:53:00Z"/>
  <w16cex:commentExtensible w16cex:durableId="2220E157" w16cex:dateUtc="2020-03-21T22:54:00Z"/>
  <w16cex:commentExtensible w16cex:durableId="221E314C" w16cex:dateUtc="2020-03-19T21:58:00Z"/>
  <w16cex:commentExtensible w16cex:durableId="2220E1B4" w16cex:dateUtc="2020-03-21T22:55:00Z"/>
  <w16cex:commentExtensible w16cex:durableId="221E386B" w16cex:dateUtc="2020-03-18T14:22:00Z"/>
  <w16cex:commentExtensible w16cex:durableId="221F05CA" w16cex:dateUtc="2020-03-20T13:05:00Z"/>
  <w16cex:commentExtensible w16cex:durableId="221E1E44" w16cex:dateUtc="2020-03-19T20:37:00Z"/>
  <w16cex:commentExtensible w16cex:durableId="221E0BDD" w16cex:dateUtc="2020-03-19T19:18:00Z"/>
  <w16cex:commentExtensible w16cex:durableId="221E0C01" w16cex:dateUtc="2020-03-19T19:19:00Z"/>
  <w16cex:commentExtensible w16cex:durableId="221F0636" w16cex:dateUtc="2020-03-20T1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FAADBCE" w16cid:durableId="2220DEA9"/>
  <w16cid:commentId w16cid:paraId="3D39C84F" w16cid:durableId="221DD673"/>
  <w16cid:commentId w16cid:paraId="37FF1882" w16cid:durableId="221C74F5"/>
  <w16cid:commentId w16cid:paraId="16F40FD9" w16cid:durableId="221C7566"/>
  <w16cid:commentId w16cid:paraId="1B56E1AB" w16cid:durableId="2211EBD0"/>
  <w16cid:commentId w16cid:paraId="3129DD02" w16cid:durableId="221DD80D"/>
  <w16cid:commentId w16cid:paraId="49C27128" w16cid:durableId="2211EDD5"/>
  <w16cid:commentId w16cid:paraId="7517978D" w16cid:durableId="221DE3C4"/>
  <w16cid:commentId w16cid:paraId="78529CEE" w16cid:durableId="2220DCC6"/>
  <w16cid:commentId w16cid:paraId="1FF26935" w16cid:durableId="2211EFBE"/>
  <w16cid:commentId w16cid:paraId="578A8DBD" w16cid:durableId="2220DD46"/>
  <w16cid:commentId w16cid:paraId="05E697A9" w16cid:durableId="2211FB2F"/>
  <w16cid:commentId w16cid:paraId="2DE05F8F" w16cid:durableId="221E2D30"/>
  <w16cid:commentId w16cid:paraId="2674D865" w16cid:durableId="2211FBA2"/>
  <w16cid:commentId w16cid:paraId="1CB1C52E" w16cid:durableId="221E2F3B"/>
  <w16cid:commentId w16cid:paraId="6C075098" w16cid:durableId="2220DD98"/>
  <w16cid:commentId w16cid:paraId="3A7D9EF0" w16cid:durableId="2211FBD8"/>
  <w16cid:commentId w16cid:paraId="2EA3A780" w16cid:durableId="2211FC72"/>
  <w16cid:commentId w16cid:paraId="22AAB143" w16cid:durableId="2220E0BF"/>
  <w16cid:commentId w16cid:paraId="67746B7D" w16cid:durableId="2211FCA6"/>
  <w16cid:commentId w16cid:paraId="4461D621" w16cid:durableId="221E302C"/>
  <w16cid:commentId w16cid:paraId="1F29E69A" w16cid:durableId="2211FCCC"/>
  <w16cid:commentId w16cid:paraId="7B035FC1" w16cid:durableId="2220E157"/>
  <w16cid:commentId w16cid:paraId="5916310B" w16cid:durableId="221E314C"/>
  <w16cid:commentId w16cid:paraId="28D5A907" w16cid:durableId="2220E1B4"/>
  <w16cid:commentId w16cid:paraId="4407C9A4" w16cid:durableId="221E386B"/>
  <w16cid:commentId w16cid:paraId="4F61DAF3" w16cid:durableId="221F05CA"/>
  <w16cid:commentId w16cid:paraId="540383BC" w16cid:durableId="221E1E44"/>
  <w16cid:commentId w16cid:paraId="1EE84DDA" w16cid:durableId="221E0BDD"/>
  <w16cid:commentId w16cid:paraId="4313D48C" w16cid:durableId="221E0C01"/>
  <w16cid:commentId w16cid:paraId="52B5281B" w16cid:durableId="221F06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417ABD" w14:textId="77777777" w:rsidR="00744FB4" w:rsidRDefault="00744FB4" w:rsidP="00B10A11">
      <w:pPr>
        <w:spacing w:after="0" w:line="240" w:lineRule="auto"/>
      </w:pPr>
      <w:r>
        <w:separator/>
      </w:r>
    </w:p>
  </w:endnote>
  <w:endnote w:type="continuationSeparator" w:id="0">
    <w:p w14:paraId="66A31C0B" w14:textId="77777777" w:rsidR="00744FB4" w:rsidRDefault="00744FB4"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600BA7" w:rsidRDefault="00600B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600BA7" w:rsidRDefault="00600BA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600BA7" w:rsidRDefault="00600BA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600BA7" w:rsidRDefault="00600BA7">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600BA7" w:rsidRDefault="00600B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9C6FFE" w14:textId="77777777" w:rsidR="00744FB4" w:rsidRDefault="00744FB4" w:rsidP="00B10A11">
      <w:pPr>
        <w:spacing w:after="0" w:line="240" w:lineRule="auto"/>
      </w:pPr>
      <w:r>
        <w:separator/>
      </w:r>
    </w:p>
  </w:footnote>
  <w:footnote w:type="continuationSeparator" w:id="0">
    <w:p w14:paraId="3645E55F" w14:textId="77777777" w:rsidR="00744FB4" w:rsidRDefault="00744FB4" w:rsidP="00B10A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600BA7" w:rsidRDefault="00600B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600BA7" w:rsidRDefault="00600BA7">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rPr>
          <w:t>Finding Paralog Targets for Neglected Diseases</w:t>
        </w:r>
      </w:sdtContent>
    </w:sdt>
    <w:r>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rPr>
          <w:t>Jeremy Singer</w:t>
        </w:r>
      </w:sdtContent>
    </w:sdt>
  </w:p>
  <w:p w14:paraId="712C3291" w14:textId="77777777" w:rsidR="00600BA7" w:rsidRDefault="00600BA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600BA7" w:rsidRDefault="00600B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3D0997"/>
    <w:multiLevelType w:val="hybridMultilevel"/>
    <w:tmpl w:val="A92A2286"/>
    <w:lvl w:ilvl="0" w:tplc="49548416">
      <w:start w:val="170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eremy Singer">
    <w15:presenceInfo w15:providerId="Windows Live" w15:userId="f8d79499760c0a02"/>
  </w15:person>
  <w15:person w15:author="Gretchen Ehrenkaufer">
    <w15:presenceInfo w15:providerId="Windows Live" w15:userId="2f411776fc0a2b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1&lt;/item&gt;&lt;item&gt;2&lt;/item&gt;&lt;item&gt;3&lt;/item&gt;&lt;item&gt;5&lt;/item&gt;&lt;item&gt;7&lt;/item&gt;&lt;item&gt;8&lt;/item&gt;&lt;item&gt;9&lt;/item&gt;&lt;item&gt;10&lt;/item&gt;&lt;item&gt;11&lt;/item&gt;&lt;item&gt;12&lt;/item&gt;&lt;item&gt;13&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record-ids&gt;&lt;/item&gt;&lt;/Libraries&gt;"/>
  </w:docVars>
  <w:rsids>
    <w:rsidRoot w:val="002D44DE"/>
    <w:rsid w:val="00001287"/>
    <w:rsid w:val="00005F1E"/>
    <w:rsid w:val="000063C1"/>
    <w:rsid w:val="000065F2"/>
    <w:rsid w:val="00016E4B"/>
    <w:rsid w:val="00021444"/>
    <w:rsid w:val="00030BCE"/>
    <w:rsid w:val="0003488F"/>
    <w:rsid w:val="000353F3"/>
    <w:rsid w:val="00050091"/>
    <w:rsid w:val="00057A58"/>
    <w:rsid w:val="00076A10"/>
    <w:rsid w:val="00090248"/>
    <w:rsid w:val="00090A41"/>
    <w:rsid w:val="000A61A7"/>
    <w:rsid w:val="000C08DC"/>
    <w:rsid w:val="000C53CF"/>
    <w:rsid w:val="000C606D"/>
    <w:rsid w:val="000E61B3"/>
    <w:rsid w:val="000F556D"/>
    <w:rsid w:val="001005D7"/>
    <w:rsid w:val="001133A1"/>
    <w:rsid w:val="00113982"/>
    <w:rsid w:val="00113AE3"/>
    <w:rsid w:val="00114519"/>
    <w:rsid w:val="001175D8"/>
    <w:rsid w:val="0012185E"/>
    <w:rsid w:val="0016204C"/>
    <w:rsid w:val="001633E7"/>
    <w:rsid w:val="00163E0C"/>
    <w:rsid w:val="00167A2C"/>
    <w:rsid w:val="00173E8D"/>
    <w:rsid w:val="00177583"/>
    <w:rsid w:val="00183730"/>
    <w:rsid w:val="00184853"/>
    <w:rsid w:val="00187AA8"/>
    <w:rsid w:val="001A1654"/>
    <w:rsid w:val="001A1C56"/>
    <w:rsid w:val="001A6E21"/>
    <w:rsid w:val="001A6F98"/>
    <w:rsid w:val="001B4F08"/>
    <w:rsid w:val="001B4FF2"/>
    <w:rsid w:val="001C132C"/>
    <w:rsid w:val="001C340F"/>
    <w:rsid w:val="001C3FF0"/>
    <w:rsid w:val="001C6E26"/>
    <w:rsid w:val="001C6EBA"/>
    <w:rsid w:val="001D37C8"/>
    <w:rsid w:val="001D448F"/>
    <w:rsid w:val="001D47B2"/>
    <w:rsid w:val="001D58F6"/>
    <w:rsid w:val="001E123E"/>
    <w:rsid w:val="001E7049"/>
    <w:rsid w:val="001F002E"/>
    <w:rsid w:val="00207EFF"/>
    <w:rsid w:val="00226261"/>
    <w:rsid w:val="00226D94"/>
    <w:rsid w:val="0023208B"/>
    <w:rsid w:val="00232197"/>
    <w:rsid w:val="00250589"/>
    <w:rsid w:val="00252AA8"/>
    <w:rsid w:val="0026782C"/>
    <w:rsid w:val="00274EC0"/>
    <w:rsid w:val="0028086A"/>
    <w:rsid w:val="0028388C"/>
    <w:rsid w:val="002874B4"/>
    <w:rsid w:val="00292E14"/>
    <w:rsid w:val="00293856"/>
    <w:rsid w:val="00295EE2"/>
    <w:rsid w:val="002A4FF4"/>
    <w:rsid w:val="002A7B38"/>
    <w:rsid w:val="002B15E4"/>
    <w:rsid w:val="002B5513"/>
    <w:rsid w:val="002B5AD0"/>
    <w:rsid w:val="002B6E70"/>
    <w:rsid w:val="002D0383"/>
    <w:rsid w:val="002D33D1"/>
    <w:rsid w:val="002D44DE"/>
    <w:rsid w:val="002D4E75"/>
    <w:rsid w:val="002E2432"/>
    <w:rsid w:val="002E5C35"/>
    <w:rsid w:val="002F0499"/>
    <w:rsid w:val="002F213D"/>
    <w:rsid w:val="003023BC"/>
    <w:rsid w:val="00303701"/>
    <w:rsid w:val="00304BA1"/>
    <w:rsid w:val="00315623"/>
    <w:rsid w:val="003167BC"/>
    <w:rsid w:val="0032414B"/>
    <w:rsid w:val="00325FFC"/>
    <w:rsid w:val="00342F89"/>
    <w:rsid w:val="003473F2"/>
    <w:rsid w:val="00356329"/>
    <w:rsid w:val="0037611B"/>
    <w:rsid w:val="00383494"/>
    <w:rsid w:val="00383C36"/>
    <w:rsid w:val="00385530"/>
    <w:rsid w:val="003873B7"/>
    <w:rsid w:val="00390E6E"/>
    <w:rsid w:val="003956A0"/>
    <w:rsid w:val="003A0E08"/>
    <w:rsid w:val="003B6161"/>
    <w:rsid w:val="003B6CB7"/>
    <w:rsid w:val="003B7CC8"/>
    <w:rsid w:val="003C2BE7"/>
    <w:rsid w:val="003C310B"/>
    <w:rsid w:val="003C4590"/>
    <w:rsid w:val="003C70AC"/>
    <w:rsid w:val="003D07F4"/>
    <w:rsid w:val="003E0D09"/>
    <w:rsid w:val="003E783A"/>
    <w:rsid w:val="003F17F1"/>
    <w:rsid w:val="003F440C"/>
    <w:rsid w:val="003F47FE"/>
    <w:rsid w:val="003F79B9"/>
    <w:rsid w:val="0040195A"/>
    <w:rsid w:val="00401CAB"/>
    <w:rsid w:val="004071C9"/>
    <w:rsid w:val="00412DE9"/>
    <w:rsid w:val="004163AC"/>
    <w:rsid w:val="00417E0F"/>
    <w:rsid w:val="00430971"/>
    <w:rsid w:val="00441916"/>
    <w:rsid w:val="004456C2"/>
    <w:rsid w:val="004472DC"/>
    <w:rsid w:val="00464AD8"/>
    <w:rsid w:val="00464CFD"/>
    <w:rsid w:val="00465D3A"/>
    <w:rsid w:val="0047534C"/>
    <w:rsid w:val="00475C20"/>
    <w:rsid w:val="0048244B"/>
    <w:rsid w:val="00494017"/>
    <w:rsid w:val="00497AF5"/>
    <w:rsid w:val="004A0824"/>
    <w:rsid w:val="004B202F"/>
    <w:rsid w:val="004B3448"/>
    <w:rsid w:val="004C6669"/>
    <w:rsid w:val="004D41CF"/>
    <w:rsid w:val="004E1D20"/>
    <w:rsid w:val="004E2C3A"/>
    <w:rsid w:val="004E6BDC"/>
    <w:rsid w:val="004F7EDF"/>
    <w:rsid w:val="00501772"/>
    <w:rsid w:val="00503CA4"/>
    <w:rsid w:val="00504F2F"/>
    <w:rsid w:val="00506FFB"/>
    <w:rsid w:val="005075D8"/>
    <w:rsid w:val="005226FB"/>
    <w:rsid w:val="00530967"/>
    <w:rsid w:val="005331D6"/>
    <w:rsid w:val="00535448"/>
    <w:rsid w:val="005366BB"/>
    <w:rsid w:val="00543760"/>
    <w:rsid w:val="00553505"/>
    <w:rsid w:val="00560DF7"/>
    <w:rsid w:val="005710FD"/>
    <w:rsid w:val="00573A8F"/>
    <w:rsid w:val="0057559E"/>
    <w:rsid w:val="005778D0"/>
    <w:rsid w:val="005806D4"/>
    <w:rsid w:val="00583819"/>
    <w:rsid w:val="00584D57"/>
    <w:rsid w:val="00585165"/>
    <w:rsid w:val="00590772"/>
    <w:rsid w:val="00590A61"/>
    <w:rsid w:val="00593D04"/>
    <w:rsid w:val="005977A6"/>
    <w:rsid w:val="005A4FC3"/>
    <w:rsid w:val="005B3779"/>
    <w:rsid w:val="005B6846"/>
    <w:rsid w:val="005C78A2"/>
    <w:rsid w:val="005D6698"/>
    <w:rsid w:val="005D7314"/>
    <w:rsid w:val="005F3DC7"/>
    <w:rsid w:val="005F4BB5"/>
    <w:rsid w:val="00600BA7"/>
    <w:rsid w:val="006103BA"/>
    <w:rsid w:val="006149AC"/>
    <w:rsid w:val="00621725"/>
    <w:rsid w:val="00621CF4"/>
    <w:rsid w:val="006242E9"/>
    <w:rsid w:val="00626084"/>
    <w:rsid w:val="00634599"/>
    <w:rsid w:val="00637CC4"/>
    <w:rsid w:val="00644E8D"/>
    <w:rsid w:val="006624D5"/>
    <w:rsid w:val="0066354D"/>
    <w:rsid w:val="0067009D"/>
    <w:rsid w:val="00677DE4"/>
    <w:rsid w:val="00684B58"/>
    <w:rsid w:val="00685215"/>
    <w:rsid w:val="00697642"/>
    <w:rsid w:val="006B4E3C"/>
    <w:rsid w:val="006B4E72"/>
    <w:rsid w:val="006B6773"/>
    <w:rsid w:val="006C1348"/>
    <w:rsid w:val="006C305D"/>
    <w:rsid w:val="006C358E"/>
    <w:rsid w:val="006C47A4"/>
    <w:rsid w:val="006C579C"/>
    <w:rsid w:val="006D0C69"/>
    <w:rsid w:val="006D1827"/>
    <w:rsid w:val="006D392F"/>
    <w:rsid w:val="006D4E6C"/>
    <w:rsid w:val="006D501E"/>
    <w:rsid w:val="006D6A49"/>
    <w:rsid w:val="006E01F0"/>
    <w:rsid w:val="006F284F"/>
    <w:rsid w:val="00701E48"/>
    <w:rsid w:val="00703C63"/>
    <w:rsid w:val="00707AD1"/>
    <w:rsid w:val="00711AF4"/>
    <w:rsid w:val="0072239D"/>
    <w:rsid w:val="007325E3"/>
    <w:rsid w:val="0074276E"/>
    <w:rsid w:val="00744FB4"/>
    <w:rsid w:val="00751008"/>
    <w:rsid w:val="0075163C"/>
    <w:rsid w:val="007636A5"/>
    <w:rsid w:val="00773923"/>
    <w:rsid w:val="00792233"/>
    <w:rsid w:val="0079231F"/>
    <w:rsid w:val="00793F15"/>
    <w:rsid w:val="0079506F"/>
    <w:rsid w:val="007D6E18"/>
    <w:rsid w:val="007F1137"/>
    <w:rsid w:val="007F2A7D"/>
    <w:rsid w:val="007F5AA4"/>
    <w:rsid w:val="00806515"/>
    <w:rsid w:val="00812745"/>
    <w:rsid w:val="0081352E"/>
    <w:rsid w:val="00831CFD"/>
    <w:rsid w:val="00836F88"/>
    <w:rsid w:val="008508B3"/>
    <w:rsid w:val="00851B2E"/>
    <w:rsid w:val="0085390F"/>
    <w:rsid w:val="0086262C"/>
    <w:rsid w:val="00863168"/>
    <w:rsid w:val="00864999"/>
    <w:rsid w:val="00881033"/>
    <w:rsid w:val="008A0892"/>
    <w:rsid w:val="008A5DE5"/>
    <w:rsid w:val="008B108E"/>
    <w:rsid w:val="008B599D"/>
    <w:rsid w:val="008B5C54"/>
    <w:rsid w:val="008B5D91"/>
    <w:rsid w:val="008C0C84"/>
    <w:rsid w:val="008C37DE"/>
    <w:rsid w:val="008D0CEB"/>
    <w:rsid w:val="008E05BC"/>
    <w:rsid w:val="008E1270"/>
    <w:rsid w:val="008F020F"/>
    <w:rsid w:val="00901462"/>
    <w:rsid w:val="009060B2"/>
    <w:rsid w:val="00916A73"/>
    <w:rsid w:val="009232FA"/>
    <w:rsid w:val="00926E50"/>
    <w:rsid w:val="009275E2"/>
    <w:rsid w:val="009304CD"/>
    <w:rsid w:val="00944205"/>
    <w:rsid w:val="00967723"/>
    <w:rsid w:val="00970A01"/>
    <w:rsid w:val="00975E96"/>
    <w:rsid w:val="009831EB"/>
    <w:rsid w:val="00991C23"/>
    <w:rsid w:val="009A1CC2"/>
    <w:rsid w:val="009A1DD1"/>
    <w:rsid w:val="009C6315"/>
    <w:rsid w:val="009D0CE3"/>
    <w:rsid w:val="009D17F5"/>
    <w:rsid w:val="009D3136"/>
    <w:rsid w:val="009D3942"/>
    <w:rsid w:val="009E04A7"/>
    <w:rsid w:val="009E0C0A"/>
    <w:rsid w:val="009E2A3B"/>
    <w:rsid w:val="009E6B31"/>
    <w:rsid w:val="009F2F29"/>
    <w:rsid w:val="009F47CA"/>
    <w:rsid w:val="009F6856"/>
    <w:rsid w:val="00A112F9"/>
    <w:rsid w:val="00A11867"/>
    <w:rsid w:val="00A13393"/>
    <w:rsid w:val="00A17F0B"/>
    <w:rsid w:val="00A219E7"/>
    <w:rsid w:val="00A24088"/>
    <w:rsid w:val="00A2629E"/>
    <w:rsid w:val="00A264F6"/>
    <w:rsid w:val="00A26B98"/>
    <w:rsid w:val="00A27765"/>
    <w:rsid w:val="00A30528"/>
    <w:rsid w:val="00A34AE8"/>
    <w:rsid w:val="00A3506A"/>
    <w:rsid w:val="00A42E77"/>
    <w:rsid w:val="00A47C47"/>
    <w:rsid w:val="00A5374F"/>
    <w:rsid w:val="00A723B7"/>
    <w:rsid w:val="00A776C2"/>
    <w:rsid w:val="00A862E9"/>
    <w:rsid w:val="00A91114"/>
    <w:rsid w:val="00A92137"/>
    <w:rsid w:val="00A92F4D"/>
    <w:rsid w:val="00A93B25"/>
    <w:rsid w:val="00A95282"/>
    <w:rsid w:val="00AA7C6A"/>
    <w:rsid w:val="00AD20D2"/>
    <w:rsid w:val="00AD4F62"/>
    <w:rsid w:val="00AE5D4C"/>
    <w:rsid w:val="00AF430C"/>
    <w:rsid w:val="00B06B3D"/>
    <w:rsid w:val="00B07216"/>
    <w:rsid w:val="00B10278"/>
    <w:rsid w:val="00B10A11"/>
    <w:rsid w:val="00B15DF4"/>
    <w:rsid w:val="00B26F84"/>
    <w:rsid w:val="00B30857"/>
    <w:rsid w:val="00B37F8D"/>
    <w:rsid w:val="00B44952"/>
    <w:rsid w:val="00B5193F"/>
    <w:rsid w:val="00B5561C"/>
    <w:rsid w:val="00B637DD"/>
    <w:rsid w:val="00B6629E"/>
    <w:rsid w:val="00B67256"/>
    <w:rsid w:val="00B73627"/>
    <w:rsid w:val="00B84EB5"/>
    <w:rsid w:val="00B91F1D"/>
    <w:rsid w:val="00BB5BCB"/>
    <w:rsid w:val="00BC2869"/>
    <w:rsid w:val="00BC34EE"/>
    <w:rsid w:val="00BD1E67"/>
    <w:rsid w:val="00BD2921"/>
    <w:rsid w:val="00BD5508"/>
    <w:rsid w:val="00BD6398"/>
    <w:rsid w:val="00BE0894"/>
    <w:rsid w:val="00BE55D0"/>
    <w:rsid w:val="00BE6F8C"/>
    <w:rsid w:val="00BE7F51"/>
    <w:rsid w:val="00BF20A0"/>
    <w:rsid w:val="00C23A2F"/>
    <w:rsid w:val="00C31281"/>
    <w:rsid w:val="00C37D4C"/>
    <w:rsid w:val="00C44C56"/>
    <w:rsid w:val="00C65D12"/>
    <w:rsid w:val="00C6647B"/>
    <w:rsid w:val="00C67271"/>
    <w:rsid w:val="00C7092E"/>
    <w:rsid w:val="00C72F67"/>
    <w:rsid w:val="00C75AC3"/>
    <w:rsid w:val="00C94D2F"/>
    <w:rsid w:val="00CA5DFF"/>
    <w:rsid w:val="00CA614C"/>
    <w:rsid w:val="00CB0620"/>
    <w:rsid w:val="00CB0B24"/>
    <w:rsid w:val="00CB1E32"/>
    <w:rsid w:val="00CB5C2C"/>
    <w:rsid w:val="00CC3C52"/>
    <w:rsid w:val="00CD1199"/>
    <w:rsid w:val="00CD7750"/>
    <w:rsid w:val="00CE1CB2"/>
    <w:rsid w:val="00CE2441"/>
    <w:rsid w:val="00CF4ED8"/>
    <w:rsid w:val="00CF5E6F"/>
    <w:rsid w:val="00CF6463"/>
    <w:rsid w:val="00D01232"/>
    <w:rsid w:val="00D021BF"/>
    <w:rsid w:val="00D04EEB"/>
    <w:rsid w:val="00D075DE"/>
    <w:rsid w:val="00D0772B"/>
    <w:rsid w:val="00D1248B"/>
    <w:rsid w:val="00D178E9"/>
    <w:rsid w:val="00D33ADE"/>
    <w:rsid w:val="00D36051"/>
    <w:rsid w:val="00D4231B"/>
    <w:rsid w:val="00D44E62"/>
    <w:rsid w:val="00D466A1"/>
    <w:rsid w:val="00D52D3D"/>
    <w:rsid w:val="00D52F59"/>
    <w:rsid w:val="00D644A0"/>
    <w:rsid w:val="00D758AE"/>
    <w:rsid w:val="00D879B0"/>
    <w:rsid w:val="00D94D35"/>
    <w:rsid w:val="00D953D0"/>
    <w:rsid w:val="00DB3582"/>
    <w:rsid w:val="00DB3710"/>
    <w:rsid w:val="00DB3B7B"/>
    <w:rsid w:val="00DB5B51"/>
    <w:rsid w:val="00DB6BB1"/>
    <w:rsid w:val="00DC0A08"/>
    <w:rsid w:val="00DC571D"/>
    <w:rsid w:val="00DD4D86"/>
    <w:rsid w:val="00E06542"/>
    <w:rsid w:val="00E1003F"/>
    <w:rsid w:val="00E205D6"/>
    <w:rsid w:val="00E225C6"/>
    <w:rsid w:val="00E24D3E"/>
    <w:rsid w:val="00E30324"/>
    <w:rsid w:val="00E419A3"/>
    <w:rsid w:val="00E4756C"/>
    <w:rsid w:val="00E72CF1"/>
    <w:rsid w:val="00E7678D"/>
    <w:rsid w:val="00E91BD5"/>
    <w:rsid w:val="00E95548"/>
    <w:rsid w:val="00E97D5F"/>
    <w:rsid w:val="00EA43B9"/>
    <w:rsid w:val="00EA49D3"/>
    <w:rsid w:val="00EB1B9B"/>
    <w:rsid w:val="00EB5DDE"/>
    <w:rsid w:val="00EC0732"/>
    <w:rsid w:val="00EC2622"/>
    <w:rsid w:val="00ED5F43"/>
    <w:rsid w:val="00ED6DD2"/>
    <w:rsid w:val="00EE45F7"/>
    <w:rsid w:val="00EE4D29"/>
    <w:rsid w:val="00EF5D89"/>
    <w:rsid w:val="00F009AE"/>
    <w:rsid w:val="00F05801"/>
    <w:rsid w:val="00F078D0"/>
    <w:rsid w:val="00F113A4"/>
    <w:rsid w:val="00F13F3B"/>
    <w:rsid w:val="00F154EF"/>
    <w:rsid w:val="00F16F01"/>
    <w:rsid w:val="00F2081F"/>
    <w:rsid w:val="00F31EDD"/>
    <w:rsid w:val="00F36F3D"/>
    <w:rsid w:val="00F41417"/>
    <w:rsid w:val="00F42119"/>
    <w:rsid w:val="00F50A56"/>
    <w:rsid w:val="00F528B0"/>
    <w:rsid w:val="00F60F30"/>
    <w:rsid w:val="00F64D04"/>
    <w:rsid w:val="00F8549F"/>
    <w:rsid w:val="00F85566"/>
    <w:rsid w:val="00F86D32"/>
    <w:rsid w:val="00F92141"/>
    <w:rsid w:val="00F958B4"/>
    <w:rsid w:val="00FA5FE3"/>
    <w:rsid w:val="00FB61E6"/>
    <w:rsid w:val="00FC6179"/>
    <w:rsid w:val="00FC6479"/>
    <w:rsid w:val="00FC67F0"/>
    <w:rsid w:val="00FD2318"/>
    <w:rsid w:val="00FD2720"/>
    <w:rsid w:val="00FE3D2F"/>
    <w:rsid w:val="00FF387D"/>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tabs>
        <w:tab w:val="left" w:pos="384"/>
      </w:tabs>
      <w:spacing w:after="0" w:line="240" w:lineRule="auto"/>
      <w:ind w:left="384" w:hanging="384"/>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 w:type="paragraph" w:styleId="HTMLPreformatted">
    <w:name w:val="HTML Preformatted"/>
    <w:basedOn w:val="Normal"/>
    <w:link w:val="HTMLPreformattedChar"/>
    <w:uiPriority w:val="99"/>
    <w:semiHidden/>
    <w:unhideWhenUsed/>
    <w:rsid w:val="00B15D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15DF4"/>
    <w:rPr>
      <w:rFonts w:ascii="Courier New" w:eastAsia="Times New Roman" w:hAnsi="Courier New" w:cs="Courier New"/>
      <w:sz w:val="20"/>
      <w:szCs w:val="20"/>
    </w:rPr>
  </w:style>
  <w:style w:type="character" w:customStyle="1" w:styleId="gd15mcfceub">
    <w:name w:val="gd15mcfceub"/>
    <w:basedOn w:val="DefaultParagraphFont"/>
    <w:rsid w:val="00B15DF4"/>
  </w:style>
  <w:style w:type="character" w:styleId="CommentReference">
    <w:name w:val="annotation reference"/>
    <w:basedOn w:val="DefaultParagraphFont"/>
    <w:uiPriority w:val="99"/>
    <w:semiHidden/>
    <w:unhideWhenUsed/>
    <w:rsid w:val="00A92137"/>
    <w:rPr>
      <w:sz w:val="16"/>
      <w:szCs w:val="16"/>
    </w:rPr>
  </w:style>
  <w:style w:type="paragraph" w:styleId="CommentText">
    <w:name w:val="annotation text"/>
    <w:basedOn w:val="Normal"/>
    <w:link w:val="CommentTextChar"/>
    <w:uiPriority w:val="99"/>
    <w:semiHidden/>
    <w:unhideWhenUsed/>
    <w:rsid w:val="00A92137"/>
    <w:pPr>
      <w:spacing w:line="240" w:lineRule="auto"/>
    </w:pPr>
    <w:rPr>
      <w:sz w:val="20"/>
      <w:szCs w:val="20"/>
    </w:rPr>
  </w:style>
  <w:style w:type="character" w:customStyle="1" w:styleId="CommentTextChar">
    <w:name w:val="Comment Text Char"/>
    <w:basedOn w:val="DefaultParagraphFont"/>
    <w:link w:val="CommentText"/>
    <w:uiPriority w:val="99"/>
    <w:semiHidden/>
    <w:rsid w:val="00A92137"/>
    <w:rPr>
      <w:sz w:val="20"/>
      <w:szCs w:val="20"/>
    </w:rPr>
  </w:style>
  <w:style w:type="paragraph" w:styleId="CommentSubject">
    <w:name w:val="annotation subject"/>
    <w:basedOn w:val="CommentText"/>
    <w:next w:val="CommentText"/>
    <w:link w:val="CommentSubjectChar"/>
    <w:uiPriority w:val="99"/>
    <w:semiHidden/>
    <w:unhideWhenUsed/>
    <w:rsid w:val="00A92137"/>
    <w:rPr>
      <w:b/>
      <w:bCs/>
    </w:rPr>
  </w:style>
  <w:style w:type="character" w:customStyle="1" w:styleId="CommentSubjectChar">
    <w:name w:val="Comment Subject Char"/>
    <w:basedOn w:val="CommentTextChar"/>
    <w:link w:val="CommentSubject"/>
    <w:uiPriority w:val="99"/>
    <w:semiHidden/>
    <w:rsid w:val="00A92137"/>
    <w:rPr>
      <w:b/>
      <w:bCs/>
      <w:sz w:val="20"/>
      <w:szCs w:val="20"/>
    </w:rPr>
  </w:style>
  <w:style w:type="paragraph" w:styleId="BalloonText">
    <w:name w:val="Balloon Text"/>
    <w:basedOn w:val="Normal"/>
    <w:link w:val="BalloonTextChar"/>
    <w:uiPriority w:val="99"/>
    <w:semiHidden/>
    <w:unhideWhenUsed/>
    <w:rsid w:val="00A9213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92137"/>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030BCE"/>
    <w:pPr>
      <w:spacing w:after="0"/>
      <w:jc w:val="center"/>
    </w:pPr>
    <w:rPr>
      <w:rFonts w:ascii="Calibri" w:hAnsi="Calibri" w:cs="Calibri"/>
      <w:noProof/>
    </w:rPr>
  </w:style>
  <w:style w:type="character" w:customStyle="1" w:styleId="EndNoteBibliographyTitleChar">
    <w:name w:val="EndNote Bibliography Title Char"/>
    <w:basedOn w:val="Heading1Char"/>
    <w:link w:val="EndNoteBibliographyTitle"/>
    <w:rsid w:val="00030BCE"/>
    <w:rPr>
      <w:rFonts w:ascii="Calibri" w:eastAsiaTheme="majorEastAsia" w:hAnsi="Calibri" w:cs="Calibri"/>
      <w:b w:val="0"/>
      <w:noProof/>
      <w:color w:val="2F5496" w:themeColor="accent1" w:themeShade="BF"/>
      <w:sz w:val="36"/>
      <w:szCs w:val="32"/>
    </w:rPr>
  </w:style>
  <w:style w:type="paragraph" w:customStyle="1" w:styleId="EndNoteBibliography">
    <w:name w:val="EndNote Bibliography"/>
    <w:basedOn w:val="Normal"/>
    <w:link w:val="EndNoteBibliographyChar"/>
    <w:rsid w:val="00030BCE"/>
    <w:pPr>
      <w:spacing w:line="240" w:lineRule="auto"/>
    </w:pPr>
    <w:rPr>
      <w:rFonts w:ascii="Calibri" w:hAnsi="Calibri" w:cs="Calibri"/>
      <w:noProof/>
    </w:rPr>
  </w:style>
  <w:style w:type="character" w:customStyle="1" w:styleId="EndNoteBibliographyChar">
    <w:name w:val="EndNote Bibliography Char"/>
    <w:basedOn w:val="Heading1Char"/>
    <w:link w:val="EndNoteBibliography"/>
    <w:rsid w:val="00030BCE"/>
    <w:rPr>
      <w:rFonts w:ascii="Calibri" w:eastAsiaTheme="majorEastAsia" w:hAnsi="Calibri" w:cs="Calibri"/>
      <w:b w:val="0"/>
      <w:noProof/>
      <w:color w:val="2F5496" w:themeColor="accent1" w:themeShade="BF"/>
      <w:sz w:val="36"/>
      <w:szCs w:val="32"/>
    </w:rPr>
  </w:style>
  <w:style w:type="character" w:customStyle="1" w:styleId="gnkrckgcmrb">
    <w:name w:val="gnkrckgcmrb"/>
    <w:basedOn w:val="DefaultParagraphFont"/>
    <w:rsid w:val="00090A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97971">
      <w:bodyDiv w:val="1"/>
      <w:marLeft w:val="0"/>
      <w:marRight w:val="0"/>
      <w:marTop w:val="0"/>
      <w:marBottom w:val="0"/>
      <w:divBdr>
        <w:top w:val="none" w:sz="0" w:space="0" w:color="auto"/>
        <w:left w:val="none" w:sz="0" w:space="0" w:color="auto"/>
        <w:bottom w:val="none" w:sz="0" w:space="0" w:color="auto"/>
        <w:right w:val="none" w:sz="0" w:space="0" w:color="auto"/>
      </w:divBdr>
    </w:div>
    <w:div w:id="15544702">
      <w:bodyDiv w:val="1"/>
      <w:marLeft w:val="0"/>
      <w:marRight w:val="0"/>
      <w:marTop w:val="0"/>
      <w:marBottom w:val="0"/>
      <w:divBdr>
        <w:top w:val="none" w:sz="0" w:space="0" w:color="auto"/>
        <w:left w:val="none" w:sz="0" w:space="0" w:color="auto"/>
        <w:bottom w:val="none" w:sz="0" w:space="0" w:color="auto"/>
        <w:right w:val="none" w:sz="0" w:space="0" w:color="auto"/>
      </w:divBdr>
    </w:div>
    <w:div w:id="24212278">
      <w:bodyDiv w:val="1"/>
      <w:marLeft w:val="0"/>
      <w:marRight w:val="0"/>
      <w:marTop w:val="0"/>
      <w:marBottom w:val="0"/>
      <w:divBdr>
        <w:top w:val="none" w:sz="0" w:space="0" w:color="auto"/>
        <w:left w:val="none" w:sz="0" w:space="0" w:color="auto"/>
        <w:bottom w:val="none" w:sz="0" w:space="0" w:color="auto"/>
        <w:right w:val="none" w:sz="0" w:space="0" w:color="auto"/>
      </w:divBdr>
    </w:div>
    <w:div w:id="118496074">
      <w:bodyDiv w:val="1"/>
      <w:marLeft w:val="0"/>
      <w:marRight w:val="0"/>
      <w:marTop w:val="0"/>
      <w:marBottom w:val="0"/>
      <w:divBdr>
        <w:top w:val="none" w:sz="0" w:space="0" w:color="auto"/>
        <w:left w:val="none" w:sz="0" w:space="0" w:color="auto"/>
        <w:bottom w:val="none" w:sz="0" w:space="0" w:color="auto"/>
        <w:right w:val="none" w:sz="0" w:space="0" w:color="auto"/>
      </w:divBdr>
    </w:div>
    <w:div w:id="141696427">
      <w:bodyDiv w:val="1"/>
      <w:marLeft w:val="0"/>
      <w:marRight w:val="0"/>
      <w:marTop w:val="0"/>
      <w:marBottom w:val="0"/>
      <w:divBdr>
        <w:top w:val="none" w:sz="0" w:space="0" w:color="auto"/>
        <w:left w:val="none" w:sz="0" w:space="0" w:color="auto"/>
        <w:bottom w:val="none" w:sz="0" w:space="0" w:color="auto"/>
        <w:right w:val="none" w:sz="0" w:space="0" w:color="auto"/>
      </w:divBdr>
    </w:div>
    <w:div w:id="217014523">
      <w:bodyDiv w:val="1"/>
      <w:marLeft w:val="0"/>
      <w:marRight w:val="0"/>
      <w:marTop w:val="0"/>
      <w:marBottom w:val="0"/>
      <w:divBdr>
        <w:top w:val="none" w:sz="0" w:space="0" w:color="auto"/>
        <w:left w:val="none" w:sz="0" w:space="0" w:color="auto"/>
        <w:bottom w:val="none" w:sz="0" w:space="0" w:color="auto"/>
        <w:right w:val="none" w:sz="0" w:space="0" w:color="auto"/>
      </w:divBdr>
    </w:div>
    <w:div w:id="282812151">
      <w:bodyDiv w:val="1"/>
      <w:marLeft w:val="0"/>
      <w:marRight w:val="0"/>
      <w:marTop w:val="0"/>
      <w:marBottom w:val="0"/>
      <w:divBdr>
        <w:top w:val="none" w:sz="0" w:space="0" w:color="auto"/>
        <w:left w:val="none" w:sz="0" w:space="0" w:color="auto"/>
        <w:bottom w:val="none" w:sz="0" w:space="0" w:color="auto"/>
        <w:right w:val="none" w:sz="0" w:space="0" w:color="auto"/>
      </w:divBdr>
    </w:div>
    <w:div w:id="362748791">
      <w:bodyDiv w:val="1"/>
      <w:marLeft w:val="0"/>
      <w:marRight w:val="0"/>
      <w:marTop w:val="0"/>
      <w:marBottom w:val="0"/>
      <w:divBdr>
        <w:top w:val="none" w:sz="0" w:space="0" w:color="auto"/>
        <w:left w:val="none" w:sz="0" w:space="0" w:color="auto"/>
        <w:bottom w:val="none" w:sz="0" w:space="0" w:color="auto"/>
        <w:right w:val="none" w:sz="0" w:space="0" w:color="auto"/>
      </w:divBdr>
    </w:div>
    <w:div w:id="433861064">
      <w:bodyDiv w:val="1"/>
      <w:marLeft w:val="0"/>
      <w:marRight w:val="0"/>
      <w:marTop w:val="0"/>
      <w:marBottom w:val="0"/>
      <w:divBdr>
        <w:top w:val="none" w:sz="0" w:space="0" w:color="auto"/>
        <w:left w:val="none" w:sz="0" w:space="0" w:color="auto"/>
        <w:bottom w:val="none" w:sz="0" w:space="0" w:color="auto"/>
        <w:right w:val="none" w:sz="0" w:space="0" w:color="auto"/>
      </w:divBdr>
    </w:div>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586614199">
      <w:bodyDiv w:val="1"/>
      <w:marLeft w:val="0"/>
      <w:marRight w:val="0"/>
      <w:marTop w:val="0"/>
      <w:marBottom w:val="0"/>
      <w:divBdr>
        <w:top w:val="none" w:sz="0" w:space="0" w:color="auto"/>
        <w:left w:val="none" w:sz="0" w:space="0" w:color="auto"/>
        <w:bottom w:val="none" w:sz="0" w:space="0" w:color="auto"/>
        <w:right w:val="none" w:sz="0" w:space="0" w:color="auto"/>
      </w:divBdr>
    </w:div>
    <w:div w:id="692413531">
      <w:bodyDiv w:val="1"/>
      <w:marLeft w:val="0"/>
      <w:marRight w:val="0"/>
      <w:marTop w:val="0"/>
      <w:marBottom w:val="0"/>
      <w:divBdr>
        <w:top w:val="none" w:sz="0" w:space="0" w:color="auto"/>
        <w:left w:val="none" w:sz="0" w:space="0" w:color="auto"/>
        <w:bottom w:val="none" w:sz="0" w:space="0" w:color="auto"/>
        <w:right w:val="none" w:sz="0" w:space="0" w:color="auto"/>
      </w:divBdr>
    </w:div>
    <w:div w:id="693582142">
      <w:bodyDiv w:val="1"/>
      <w:marLeft w:val="0"/>
      <w:marRight w:val="0"/>
      <w:marTop w:val="0"/>
      <w:marBottom w:val="0"/>
      <w:divBdr>
        <w:top w:val="none" w:sz="0" w:space="0" w:color="auto"/>
        <w:left w:val="none" w:sz="0" w:space="0" w:color="auto"/>
        <w:bottom w:val="none" w:sz="0" w:space="0" w:color="auto"/>
        <w:right w:val="none" w:sz="0" w:space="0" w:color="auto"/>
      </w:divBdr>
    </w:div>
    <w:div w:id="898058517">
      <w:bodyDiv w:val="1"/>
      <w:marLeft w:val="0"/>
      <w:marRight w:val="0"/>
      <w:marTop w:val="0"/>
      <w:marBottom w:val="0"/>
      <w:divBdr>
        <w:top w:val="none" w:sz="0" w:space="0" w:color="auto"/>
        <w:left w:val="none" w:sz="0" w:space="0" w:color="auto"/>
        <w:bottom w:val="none" w:sz="0" w:space="0" w:color="auto"/>
        <w:right w:val="none" w:sz="0" w:space="0" w:color="auto"/>
      </w:divBdr>
    </w:div>
    <w:div w:id="1116488942">
      <w:bodyDiv w:val="1"/>
      <w:marLeft w:val="0"/>
      <w:marRight w:val="0"/>
      <w:marTop w:val="0"/>
      <w:marBottom w:val="0"/>
      <w:divBdr>
        <w:top w:val="none" w:sz="0" w:space="0" w:color="auto"/>
        <w:left w:val="none" w:sz="0" w:space="0" w:color="auto"/>
        <w:bottom w:val="none" w:sz="0" w:space="0" w:color="auto"/>
        <w:right w:val="none" w:sz="0" w:space="0" w:color="auto"/>
      </w:divBdr>
    </w:div>
    <w:div w:id="1208877847">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458791728">
      <w:bodyDiv w:val="1"/>
      <w:marLeft w:val="0"/>
      <w:marRight w:val="0"/>
      <w:marTop w:val="0"/>
      <w:marBottom w:val="0"/>
      <w:divBdr>
        <w:top w:val="none" w:sz="0" w:space="0" w:color="auto"/>
        <w:left w:val="none" w:sz="0" w:space="0" w:color="auto"/>
        <w:bottom w:val="none" w:sz="0" w:space="0" w:color="auto"/>
        <w:right w:val="none" w:sz="0" w:space="0" w:color="auto"/>
      </w:divBdr>
    </w:div>
    <w:div w:id="1538395679">
      <w:bodyDiv w:val="1"/>
      <w:marLeft w:val="0"/>
      <w:marRight w:val="0"/>
      <w:marTop w:val="0"/>
      <w:marBottom w:val="0"/>
      <w:divBdr>
        <w:top w:val="none" w:sz="0" w:space="0" w:color="auto"/>
        <w:left w:val="none" w:sz="0" w:space="0" w:color="auto"/>
        <w:bottom w:val="none" w:sz="0" w:space="0" w:color="auto"/>
        <w:right w:val="none" w:sz="0" w:space="0" w:color="auto"/>
      </w:divBdr>
    </w:div>
    <w:div w:id="1695500464">
      <w:bodyDiv w:val="1"/>
      <w:marLeft w:val="0"/>
      <w:marRight w:val="0"/>
      <w:marTop w:val="0"/>
      <w:marBottom w:val="0"/>
      <w:divBdr>
        <w:top w:val="none" w:sz="0" w:space="0" w:color="auto"/>
        <w:left w:val="none" w:sz="0" w:space="0" w:color="auto"/>
        <w:bottom w:val="none" w:sz="0" w:space="0" w:color="auto"/>
        <w:right w:val="none" w:sz="0" w:space="0" w:color="auto"/>
      </w:divBdr>
    </w:div>
    <w:div w:id="1747724923">
      <w:bodyDiv w:val="1"/>
      <w:marLeft w:val="0"/>
      <w:marRight w:val="0"/>
      <w:marTop w:val="0"/>
      <w:marBottom w:val="0"/>
      <w:divBdr>
        <w:top w:val="none" w:sz="0" w:space="0" w:color="auto"/>
        <w:left w:val="none" w:sz="0" w:space="0" w:color="auto"/>
        <w:bottom w:val="none" w:sz="0" w:space="0" w:color="auto"/>
        <w:right w:val="none" w:sz="0" w:space="0" w:color="auto"/>
      </w:divBdr>
    </w:div>
    <w:div w:id="1824423096">
      <w:bodyDiv w:val="1"/>
      <w:marLeft w:val="0"/>
      <w:marRight w:val="0"/>
      <w:marTop w:val="0"/>
      <w:marBottom w:val="0"/>
      <w:divBdr>
        <w:top w:val="none" w:sz="0" w:space="0" w:color="auto"/>
        <w:left w:val="none" w:sz="0" w:space="0" w:color="auto"/>
        <w:bottom w:val="none" w:sz="0" w:space="0" w:color="auto"/>
        <w:right w:val="none" w:sz="0" w:space="0" w:color="auto"/>
      </w:divBdr>
    </w:div>
    <w:div w:id="1887913443">
      <w:bodyDiv w:val="1"/>
      <w:marLeft w:val="0"/>
      <w:marRight w:val="0"/>
      <w:marTop w:val="0"/>
      <w:marBottom w:val="0"/>
      <w:divBdr>
        <w:top w:val="none" w:sz="0" w:space="0" w:color="auto"/>
        <w:left w:val="none" w:sz="0" w:space="0" w:color="auto"/>
        <w:bottom w:val="none" w:sz="0" w:space="0" w:color="auto"/>
        <w:right w:val="none" w:sz="0" w:space="0" w:color="auto"/>
      </w:divBdr>
    </w:div>
    <w:div w:id="1928994743">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 w:id="1953239670">
      <w:bodyDiv w:val="1"/>
      <w:marLeft w:val="0"/>
      <w:marRight w:val="0"/>
      <w:marTop w:val="0"/>
      <w:marBottom w:val="0"/>
      <w:divBdr>
        <w:top w:val="none" w:sz="0" w:space="0" w:color="auto"/>
        <w:left w:val="none" w:sz="0" w:space="0" w:color="auto"/>
        <w:bottom w:val="none" w:sz="0" w:space="0" w:color="auto"/>
        <w:right w:val="none" w:sz="0" w:space="0" w:color="auto"/>
      </w:divBdr>
    </w:div>
    <w:div w:id="2012751980">
      <w:bodyDiv w:val="1"/>
      <w:marLeft w:val="0"/>
      <w:marRight w:val="0"/>
      <w:marTop w:val="0"/>
      <w:marBottom w:val="0"/>
      <w:divBdr>
        <w:top w:val="none" w:sz="0" w:space="0" w:color="auto"/>
        <w:left w:val="none" w:sz="0" w:space="0" w:color="auto"/>
        <w:bottom w:val="none" w:sz="0" w:space="0" w:color="auto"/>
        <w:right w:val="none" w:sz="0" w:space="0" w:color="auto"/>
      </w:divBdr>
    </w:div>
    <w:div w:id="2068794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cryptodb.org/cryptodb/app/record/dataset/DS_81c1c359dc" TargetMode="External"/><Relationship Id="rId42"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yperlink" Target="https://plasmodb.org/plasmo/app/record/dataset/DS_365c388131" TargetMode="External"/><Relationship Id="rId38" Type="http://schemas.openxmlformats.org/officeDocument/2006/relationships/header" Target="header2.xm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www.who.int/news-room/feature-stories/detail/world-malaria-report-2019" TargetMode="External"/><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hyperlink" Target="https://plasmodb.org/common/downloads/Current_Release/PvivaxP01/fasta/data/" TargetMode="External"/><Relationship Id="rId37" Type="http://schemas.openxmlformats.org/officeDocument/2006/relationships/header" Target="header1.xml"/><Relationship Id="rId40" Type="http://schemas.openxmlformats.org/officeDocument/2006/relationships/footer" Target="footer2.xml"/><Relationship Id="rId45"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yperlink" Target="https://www.who.int/news-room/fact-sheets/detail/leishmaniasis" TargetMode="Externa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hyperlink" Target="https://www.rdocumentation.org/packages/stats/versions/3.6.2/topics/Lognormal" TargetMode="External"/><Relationship Id="rId44"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s://www.arabidopsis.org/Blast/BLASToptions.jsp" TargetMode="External"/><Relationship Id="rId35" Type="http://schemas.openxmlformats.org/officeDocument/2006/relationships/hyperlink" Target="https://cryptodb.org/common/downloads/Current_Release/CparvumIOWA-ATCC/fasta/data/" TargetMode="External"/><Relationship Id="rId43"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1292C"/>
    <w:rsid w:val="000A68AB"/>
    <w:rsid w:val="000B543C"/>
    <w:rsid w:val="00186DCC"/>
    <w:rsid w:val="00187F8A"/>
    <w:rsid w:val="001D319F"/>
    <w:rsid w:val="00282A90"/>
    <w:rsid w:val="00291A45"/>
    <w:rsid w:val="00301D4C"/>
    <w:rsid w:val="003234D9"/>
    <w:rsid w:val="003642D4"/>
    <w:rsid w:val="003676F0"/>
    <w:rsid w:val="003C6161"/>
    <w:rsid w:val="00441916"/>
    <w:rsid w:val="0046720C"/>
    <w:rsid w:val="00481F6E"/>
    <w:rsid w:val="004D072F"/>
    <w:rsid w:val="00593AA8"/>
    <w:rsid w:val="00597FDA"/>
    <w:rsid w:val="005A173C"/>
    <w:rsid w:val="005A28F9"/>
    <w:rsid w:val="00603FF9"/>
    <w:rsid w:val="00682519"/>
    <w:rsid w:val="00715F75"/>
    <w:rsid w:val="00724FE0"/>
    <w:rsid w:val="0073534A"/>
    <w:rsid w:val="00752C75"/>
    <w:rsid w:val="007914FE"/>
    <w:rsid w:val="007C04C5"/>
    <w:rsid w:val="007C0AD9"/>
    <w:rsid w:val="007D70EE"/>
    <w:rsid w:val="007E5C56"/>
    <w:rsid w:val="00801B38"/>
    <w:rsid w:val="008A6510"/>
    <w:rsid w:val="008B129C"/>
    <w:rsid w:val="00951BDD"/>
    <w:rsid w:val="009C5FAD"/>
    <w:rsid w:val="009E644C"/>
    <w:rsid w:val="00AA597D"/>
    <w:rsid w:val="00AB6AC3"/>
    <w:rsid w:val="00AC2FBE"/>
    <w:rsid w:val="00AC7E98"/>
    <w:rsid w:val="00BA157A"/>
    <w:rsid w:val="00BA42CC"/>
    <w:rsid w:val="00BB71A3"/>
    <w:rsid w:val="00C651A2"/>
    <w:rsid w:val="00C6614E"/>
    <w:rsid w:val="00C835E4"/>
    <w:rsid w:val="00CA7E6A"/>
    <w:rsid w:val="00CE42B7"/>
    <w:rsid w:val="00D12DC7"/>
    <w:rsid w:val="00D4102B"/>
    <w:rsid w:val="00D459BE"/>
    <w:rsid w:val="00D560C9"/>
    <w:rsid w:val="00D71C8F"/>
    <w:rsid w:val="00D75152"/>
    <w:rsid w:val="00E21208"/>
    <w:rsid w:val="00E265A2"/>
    <w:rsid w:val="00E36588"/>
    <w:rsid w:val="00E90433"/>
    <w:rsid w:val="00F1385F"/>
    <w:rsid w:val="00F73F38"/>
    <w:rsid w:val="00F76383"/>
    <w:rsid w:val="00F764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AH79</b:Tag>
    <b:SourceType>JournalArticle</b:SourceType>
    <b:Guid>{D422884C-10A3-4343-B411-071AFE388F8B}</b:Guid>
    <b:Author>
      <b:Author>
        <b:NameList>
          <b:Person>
            <b:Last>Wong</b:Last>
            <b:First>J.</b:First>
            <b:Middle>A. Hartigan and M.A.</b:Middle>
          </b:Person>
        </b:NameList>
      </b:Author>
    </b:Author>
    <b:Title>A K-Means Clustering Algorithm</b:Title>
    <b:JournalName>ournal of the Royal Statistical Society. Series C</b:JournalName>
    <b:Year>1979</b:Year>
    <b:Pages>100-108</b:Pages>
    <b:RefOrder>1</b:RefOrder>
  </b:Source>
</b:Sources>
</file>

<file path=customXml/itemProps1.xml><?xml version="1.0" encoding="utf-8"?>
<ds:datastoreItem xmlns:ds="http://schemas.openxmlformats.org/officeDocument/2006/customXml" ds:itemID="{39B8099D-8B45-4253-8DBB-F4329D6FA7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8</TotalTime>
  <Pages>47</Pages>
  <Words>15336</Words>
  <Characters>87420</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102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33</cp:revision>
  <dcterms:created xsi:type="dcterms:W3CDTF">2020-03-20T14:09:00Z</dcterms:created>
  <dcterms:modified xsi:type="dcterms:W3CDTF">2020-03-22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PJywnxB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